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692EC1D" w:rsidR="006E4797" w:rsidRPr="001B050E" w:rsidRDefault="00551D82" w:rsidP="001B050E">
      <w:pPr>
        <w:pBdr>
          <w:top w:val="nil"/>
          <w:left w:val="nil"/>
          <w:bottom w:val="nil"/>
          <w:right w:val="nil"/>
          <w:between w:val="nil"/>
        </w:pBdr>
        <w:rPr>
          <w:color w:val="000000"/>
        </w:rPr>
      </w:pPr>
      <w:r w:rsidRPr="001B050E">
        <w:rPr>
          <w:b/>
          <w:color w:val="000000"/>
        </w:rPr>
        <w:t>TITLE:</w:t>
      </w:r>
      <w:r w:rsidRPr="001B050E">
        <w:rPr>
          <w:color w:val="000000"/>
        </w:rPr>
        <w:t xml:space="preserve"> </w:t>
      </w:r>
    </w:p>
    <w:p w14:paraId="1DD514BD" w14:textId="0656E3A9" w:rsidR="001C0BA0" w:rsidRPr="001B050E" w:rsidRDefault="001C0BA0" w:rsidP="001B050E">
      <w:pPr>
        <w:rPr>
          <w:rFonts w:eastAsia="PMingLiU"/>
          <w:color w:val="000000"/>
          <w:shd w:val="clear" w:color="auto" w:fill="FFFFFF"/>
        </w:rPr>
      </w:pPr>
      <w:r w:rsidRPr="001B050E">
        <w:rPr>
          <w:rFonts w:eastAsia="PMingLiU"/>
          <w:color w:val="000000"/>
          <w:shd w:val="clear" w:color="auto" w:fill="FFFFFF"/>
        </w:rPr>
        <w:t xml:space="preserve">Isolation </w:t>
      </w:r>
      <w:r w:rsidR="00B94EFD" w:rsidRPr="001B050E">
        <w:rPr>
          <w:rFonts w:eastAsia="PMingLiU"/>
          <w:color w:val="000000"/>
          <w:shd w:val="clear" w:color="auto" w:fill="FFFFFF"/>
        </w:rPr>
        <w:t xml:space="preserve">and Characterization of </w:t>
      </w:r>
      <w:r w:rsidRPr="001B050E">
        <w:rPr>
          <w:rFonts w:eastAsia="PMingLiU"/>
          <w:color w:val="000000"/>
          <w:shd w:val="clear" w:color="auto" w:fill="FFFFFF"/>
        </w:rPr>
        <w:t xml:space="preserve">Intact </w:t>
      </w:r>
      <w:proofErr w:type="spellStart"/>
      <w:r w:rsidRPr="001B050E">
        <w:rPr>
          <w:rFonts w:eastAsia="PMingLiU"/>
          <w:color w:val="000000"/>
          <w:shd w:val="clear" w:color="auto" w:fill="FFFFFF"/>
        </w:rPr>
        <w:t>Phycobilisome</w:t>
      </w:r>
      <w:proofErr w:type="spellEnd"/>
      <w:r w:rsidRPr="001B050E">
        <w:rPr>
          <w:rFonts w:eastAsia="PMingLiU"/>
          <w:color w:val="000000"/>
          <w:shd w:val="clear" w:color="auto" w:fill="FFFFFF"/>
        </w:rPr>
        <w:t xml:space="preserve"> </w:t>
      </w:r>
      <w:r w:rsidR="00B94EFD" w:rsidRPr="001B050E">
        <w:rPr>
          <w:rFonts w:eastAsia="PMingLiU"/>
          <w:color w:val="000000"/>
          <w:shd w:val="clear" w:color="auto" w:fill="FFFFFF"/>
        </w:rPr>
        <w:t xml:space="preserve">in </w:t>
      </w:r>
      <w:r w:rsidRPr="001B050E">
        <w:rPr>
          <w:rFonts w:eastAsia="PMingLiU"/>
          <w:color w:val="000000"/>
          <w:shd w:val="clear" w:color="auto" w:fill="FFFFFF"/>
        </w:rPr>
        <w:t>Cyanobacteria</w:t>
      </w:r>
    </w:p>
    <w:p w14:paraId="06C0C87E" w14:textId="77777777" w:rsidR="006E4797" w:rsidRPr="001B050E" w:rsidRDefault="006E4797" w:rsidP="001B050E">
      <w:pPr>
        <w:rPr>
          <w:b/>
        </w:rPr>
      </w:pPr>
    </w:p>
    <w:p w14:paraId="2CD8481E" w14:textId="0FDA3851" w:rsidR="006E4797" w:rsidRPr="001B050E" w:rsidRDefault="00551D82" w:rsidP="001B050E">
      <w:pPr>
        <w:rPr>
          <w:color w:val="808080"/>
        </w:rPr>
      </w:pPr>
      <w:r w:rsidRPr="001B050E">
        <w:rPr>
          <w:b/>
        </w:rPr>
        <w:t>AUTHORS AND AFFILIATIONS:</w:t>
      </w:r>
    </w:p>
    <w:p w14:paraId="0FDEDAA2" w14:textId="229D49A6" w:rsidR="00AD3806" w:rsidRPr="001B050E" w:rsidRDefault="00AD3806" w:rsidP="001B050E">
      <w:pPr>
        <w:rPr>
          <w:lang w:eastAsia="zh-TW"/>
        </w:rPr>
      </w:pPr>
      <w:r w:rsidRPr="001B050E">
        <w:rPr>
          <w:lang w:eastAsia="zh-TW"/>
        </w:rPr>
        <w:t>Han-Wei Jiang</w:t>
      </w:r>
      <w:r w:rsidRPr="001B050E">
        <w:rPr>
          <w:vertAlign w:val="superscript"/>
          <w:lang w:eastAsia="zh-TW"/>
        </w:rPr>
        <w:t>1</w:t>
      </w:r>
      <w:r w:rsidR="000304D1" w:rsidRPr="001B050E">
        <w:rPr>
          <w:lang w:eastAsia="zh-TW"/>
        </w:rPr>
        <w:t xml:space="preserve">, </w:t>
      </w:r>
      <w:r w:rsidRPr="001B050E">
        <w:rPr>
          <w:lang w:eastAsia="zh-TW"/>
        </w:rPr>
        <w:t>Ming-Yang Ho</w:t>
      </w:r>
      <w:r w:rsidRPr="001B050E">
        <w:rPr>
          <w:vertAlign w:val="superscript"/>
          <w:lang w:eastAsia="zh-TW"/>
        </w:rPr>
        <w:t>1,2</w:t>
      </w:r>
      <w:r w:rsidR="00E70818" w:rsidRPr="001B050E">
        <w:rPr>
          <w:lang w:eastAsia="zh-TW"/>
        </w:rPr>
        <w:t>*</w:t>
      </w:r>
    </w:p>
    <w:p w14:paraId="6A9ACD62" w14:textId="4FC6152C" w:rsidR="00AD3806" w:rsidRPr="001B050E" w:rsidRDefault="00AD3806" w:rsidP="001B050E">
      <w:pPr>
        <w:rPr>
          <w:lang w:eastAsia="zh-TW"/>
        </w:rPr>
      </w:pPr>
    </w:p>
    <w:p w14:paraId="3BCB1048" w14:textId="005B2489" w:rsidR="00AD3806" w:rsidRPr="001B050E" w:rsidRDefault="00AD3806" w:rsidP="001B050E">
      <w:pPr>
        <w:rPr>
          <w:lang w:eastAsia="zh-TW"/>
        </w:rPr>
      </w:pPr>
      <w:r w:rsidRPr="001B050E">
        <w:rPr>
          <w:vertAlign w:val="superscript"/>
          <w:lang w:eastAsia="zh-TW"/>
        </w:rPr>
        <w:t>1</w:t>
      </w:r>
      <w:r w:rsidRPr="001B050E">
        <w:rPr>
          <w:lang w:eastAsia="zh-TW"/>
        </w:rPr>
        <w:t>Department of Life Science, National Taiwan University, Taipei, Taiwan</w:t>
      </w:r>
    </w:p>
    <w:p w14:paraId="7D271A63" w14:textId="5FA27470" w:rsidR="00AD3806" w:rsidRPr="001B050E" w:rsidRDefault="00AD3806" w:rsidP="001B050E">
      <w:pPr>
        <w:rPr>
          <w:lang w:eastAsia="zh-TW"/>
        </w:rPr>
      </w:pPr>
      <w:r w:rsidRPr="001B050E">
        <w:rPr>
          <w:vertAlign w:val="superscript"/>
          <w:lang w:eastAsia="zh-TW"/>
        </w:rPr>
        <w:t>2</w:t>
      </w:r>
      <w:r w:rsidRPr="001B050E">
        <w:rPr>
          <w:lang w:eastAsia="zh-TW"/>
        </w:rPr>
        <w:t xml:space="preserve">Institute of Plant Biology, National Taiwan University, Taipei, Taiwan </w:t>
      </w:r>
    </w:p>
    <w:p w14:paraId="1976DE46" w14:textId="77777777" w:rsidR="006E4797" w:rsidRPr="001B050E" w:rsidRDefault="006E4797" w:rsidP="001B050E">
      <w:pPr>
        <w:rPr>
          <w:color w:val="808080"/>
        </w:rPr>
      </w:pPr>
    </w:p>
    <w:p w14:paraId="5E7DC6BD" w14:textId="66F1990B" w:rsidR="0091351A" w:rsidRPr="001B050E" w:rsidRDefault="00570A6E" w:rsidP="001B050E">
      <w:pPr>
        <w:pBdr>
          <w:top w:val="nil"/>
          <w:left w:val="nil"/>
          <w:bottom w:val="nil"/>
          <w:right w:val="nil"/>
          <w:between w:val="nil"/>
        </w:pBdr>
        <w:rPr>
          <w:bCs/>
          <w:color w:val="000000"/>
        </w:rPr>
      </w:pPr>
      <w:r w:rsidRPr="001B050E">
        <w:rPr>
          <w:bCs/>
          <w:color w:val="000000"/>
        </w:rPr>
        <w:t>Email addresses of the authors:</w:t>
      </w:r>
    </w:p>
    <w:p w14:paraId="775CC83D" w14:textId="6FEB028B" w:rsidR="00570A6E" w:rsidRPr="001B050E" w:rsidRDefault="00570A6E" w:rsidP="001B050E">
      <w:pPr>
        <w:rPr>
          <w:lang w:eastAsia="zh-TW"/>
        </w:rPr>
      </w:pPr>
      <w:r w:rsidRPr="001B050E">
        <w:rPr>
          <w:lang w:eastAsia="zh-TW"/>
        </w:rPr>
        <w:t>Han-Wei Jiang</w:t>
      </w:r>
      <w:r w:rsidR="000C384A" w:rsidRPr="001B050E">
        <w:rPr>
          <w:lang w:eastAsia="zh-TW"/>
        </w:rPr>
        <w:tab/>
      </w:r>
      <w:r w:rsidR="000C384A" w:rsidRPr="001B050E">
        <w:rPr>
          <w:lang w:eastAsia="zh-TW"/>
        </w:rPr>
        <w:tab/>
      </w:r>
      <w:r w:rsidR="000C384A" w:rsidRPr="001B050E">
        <w:rPr>
          <w:lang w:eastAsia="zh-TW"/>
        </w:rPr>
        <w:tab/>
      </w:r>
      <w:r w:rsidRPr="001B050E">
        <w:rPr>
          <w:lang w:eastAsia="zh-TW"/>
        </w:rPr>
        <w:t>(</w:t>
      </w:r>
      <w:hyperlink r:id="rId11" w:history="1">
        <w:r w:rsidR="000C384A" w:rsidRPr="001B050E">
          <w:rPr>
            <w:rStyle w:val="Hyperlink"/>
            <w:lang w:eastAsia="zh-TW"/>
          </w:rPr>
          <w:t>d98b42006@ntu.edu.tw</w:t>
        </w:r>
      </w:hyperlink>
      <w:r w:rsidRPr="001B050E">
        <w:rPr>
          <w:lang w:eastAsia="zh-TW"/>
        </w:rPr>
        <w:t>)</w:t>
      </w:r>
    </w:p>
    <w:p w14:paraId="3D7ACFF6" w14:textId="4DC7E548" w:rsidR="00570A6E" w:rsidRPr="001B050E" w:rsidRDefault="00570A6E" w:rsidP="001B050E">
      <w:pPr>
        <w:rPr>
          <w:lang w:eastAsia="zh-TW"/>
        </w:rPr>
      </w:pPr>
      <w:r w:rsidRPr="001B050E">
        <w:rPr>
          <w:lang w:eastAsia="zh-TW"/>
        </w:rPr>
        <w:t>Ming-Yang Ho</w:t>
      </w:r>
      <w:r w:rsidR="000C384A" w:rsidRPr="001B050E">
        <w:rPr>
          <w:lang w:eastAsia="zh-TW"/>
        </w:rPr>
        <w:tab/>
      </w:r>
      <w:r w:rsidR="000C384A" w:rsidRPr="001B050E">
        <w:rPr>
          <w:lang w:eastAsia="zh-TW"/>
        </w:rPr>
        <w:tab/>
      </w:r>
      <w:r w:rsidR="000C384A" w:rsidRPr="001B050E">
        <w:rPr>
          <w:lang w:eastAsia="zh-TW"/>
        </w:rPr>
        <w:tab/>
      </w:r>
      <w:r w:rsidRPr="001B050E">
        <w:rPr>
          <w:lang w:eastAsia="zh-TW"/>
        </w:rPr>
        <w:t>(</w:t>
      </w:r>
      <w:hyperlink r:id="rId12" w:history="1">
        <w:r w:rsidR="000C384A" w:rsidRPr="001B050E">
          <w:rPr>
            <w:rStyle w:val="Hyperlink"/>
            <w:lang w:eastAsia="zh-TW"/>
          </w:rPr>
          <w:t>mingyang@ntu.edu.tw</w:t>
        </w:r>
      </w:hyperlink>
      <w:r w:rsidRPr="001B050E">
        <w:rPr>
          <w:lang w:eastAsia="zh-TW"/>
        </w:rPr>
        <w:t>)</w:t>
      </w:r>
    </w:p>
    <w:p w14:paraId="5BF370D4" w14:textId="77777777" w:rsidR="0091351A" w:rsidRPr="001B050E" w:rsidRDefault="0091351A" w:rsidP="001B050E">
      <w:pPr>
        <w:pBdr>
          <w:top w:val="nil"/>
          <w:left w:val="nil"/>
          <w:bottom w:val="nil"/>
          <w:right w:val="nil"/>
          <w:between w:val="nil"/>
        </w:pBdr>
        <w:rPr>
          <w:bCs/>
          <w:color w:val="000000"/>
        </w:rPr>
      </w:pPr>
    </w:p>
    <w:p w14:paraId="299C942F" w14:textId="7F57124F" w:rsidR="0097134E" w:rsidRPr="001B050E" w:rsidRDefault="00E70818" w:rsidP="001B050E">
      <w:pPr>
        <w:pBdr>
          <w:top w:val="nil"/>
          <w:left w:val="nil"/>
          <w:bottom w:val="nil"/>
          <w:right w:val="nil"/>
          <w:between w:val="nil"/>
        </w:pBdr>
        <w:rPr>
          <w:bCs/>
          <w:color w:val="000000"/>
        </w:rPr>
      </w:pPr>
      <w:r w:rsidRPr="001B050E">
        <w:rPr>
          <w:bCs/>
          <w:color w:val="000000"/>
        </w:rPr>
        <w:t>*</w:t>
      </w:r>
      <w:r w:rsidR="0097134E" w:rsidRPr="001B050E">
        <w:rPr>
          <w:bCs/>
          <w:color w:val="000000"/>
        </w:rPr>
        <w:t>Email address of the corresponding author:</w:t>
      </w:r>
    </w:p>
    <w:p w14:paraId="49282FD4" w14:textId="77777777" w:rsidR="00E70818" w:rsidRPr="001B050E" w:rsidRDefault="00E70818" w:rsidP="001B050E">
      <w:pPr>
        <w:rPr>
          <w:lang w:eastAsia="zh-TW"/>
        </w:rPr>
      </w:pPr>
      <w:r w:rsidRPr="001B050E">
        <w:rPr>
          <w:lang w:eastAsia="zh-TW"/>
        </w:rPr>
        <w:t>Ming-Yang Ho</w:t>
      </w:r>
      <w:r w:rsidRPr="001B050E">
        <w:rPr>
          <w:lang w:eastAsia="zh-TW"/>
        </w:rPr>
        <w:tab/>
      </w:r>
      <w:r w:rsidRPr="001B050E">
        <w:rPr>
          <w:lang w:eastAsia="zh-TW"/>
        </w:rPr>
        <w:tab/>
      </w:r>
      <w:r w:rsidRPr="001B050E">
        <w:rPr>
          <w:lang w:eastAsia="zh-TW"/>
        </w:rPr>
        <w:tab/>
        <w:t>(</w:t>
      </w:r>
      <w:hyperlink r:id="rId13" w:history="1">
        <w:r w:rsidRPr="001B050E">
          <w:rPr>
            <w:rStyle w:val="Hyperlink"/>
            <w:lang w:eastAsia="zh-TW"/>
          </w:rPr>
          <w:t>mingyang@ntu.edu.tw</w:t>
        </w:r>
      </w:hyperlink>
      <w:r w:rsidRPr="001B050E">
        <w:rPr>
          <w:lang w:eastAsia="zh-TW"/>
        </w:rPr>
        <w:t>)</w:t>
      </w:r>
    </w:p>
    <w:p w14:paraId="589C55EF" w14:textId="77777777" w:rsidR="0097134E" w:rsidRPr="001B050E" w:rsidRDefault="0097134E" w:rsidP="001B050E">
      <w:pPr>
        <w:pBdr>
          <w:top w:val="nil"/>
          <w:left w:val="nil"/>
          <w:bottom w:val="nil"/>
          <w:right w:val="nil"/>
          <w:between w:val="nil"/>
        </w:pBdr>
        <w:rPr>
          <w:b/>
          <w:color w:val="000000"/>
        </w:rPr>
      </w:pPr>
    </w:p>
    <w:p w14:paraId="0039DB42" w14:textId="5144D496" w:rsidR="006E4797" w:rsidRPr="001B050E" w:rsidRDefault="00551D82" w:rsidP="001B050E">
      <w:pPr>
        <w:pBdr>
          <w:top w:val="nil"/>
          <w:left w:val="nil"/>
          <w:bottom w:val="nil"/>
          <w:right w:val="nil"/>
          <w:between w:val="nil"/>
        </w:pBdr>
        <w:rPr>
          <w:color w:val="000000"/>
        </w:rPr>
      </w:pPr>
      <w:r w:rsidRPr="001B050E">
        <w:rPr>
          <w:b/>
          <w:color w:val="000000"/>
        </w:rPr>
        <w:t>KEYWORDS:</w:t>
      </w:r>
    </w:p>
    <w:p w14:paraId="2462E516" w14:textId="46790FE8" w:rsidR="001C0BA0" w:rsidRPr="001B050E" w:rsidRDefault="001C0BA0" w:rsidP="001B050E">
      <w:pPr>
        <w:pBdr>
          <w:top w:val="nil"/>
          <w:left w:val="nil"/>
          <w:bottom w:val="nil"/>
          <w:right w:val="nil"/>
          <w:between w:val="nil"/>
        </w:pBdr>
        <w:rPr>
          <w:color w:val="000000" w:themeColor="text1"/>
        </w:rPr>
      </w:pPr>
      <w:r w:rsidRPr="001B050E">
        <w:rPr>
          <w:color w:val="000000" w:themeColor="text1"/>
        </w:rPr>
        <w:t xml:space="preserve">Cyanobacterium, </w:t>
      </w:r>
      <w:proofErr w:type="spellStart"/>
      <w:r w:rsidR="004C7986" w:rsidRPr="001B050E">
        <w:rPr>
          <w:color w:val="000000" w:themeColor="text1"/>
        </w:rPr>
        <w:t>p</w:t>
      </w:r>
      <w:r w:rsidRPr="001B050E">
        <w:rPr>
          <w:color w:val="000000" w:themeColor="text1"/>
        </w:rPr>
        <w:t>hycobilisome</w:t>
      </w:r>
      <w:proofErr w:type="spellEnd"/>
      <w:r w:rsidRPr="001B050E">
        <w:rPr>
          <w:color w:val="000000" w:themeColor="text1"/>
        </w:rPr>
        <w:t>,</w:t>
      </w:r>
      <w:r w:rsidR="001C44ED" w:rsidRPr="001B050E">
        <w:rPr>
          <w:color w:val="000000" w:themeColor="text1"/>
        </w:rPr>
        <w:t xml:space="preserve"> </w:t>
      </w:r>
      <w:proofErr w:type="spellStart"/>
      <w:r w:rsidR="001C44ED" w:rsidRPr="001B050E">
        <w:rPr>
          <w:i/>
          <w:iCs/>
        </w:rPr>
        <w:t>Synechocystis</w:t>
      </w:r>
      <w:proofErr w:type="spellEnd"/>
      <w:r w:rsidR="001C44ED" w:rsidRPr="001B050E">
        <w:rPr>
          <w:i/>
          <w:iCs/>
        </w:rPr>
        <w:t xml:space="preserve"> </w:t>
      </w:r>
      <w:r w:rsidR="001C44ED" w:rsidRPr="001B050E">
        <w:rPr>
          <w:iCs/>
        </w:rPr>
        <w:t>sp.</w:t>
      </w:r>
      <w:r w:rsidR="001C44ED" w:rsidRPr="001B050E">
        <w:rPr>
          <w:i/>
          <w:iCs/>
        </w:rPr>
        <w:t xml:space="preserve"> </w:t>
      </w:r>
      <w:r w:rsidR="001C44ED" w:rsidRPr="001B050E">
        <w:rPr>
          <w:iCs/>
        </w:rPr>
        <w:t xml:space="preserve">PCC 6803, </w:t>
      </w:r>
      <w:r w:rsidR="001C44ED" w:rsidRPr="001B050E">
        <w:rPr>
          <w:i/>
          <w:iCs/>
        </w:rPr>
        <w:t>Leptolyngbya</w:t>
      </w:r>
      <w:r w:rsidR="001C44ED" w:rsidRPr="001B050E">
        <w:rPr>
          <w:iCs/>
        </w:rPr>
        <w:t xml:space="preserve"> sp. JSC-1,</w:t>
      </w:r>
      <w:r w:rsidR="001C44ED" w:rsidRPr="001B050E">
        <w:rPr>
          <w:color w:val="000000" w:themeColor="text1"/>
        </w:rPr>
        <w:t xml:space="preserve"> bead beater homogenizer,</w:t>
      </w:r>
      <w:r w:rsidRPr="001B050E">
        <w:rPr>
          <w:color w:val="000000" w:themeColor="text1"/>
        </w:rPr>
        <w:t xml:space="preserve"> discontinuous sucrose density gradient, 77K fluorescence emission spectrum</w:t>
      </w:r>
    </w:p>
    <w:p w14:paraId="141ABDE5" w14:textId="77777777" w:rsidR="006E4797" w:rsidRPr="001B050E" w:rsidRDefault="006E4797" w:rsidP="001B050E">
      <w:pPr>
        <w:pBdr>
          <w:top w:val="nil"/>
          <w:left w:val="nil"/>
          <w:bottom w:val="nil"/>
          <w:right w:val="nil"/>
          <w:between w:val="nil"/>
        </w:pBdr>
        <w:rPr>
          <w:color w:val="000000"/>
        </w:rPr>
      </w:pPr>
    </w:p>
    <w:p w14:paraId="60F3B8D4" w14:textId="25EDD283" w:rsidR="006E4797" w:rsidRPr="001B050E" w:rsidRDefault="00551D82" w:rsidP="001B050E">
      <w:r w:rsidRPr="001B050E">
        <w:rPr>
          <w:b/>
        </w:rPr>
        <w:t>SUMMARY:</w:t>
      </w:r>
    </w:p>
    <w:p w14:paraId="089180F2" w14:textId="38C19C3C" w:rsidR="001C0BA0" w:rsidRPr="001B050E" w:rsidRDefault="001C0BA0" w:rsidP="001B050E">
      <w:r w:rsidRPr="001B050E">
        <w:t>Th</w:t>
      </w:r>
      <w:r w:rsidR="00E55E46" w:rsidRPr="001B050E">
        <w:t>e current</w:t>
      </w:r>
      <w:r w:rsidRPr="001B050E">
        <w:t xml:space="preserve"> protocol details the isolation of </w:t>
      </w:r>
      <w:proofErr w:type="spellStart"/>
      <w:r w:rsidRPr="001B050E">
        <w:t>phy</w:t>
      </w:r>
      <w:r w:rsidR="00E55E46" w:rsidRPr="001B050E">
        <w:t>cobilisomes</w:t>
      </w:r>
      <w:proofErr w:type="spellEnd"/>
      <w:r w:rsidRPr="001B050E">
        <w:t xml:space="preserve"> from cyanobacteria by centrifugation through a discontinuous sucrose density gradient. The fractions of intact phycobilisomes are confirmed by 77K fluorescent emission spectrum and SDS-PAGE analysis. The r</w:t>
      </w:r>
      <w:r w:rsidRPr="001B050E">
        <w:rPr>
          <w:lang w:eastAsia="zh-TW"/>
        </w:rPr>
        <w:t>e</w:t>
      </w:r>
      <w:r w:rsidRPr="001B050E">
        <w:t>sulting phycobilisome fractions are suitable for negative staining of TEM and mass spectrometry analysis.</w:t>
      </w:r>
    </w:p>
    <w:p w14:paraId="74EFC8D7" w14:textId="77777777" w:rsidR="006E4797" w:rsidRPr="001B050E" w:rsidRDefault="006E4797" w:rsidP="001B050E"/>
    <w:p w14:paraId="2DF8E628" w14:textId="020C2871" w:rsidR="006E4797" w:rsidRPr="001B050E" w:rsidRDefault="00551D82" w:rsidP="001B050E">
      <w:pPr>
        <w:rPr>
          <w:color w:val="808080"/>
        </w:rPr>
      </w:pPr>
      <w:r w:rsidRPr="001B050E">
        <w:rPr>
          <w:b/>
        </w:rPr>
        <w:t>ABSTRACT:</w:t>
      </w:r>
      <w:r w:rsidR="00A07142" w:rsidRPr="001B050E">
        <w:t xml:space="preserve"> </w:t>
      </w:r>
    </w:p>
    <w:p w14:paraId="5E0A8280" w14:textId="28F10B14" w:rsidR="00D941E5" w:rsidRPr="001B050E" w:rsidRDefault="00D941E5" w:rsidP="001B050E">
      <w:pPr>
        <w:widowControl/>
        <w:rPr>
          <w:rFonts w:eastAsia="PMingLiU"/>
          <w:color w:val="000000"/>
          <w:shd w:val="clear" w:color="auto" w:fill="FFFFFF"/>
        </w:rPr>
      </w:pPr>
      <w:r w:rsidRPr="001B050E">
        <w:rPr>
          <w:rFonts w:eastAsia="PMingLiU"/>
          <w:color w:val="000000"/>
          <w:shd w:val="clear" w:color="auto" w:fill="FFFFFF"/>
        </w:rPr>
        <w:t xml:space="preserve">In cyanobacteria, </w:t>
      </w:r>
      <w:proofErr w:type="spellStart"/>
      <w:r w:rsidRPr="001B050E">
        <w:rPr>
          <w:rFonts w:eastAsia="PMingLiU"/>
          <w:color w:val="000000"/>
          <w:shd w:val="clear" w:color="auto" w:fill="FFFFFF"/>
        </w:rPr>
        <w:t>phycobilisome</w:t>
      </w:r>
      <w:proofErr w:type="spellEnd"/>
      <w:r w:rsidRPr="001B050E">
        <w:rPr>
          <w:rFonts w:eastAsia="PMingLiU"/>
          <w:color w:val="000000"/>
          <w:shd w:val="clear" w:color="auto" w:fill="FFFFFF"/>
        </w:rPr>
        <w:t xml:space="preserve"> is a</w:t>
      </w:r>
      <w:r w:rsidR="00F717A7" w:rsidRPr="001B050E">
        <w:rPr>
          <w:rFonts w:eastAsia="PMingLiU"/>
          <w:color w:val="000000"/>
          <w:shd w:val="clear" w:color="auto" w:fill="FFFFFF"/>
        </w:rPr>
        <w:t xml:space="preserve"> vital</w:t>
      </w:r>
      <w:r w:rsidRPr="001B050E">
        <w:rPr>
          <w:rFonts w:eastAsia="PMingLiU"/>
          <w:color w:val="000000"/>
          <w:shd w:val="clear" w:color="auto" w:fill="FFFFFF"/>
        </w:rPr>
        <w:t xml:space="preserve"> antenna protein complex that harvests light and transfer</w:t>
      </w:r>
      <w:r w:rsidR="00F717A7" w:rsidRPr="001B050E">
        <w:rPr>
          <w:rFonts w:eastAsia="PMingLiU"/>
          <w:color w:val="000000"/>
          <w:shd w:val="clear" w:color="auto" w:fill="FFFFFF"/>
        </w:rPr>
        <w:t>s</w:t>
      </w:r>
      <w:r w:rsidRPr="001B050E">
        <w:rPr>
          <w:rFonts w:eastAsia="PMingLiU"/>
          <w:color w:val="000000"/>
          <w:shd w:val="clear" w:color="auto" w:fill="FFFFFF"/>
        </w:rPr>
        <w:t xml:space="preserve"> energy to photosystem I and II</w:t>
      </w:r>
      <w:r w:rsidR="00AD3806" w:rsidRPr="001B050E">
        <w:rPr>
          <w:rFonts w:eastAsia="PMingLiU"/>
          <w:color w:val="000000"/>
          <w:shd w:val="clear" w:color="auto" w:fill="FFFFFF"/>
        </w:rPr>
        <w:t xml:space="preserve"> for photochemistry</w:t>
      </w:r>
      <w:r w:rsidRPr="001B050E">
        <w:rPr>
          <w:rFonts w:eastAsia="PMingLiU"/>
          <w:color w:val="000000"/>
          <w:shd w:val="clear" w:color="auto" w:fill="FFFFFF"/>
        </w:rPr>
        <w:t xml:space="preserve">. Studying the structure and composition of </w:t>
      </w:r>
      <w:r w:rsidR="00AD3806" w:rsidRPr="001B050E">
        <w:rPr>
          <w:rFonts w:eastAsia="PMingLiU"/>
          <w:color w:val="000000"/>
          <w:shd w:val="clear" w:color="auto" w:fill="FFFFFF"/>
        </w:rPr>
        <w:t>phycobilisome</w:t>
      </w:r>
      <w:r w:rsidRPr="001B050E">
        <w:rPr>
          <w:rFonts w:eastAsia="PMingLiU"/>
          <w:color w:val="000000"/>
          <w:shd w:val="clear" w:color="auto" w:fill="FFFFFF"/>
        </w:rPr>
        <w:t xml:space="preserve"> is of great interest to scientists because it reveals the evolution and divergence of photosynthesis in cyanobacteria. </w:t>
      </w:r>
      <w:r w:rsidR="00F717A7" w:rsidRPr="001B050E">
        <w:rPr>
          <w:rFonts w:eastAsia="PMingLiU"/>
          <w:color w:val="000000"/>
          <w:shd w:val="clear" w:color="auto" w:fill="FFFFFF"/>
        </w:rPr>
        <w:t>This protocol provides a detailed and optimized metho</w:t>
      </w:r>
      <w:r w:rsidR="00DD5D8F" w:rsidRPr="001B050E">
        <w:rPr>
          <w:rFonts w:eastAsia="PMingLiU"/>
          <w:color w:val="000000"/>
          <w:shd w:val="clear" w:color="auto" w:fill="FFFFFF"/>
        </w:rPr>
        <w:t xml:space="preserve">d </w:t>
      </w:r>
      <w:r w:rsidRPr="001B050E">
        <w:rPr>
          <w:rFonts w:eastAsia="PMingLiU"/>
          <w:color w:val="000000"/>
          <w:shd w:val="clear" w:color="auto" w:fill="FFFFFF"/>
        </w:rPr>
        <w:t xml:space="preserve">to </w:t>
      </w:r>
      <w:r w:rsidR="00F717A7" w:rsidRPr="001B050E">
        <w:rPr>
          <w:rFonts w:eastAsia="PMingLiU"/>
          <w:color w:val="000000"/>
          <w:shd w:val="clear" w:color="auto" w:fill="FFFFFF"/>
        </w:rPr>
        <w:t>break cyanobacterial cells at low cost by a bead-beater efficiently</w:t>
      </w:r>
      <w:r w:rsidR="00B61547" w:rsidRPr="001B050E">
        <w:rPr>
          <w:rFonts w:eastAsia="PMingLiU"/>
          <w:color w:val="000000"/>
          <w:shd w:val="clear" w:color="auto" w:fill="FFFFFF"/>
        </w:rPr>
        <w:t>.</w:t>
      </w:r>
      <w:r w:rsidR="00C77650" w:rsidRPr="001B050E">
        <w:rPr>
          <w:rFonts w:eastAsia="PMingLiU"/>
          <w:color w:val="000000"/>
          <w:shd w:val="clear" w:color="auto" w:fill="FFFFFF"/>
        </w:rPr>
        <w:t xml:space="preserve"> </w:t>
      </w:r>
      <w:r w:rsidR="00B61547" w:rsidRPr="001B050E">
        <w:rPr>
          <w:rFonts w:eastAsia="PMingLiU"/>
          <w:color w:val="000000"/>
          <w:shd w:val="clear" w:color="auto" w:fill="FFFFFF"/>
        </w:rPr>
        <w:t xml:space="preserve">The </w:t>
      </w:r>
      <w:r w:rsidRPr="001B050E">
        <w:rPr>
          <w:rFonts w:eastAsia="PMingLiU"/>
          <w:color w:val="000000"/>
          <w:shd w:val="clear" w:color="auto" w:fill="FFFFFF"/>
        </w:rPr>
        <w:t xml:space="preserve">intact </w:t>
      </w:r>
      <w:proofErr w:type="spellStart"/>
      <w:r w:rsidR="00C77650" w:rsidRPr="001B050E">
        <w:rPr>
          <w:rFonts w:eastAsia="PMingLiU"/>
          <w:color w:val="000000"/>
          <w:shd w:val="clear" w:color="auto" w:fill="FFFFFF"/>
        </w:rPr>
        <w:t>phycobilisome</w:t>
      </w:r>
      <w:proofErr w:type="spellEnd"/>
      <w:r w:rsidRPr="001B050E">
        <w:rPr>
          <w:rFonts w:eastAsia="PMingLiU"/>
          <w:color w:val="000000"/>
          <w:shd w:val="clear" w:color="auto" w:fill="FFFFFF"/>
        </w:rPr>
        <w:t xml:space="preserve"> </w:t>
      </w:r>
      <w:r w:rsidR="00B61547" w:rsidRPr="001B050E">
        <w:rPr>
          <w:rFonts w:eastAsia="PMingLiU"/>
          <w:color w:val="000000"/>
          <w:shd w:val="clear" w:color="auto" w:fill="FFFFFF"/>
        </w:rPr>
        <w:t>can then be isolated from the cell extract by</w:t>
      </w:r>
      <w:r w:rsidRPr="001B050E">
        <w:rPr>
          <w:rFonts w:eastAsia="PMingLiU"/>
          <w:color w:val="000000"/>
          <w:shd w:val="clear" w:color="auto" w:fill="FFFFFF"/>
        </w:rPr>
        <w:t xml:space="preserve"> sucrose gradient ultracentrifugation. </w:t>
      </w:r>
      <w:r w:rsidR="00DD5D8F" w:rsidRPr="001B050E">
        <w:rPr>
          <w:rFonts w:eastAsia="PMingLiU"/>
          <w:color w:val="000000"/>
          <w:shd w:val="clear" w:color="auto" w:fill="FFFFFF"/>
        </w:rPr>
        <w:t>T</w:t>
      </w:r>
      <w:r w:rsidR="00C77650" w:rsidRPr="001B050E">
        <w:rPr>
          <w:rFonts w:eastAsia="PMingLiU"/>
          <w:color w:val="000000"/>
          <w:shd w:val="clear" w:color="auto" w:fill="FFFFFF"/>
        </w:rPr>
        <w:t xml:space="preserve">his method </w:t>
      </w:r>
      <w:r w:rsidR="00DD5D8F" w:rsidRPr="001B050E">
        <w:rPr>
          <w:rFonts w:eastAsia="PMingLiU"/>
          <w:color w:val="000000"/>
          <w:shd w:val="clear" w:color="auto" w:fill="FFFFFF"/>
        </w:rPr>
        <w:t>has demonstrated being</w:t>
      </w:r>
      <w:r w:rsidR="00C77650" w:rsidRPr="001B050E">
        <w:rPr>
          <w:rFonts w:eastAsia="PMingLiU"/>
          <w:color w:val="000000"/>
          <w:shd w:val="clear" w:color="auto" w:fill="FFFFFF"/>
        </w:rPr>
        <w:t xml:space="preserve"> suitable for both model and non-model cyanobacteria </w:t>
      </w:r>
      <w:r w:rsidR="00DD5D8F" w:rsidRPr="001B050E">
        <w:rPr>
          <w:rFonts w:eastAsia="PMingLiU"/>
          <w:color w:val="000000"/>
          <w:shd w:val="clear" w:color="auto" w:fill="FFFFFF"/>
        </w:rPr>
        <w:t>with</w:t>
      </w:r>
      <w:r w:rsidR="00C77650" w:rsidRPr="001B050E">
        <w:rPr>
          <w:rFonts w:eastAsia="PMingLiU"/>
          <w:color w:val="000000"/>
          <w:shd w:val="clear" w:color="auto" w:fill="FFFFFF"/>
        </w:rPr>
        <w:t xml:space="preserve"> different cell types. </w:t>
      </w:r>
      <w:r w:rsidR="00DD5D8F" w:rsidRPr="001B050E">
        <w:rPr>
          <w:rFonts w:eastAsia="PMingLiU"/>
          <w:color w:val="000000"/>
          <w:shd w:val="clear" w:color="auto" w:fill="FFFFFF"/>
        </w:rPr>
        <w:t>A</w:t>
      </w:r>
      <w:r w:rsidRPr="001B050E">
        <w:rPr>
          <w:rFonts w:eastAsia="PMingLiU"/>
          <w:color w:val="000000"/>
          <w:shd w:val="clear" w:color="auto" w:fill="FFFFFF"/>
        </w:rPr>
        <w:t xml:space="preserve"> step-by-step </w:t>
      </w:r>
      <w:r w:rsidR="001D299C" w:rsidRPr="001B050E">
        <w:rPr>
          <w:rFonts w:eastAsia="PMingLiU"/>
          <w:color w:val="000000"/>
          <w:shd w:val="clear" w:color="auto" w:fill="FFFFFF"/>
        </w:rPr>
        <w:t>procedure</w:t>
      </w:r>
      <w:r w:rsidRPr="001B050E">
        <w:rPr>
          <w:rFonts w:eastAsia="PMingLiU"/>
          <w:color w:val="000000"/>
          <w:shd w:val="clear" w:color="auto" w:fill="FFFFFF"/>
        </w:rPr>
        <w:t xml:space="preserve"> </w:t>
      </w:r>
      <w:r w:rsidR="00DD5D8F" w:rsidRPr="001B050E">
        <w:rPr>
          <w:rFonts w:eastAsia="PMingLiU"/>
          <w:color w:val="000000"/>
          <w:shd w:val="clear" w:color="auto" w:fill="FFFFFF"/>
        </w:rPr>
        <w:t xml:space="preserve">is also provided </w:t>
      </w:r>
      <w:r w:rsidRPr="001B050E">
        <w:rPr>
          <w:rFonts w:eastAsia="PMingLiU"/>
          <w:color w:val="000000"/>
          <w:shd w:val="clear" w:color="auto" w:fill="FFFFFF"/>
        </w:rPr>
        <w:t xml:space="preserve">to confirm the integrity and property of phycobiliproteins by </w:t>
      </w:r>
      <w:r w:rsidR="00C77650" w:rsidRPr="001B050E">
        <w:rPr>
          <w:rFonts w:eastAsia="PMingLiU"/>
          <w:color w:val="000000"/>
          <w:shd w:val="clear" w:color="auto" w:fill="FFFFFF"/>
        </w:rPr>
        <w:t xml:space="preserve">77K </w:t>
      </w:r>
      <w:r w:rsidR="00595F95" w:rsidRPr="001B050E">
        <w:rPr>
          <w:rFonts w:eastAsia="PMingLiU"/>
          <w:color w:val="000000"/>
          <w:shd w:val="clear" w:color="auto" w:fill="FFFFFF"/>
        </w:rPr>
        <w:t xml:space="preserve">fluorescence </w:t>
      </w:r>
      <w:r w:rsidRPr="001B050E">
        <w:rPr>
          <w:rFonts w:eastAsia="PMingLiU"/>
          <w:color w:val="000000"/>
          <w:shd w:val="clear" w:color="auto" w:fill="FFFFFF"/>
        </w:rPr>
        <w:t xml:space="preserve">spectroscopy and </w:t>
      </w:r>
      <w:r w:rsidR="00C77650" w:rsidRPr="001B050E">
        <w:rPr>
          <w:rFonts w:eastAsia="PMingLiU"/>
          <w:color w:val="000000"/>
          <w:shd w:val="clear" w:color="auto" w:fill="FFFFFF"/>
        </w:rPr>
        <w:t xml:space="preserve">SDS-PAGE stained by </w:t>
      </w:r>
      <w:r w:rsidRPr="001B050E">
        <w:rPr>
          <w:rFonts w:eastAsia="PMingLiU"/>
          <w:color w:val="000000"/>
          <w:shd w:val="clear" w:color="auto" w:fill="FFFFFF"/>
        </w:rPr>
        <w:t>zinc</w:t>
      </w:r>
      <w:r w:rsidR="00C77650" w:rsidRPr="001B050E">
        <w:rPr>
          <w:rFonts w:eastAsia="PMingLiU"/>
          <w:color w:val="000000"/>
          <w:shd w:val="clear" w:color="auto" w:fill="FFFFFF"/>
        </w:rPr>
        <w:t xml:space="preserve"> sulfate and C</w:t>
      </w:r>
      <w:r w:rsidR="00FF5141" w:rsidRPr="001B050E">
        <w:rPr>
          <w:rFonts w:eastAsia="PMingLiU"/>
          <w:color w:val="000000"/>
          <w:shd w:val="clear" w:color="auto" w:fill="FFFFFF"/>
        </w:rPr>
        <w:t>o</w:t>
      </w:r>
      <w:r w:rsidR="00C77650" w:rsidRPr="001B050E">
        <w:rPr>
          <w:rFonts w:eastAsia="PMingLiU"/>
          <w:color w:val="000000"/>
          <w:shd w:val="clear" w:color="auto" w:fill="FFFFFF"/>
        </w:rPr>
        <w:t xml:space="preserve">omassie </w:t>
      </w:r>
      <w:r w:rsidR="00FF5141" w:rsidRPr="001B050E">
        <w:rPr>
          <w:rFonts w:eastAsia="PMingLiU"/>
          <w:color w:val="000000"/>
          <w:shd w:val="clear" w:color="auto" w:fill="FFFFFF"/>
        </w:rPr>
        <w:t>Blue</w:t>
      </w:r>
      <w:r w:rsidRPr="001B050E">
        <w:rPr>
          <w:rFonts w:eastAsia="PMingLiU"/>
          <w:color w:val="000000"/>
          <w:shd w:val="clear" w:color="auto" w:fill="FFFFFF"/>
        </w:rPr>
        <w:t xml:space="preserve">. </w:t>
      </w:r>
      <w:r w:rsidR="00C77650" w:rsidRPr="001B050E">
        <w:rPr>
          <w:rFonts w:eastAsia="PMingLiU"/>
          <w:color w:val="000000"/>
          <w:shd w:val="clear" w:color="auto" w:fill="FFFFFF"/>
        </w:rPr>
        <w:t xml:space="preserve">The isolated </w:t>
      </w:r>
      <w:proofErr w:type="spellStart"/>
      <w:r w:rsidR="00C77650" w:rsidRPr="001B050E">
        <w:rPr>
          <w:rFonts w:eastAsia="PMingLiU"/>
          <w:color w:val="000000"/>
          <w:shd w:val="clear" w:color="auto" w:fill="FFFFFF"/>
        </w:rPr>
        <w:t>phycobilisome</w:t>
      </w:r>
      <w:proofErr w:type="spellEnd"/>
      <w:r w:rsidR="00C77650" w:rsidRPr="001B050E">
        <w:rPr>
          <w:rFonts w:eastAsia="PMingLiU"/>
          <w:color w:val="000000"/>
          <w:shd w:val="clear" w:color="auto" w:fill="FFFFFF"/>
        </w:rPr>
        <w:t xml:space="preserve"> can</w:t>
      </w:r>
      <w:r w:rsidR="005C4E4A" w:rsidRPr="001B050E">
        <w:rPr>
          <w:rFonts w:eastAsia="PMingLiU"/>
          <w:color w:val="000000"/>
          <w:shd w:val="clear" w:color="auto" w:fill="FFFFFF"/>
          <w:lang w:eastAsia="zh-TW"/>
        </w:rPr>
        <w:t xml:space="preserve"> </w:t>
      </w:r>
      <w:r w:rsidR="00DD5D8F" w:rsidRPr="001B050E">
        <w:rPr>
          <w:rFonts w:eastAsia="PMingLiU"/>
          <w:color w:val="000000"/>
          <w:shd w:val="clear" w:color="auto" w:fill="FFFFFF"/>
        </w:rPr>
        <w:t>also</w:t>
      </w:r>
      <w:r w:rsidR="00C77650" w:rsidRPr="001B050E">
        <w:rPr>
          <w:rFonts w:eastAsia="PMingLiU"/>
          <w:color w:val="000000"/>
          <w:shd w:val="clear" w:color="auto" w:fill="FFFFFF"/>
        </w:rPr>
        <w:t xml:space="preserve"> be subjected to further structural and compositional analyses. </w:t>
      </w:r>
      <w:r w:rsidRPr="001B050E">
        <w:t xml:space="preserve">Overall, </w:t>
      </w:r>
      <w:r w:rsidR="00DD5D8F" w:rsidRPr="001B050E">
        <w:t xml:space="preserve">this </w:t>
      </w:r>
      <w:r w:rsidRPr="001B050E">
        <w:t xml:space="preserve">protocol </w:t>
      </w:r>
      <w:r w:rsidR="00E438CF" w:rsidRPr="001B050E">
        <w:t xml:space="preserve">provides </w:t>
      </w:r>
      <w:r w:rsidR="00C77650" w:rsidRPr="001B050E">
        <w:t>a helpful starting guide that allows</w:t>
      </w:r>
      <w:r w:rsidRPr="001B050E">
        <w:t xml:space="preserve"> researchers </w:t>
      </w:r>
      <w:r w:rsidR="001D299C" w:rsidRPr="001B050E">
        <w:t xml:space="preserve">unfamiliar with cyanobacteria to quickly isolate and characterize intact </w:t>
      </w:r>
      <w:proofErr w:type="spellStart"/>
      <w:r w:rsidR="001D299C" w:rsidRPr="001B050E">
        <w:t>phycobilisome</w:t>
      </w:r>
      <w:proofErr w:type="spellEnd"/>
      <w:r w:rsidRPr="001B050E">
        <w:t>.</w:t>
      </w:r>
    </w:p>
    <w:p w14:paraId="2CF9CD54" w14:textId="77777777" w:rsidR="006E4797" w:rsidRPr="001B050E" w:rsidRDefault="006E4797" w:rsidP="001B050E"/>
    <w:p w14:paraId="0646E204" w14:textId="4787EAA5" w:rsidR="006E4797" w:rsidRPr="001B050E" w:rsidRDefault="00551D82" w:rsidP="001B050E">
      <w:pPr>
        <w:rPr>
          <w:color w:val="808080"/>
        </w:rPr>
      </w:pPr>
      <w:r w:rsidRPr="001B050E">
        <w:rPr>
          <w:b/>
        </w:rPr>
        <w:t>INTRODUCTION:</w:t>
      </w:r>
    </w:p>
    <w:p w14:paraId="5B0384E3" w14:textId="3733002D" w:rsidR="001C0BA0" w:rsidRPr="001B050E" w:rsidRDefault="00595F95" w:rsidP="001B050E">
      <w:r w:rsidRPr="001B050E">
        <w:lastRenderedPageBreak/>
        <w:t>Phycobilisome (</w:t>
      </w:r>
      <w:r w:rsidR="001C0BA0" w:rsidRPr="001B050E">
        <w:t>PBS</w:t>
      </w:r>
      <w:r w:rsidRPr="001B050E">
        <w:t>)</w:t>
      </w:r>
      <w:r w:rsidR="001C0BA0" w:rsidRPr="001B050E">
        <w:t xml:space="preserve"> is a</w:t>
      </w:r>
      <w:r w:rsidR="001C0BA0" w:rsidRPr="001B050E">
        <w:rPr>
          <w:lang w:eastAsia="zh-TW"/>
        </w:rPr>
        <w:t xml:space="preserve"> </w:t>
      </w:r>
      <w:r w:rsidR="001C0BA0" w:rsidRPr="001B050E">
        <w:t xml:space="preserve">huge water-soluble pigment-protein complex that </w:t>
      </w:r>
      <w:r w:rsidR="001C0BA0" w:rsidRPr="001B050E">
        <w:rPr>
          <w:kern w:val="2"/>
        </w:rPr>
        <w:t>attache</w:t>
      </w:r>
      <w:r w:rsidRPr="001B050E">
        <w:rPr>
          <w:kern w:val="2"/>
        </w:rPr>
        <w:t>s</w:t>
      </w:r>
      <w:r w:rsidR="001C0BA0" w:rsidRPr="001B050E">
        <w:rPr>
          <w:kern w:val="2"/>
        </w:rPr>
        <w:t xml:space="preserve"> to the </w:t>
      </w:r>
      <w:r w:rsidR="007A3026" w:rsidRPr="001B050E">
        <w:rPr>
          <w:kern w:val="2"/>
        </w:rPr>
        <w:t xml:space="preserve">cytoplasmic </w:t>
      </w:r>
      <w:r w:rsidR="001C0BA0" w:rsidRPr="001B050E">
        <w:rPr>
          <w:kern w:val="2"/>
        </w:rPr>
        <w:t xml:space="preserve">side of </w:t>
      </w:r>
      <w:r w:rsidR="001C0BA0" w:rsidRPr="001B050E">
        <w:t>the photosystems in the thylakoid membranes of cyanobacteri</w:t>
      </w:r>
      <w:r w:rsidR="00AF5CA3" w:rsidRPr="001B050E">
        <w:t>a</w:t>
      </w:r>
      <w:r w:rsidR="004F0748" w:rsidRPr="001B050E">
        <w:fldChar w:fldCharType="begin"/>
      </w:r>
      <w:r w:rsidR="0087692A" w:rsidRPr="001B050E">
        <w:instrText xml:space="preserve"> ADDIN EN.CITE &lt;EndNote&gt;&lt;Cite&gt;&lt;Author&gt;Bryant&lt;/Author&gt;&lt;Year&gt;1979&lt;/Year&gt;&lt;RecNum&gt;1032&lt;/RecNum&gt;&lt;DisplayText&gt;&lt;style face="superscript"&gt;1&lt;/style&gt;&lt;/DisplayText&gt;&lt;record&gt;&lt;rec-number&gt;1032&lt;/rec-number&gt;&lt;foreign-keys&gt;&lt;key app="EN" db-id="9a0f0dat79sdxoeed99per2arv2zere0e2x0" timestamp="1630326630"&gt;1032&lt;/key&gt;&lt;/foreign-keys&gt;&lt;ref-type name="Journal Article"&gt;17&lt;/ref-type&gt;&lt;contributors&gt;&lt;authors&gt;&lt;author&gt;Bryant, Donald A.&lt;/author&gt;&lt;author&gt;Guglielmi, Gérard&lt;/author&gt;&lt;author&gt;de Marsac, Nicole Tandeau&lt;/author&gt;&lt;author&gt;Castets, Anne-Marie&lt;/author&gt;&lt;author&gt;Cohen-Bazire, Germaine&lt;/author&gt;&lt;/authors&gt;&lt;/contributors&gt;&lt;titles&gt;&lt;title&gt;The structure of cyanobacterial phycobilisomes: a model&lt;/title&gt;&lt;secondary-title&gt;Archives of Microbiology&lt;/secondary-title&gt;&lt;/titles&gt;&lt;periodical&gt;&lt;full-title&gt;Archives of Microbiology&lt;/full-title&gt;&lt;/periodical&gt;&lt;pages&gt;113-127&lt;/pages&gt;&lt;volume&gt;123&lt;/volume&gt;&lt;number&gt;2&lt;/number&gt;&lt;dates&gt;&lt;year&gt;1979&lt;/year&gt;&lt;pub-dates&gt;&lt;date&gt;1979/11/01&lt;/date&gt;&lt;/pub-dates&gt;&lt;/dates&gt;&lt;isbn&gt;1432-072X&lt;/isbn&gt;&lt;label&gt;PBS intro&lt;/label&gt;&lt;urls&gt;&lt;related-urls&gt;&lt;url&gt;https://doi.org/10.1007/BF00446810&lt;/url&gt;&lt;url&gt;https://link.springer.com/content/pdf/10.1007/BF00446810.pdf&lt;/url&gt;&lt;/related-urls&gt;&lt;/urls&gt;&lt;electronic-resource-num&gt;10.1007/BF00446810&lt;/electronic-resource-num&gt;&lt;/record&gt;&lt;/Cite&gt;&lt;/EndNote&gt;</w:instrText>
      </w:r>
      <w:r w:rsidR="004F0748" w:rsidRPr="001B050E">
        <w:fldChar w:fldCharType="separate"/>
      </w:r>
      <w:r w:rsidR="004F0748" w:rsidRPr="001B050E">
        <w:rPr>
          <w:noProof/>
          <w:vertAlign w:val="superscript"/>
        </w:rPr>
        <w:t>1</w:t>
      </w:r>
      <w:r w:rsidR="004F0748" w:rsidRPr="001B050E">
        <w:fldChar w:fldCharType="end"/>
      </w:r>
      <w:r w:rsidR="001C0BA0" w:rsidRPr="001B050E">
        <w:t xml:space="preserve">. PBS is </w:t>
      </w:r>
      <w:r w:rsidR="00813314" w:rsidRPr="001B050E">
        <w:t>primari</w:t>
      </w:r>
      <w:r w:rsidR="001C0BA0" w:rsidRPr="001B050E">
        <w:t>ly composed of colored phycobiliproteins and colorless linker proteins</w:t>
      </w:r>
      <w:r w:rsidR="004F0748" w:rsidRPr="001B050E">
        <w:rPr>
          <w:vertAlign w:val="superscript"/>
        </w:rPr>
        <w:t>1</w:t>
      </w:r>
      <w:r w:rsidR="002F07CC" w:rsidRPr="001B050E">
        <w:rPr>
          <w:vertAlign w:val="superscript"/>
        </w:rPr>
        <w:t>,</w:t>
      </w:r>
      <w:r w:rsidR="004F0748" w:rsidRPr="001B050E">
        <w:rPr>
          <w:vertAlign w:val="superscript"/>
        </w:rPr>
        <w:fldChar w:fldCharType="begin"/>
      </w:r>
      <w:r w:rsidR="0087692A" w:rsidRPr="001B050E">
        <w:rPr>
          <w:vertAlign w:val="superscript"/>
        </w:rPr>
        <w:instrText xml:space="preserve"> ADDIN EN.CITE &lt;EndNote&gt;&lt;Cite&gt;&lt;Author&gt;Glazer&lt;/Author&gt;&lt;Year&gt;1982&lt;/Year&gt;&lt;RecNum&gt;1033&lt;/RecNum&gt;&lt;DisplayText&gt;&lt;style face="superscript"&gt;2&lt;/style&gt;&lt;/DisplayText&gt;&lt;record&gt;&lt;rec-number&gt;1033&lt;/rec-number&gt;&lt;foreign-keys&gt;&lt;key app="EN" db-id="9a0f0dat79sdxoeed99per2arv2zere0e2x0" timestamp="1630326630"&gt;1033&lt;/key&gt;&lt;/foreign-keys&gt;&lt;ref-type name="Journal Article"&gt;17&lt;/ref-type&gt;&lt;contributors&gt;&lt;authors&gt;&lt;author&gt;Glazer, A. N.&lt;/author&gt;&lt;/authors&gt;&lt;/contributors&gt;&lt;titles&gt;&lt;title&gt;Phycobilisomes: structure and dynamics&lt;/title&gt;&lt;secondary-title&gt;Annual Review of Microbiology&lt;/secondary-title&gt;&lt;/titles&gt;&lt;periodical&gt;&lt;full-title&gt;Annual review of microbiology&lt;/full-title&gt;&lt;/periodical&gt;&lt;pages&gt;173-98&lt;/pages&gt;&lt;volume&gt;36&lt;/volume&gt;&lt;edition&gt;1982/01/01&lt;/edition&gt;&lt;keywords&gt;&lt;keyword&gt;Chemical Phenomena&lt;/keyword&gt;&lt;keyword&gt;Chemistry&lt;/keyword&gt;&lt;keyword&gt;Cyanobacteria/*analysis/metabolism&lt;/keyword&gt;&lt;keyword&gt;Energy Metabolism&lt;/keyword&gt;&lt;keyword&gt;Light-Harvesting Protein Complexes&lt;/keyword&gt;&lt;keyword&gt;Macromolecular Substances&lt;/keyword&gt;&lt;keyword&gt;Peptides/analysis&lt;/keyword&gt;&lt;keyword&gt;Photosynthesis&lt;/keyword&gt;&lt;keyword&gt;Phycobilisomes&lt;/keyword&gt;&lt;keyword&gt;*Pigments, Biological/biosynthesis/isolation &amp;amp; purification&lt;/keyword&gt;&lt;keyword&gt;*Plant Proteins/biosynthesis/isolation &amp;amp; purification&lt;/keyword&gt;&lt;keyword&gt;Protein Conformation&lt;/keyword&gt;&lt;keyword&gt;Rhodophyta/*analysis/metabolism&lt;/keyword&gt;&lt;keyword&gt;Spectrum Analysis&lt;/keyword&gt;&lt;/keywords&gt;&lt;dates&gt;&lt;year&gt;1982&lt;/year&gt;&lt;/dates&gt;&lt;isbn&gt;0066-4227 (Print)&amp;#xD;0066-4227&lt;/isbn&gt;&lt;accession-num&gt;6816134&lt;/accession-num&gt;&lt;label&gt;PBS intro&lt;/label&gt;&lt;urls&gt;&lt;related-urls&gt;&lt;url&gt;https://www.annualreviews.org/doi/pdf/10.1146/annurev.mi.36.100182.001133&lt;/url&gt;&lt;/related-urls&gt;&lt;/urls&gt;&lt;electronic-resource-num&gt;10.1146/annurev.mi.36.100182.001133&lt;/electronic-resource-num&gt;&lt;remote-database-provider&gt;NLM&lt;/remote-database-provider&gt;&lt;language&gt;eng&lt;/language&gt;&lt;/record&gt;&lt;/Cite&gt;&lt;/EndNote&gt;</w:instrText>
      </w:r>
      <w:r w:rsidR="004F0748" w:rsidRPr="001B050E">
        <w:rPr>
          <w:vertAlign w:val="superscript"/>
        </w:rPr>
        <w:fldChar w:fldCharType="separate"/>
      </w:r>
      <w:r w:rsidR="004F0748" w:rsidRPr="001B050E">
        <w:rPr>
          <w:noProof/>
          <w:vertAlign w:val="superscript"/>
        </w:rPr>
        <w:t>2</w:t>
      </w:r>
      <w:r w:rsidR="004F0748" w:rsidRPr="001B050E">
        <w:rPr>
          <w:vertAlign w:val="superscript"/>
        </w:rPr>
        <w:fldChar w:fldCharType="end"/>
      </w:r>
      <w:r w:rsidR="001C0BA0" w:rsidRPr="001B050E">
        <w:t>. The phycobiliproteins can be divided into four major groups: phycoerythrin, phycoerythrocyanin, phycocyanin, and allophycocyanin</w:t>
      </w:r>
      <w:r w:rsidR="00732D3A" w:rsidRPr="001B050E">
        <w:rPr>
          <w:vertAlign w:val="superscript"/>
        </w:rPr>
        <w:fldChar w:fldCharType="begin"/>
      </w:r>
      <w:r w:rsidR="0087692A" w:rsidRPr="001B050E">
        <w:rPr>
          <w:vertAlign w:val="superscript"/>
        </w:rPr>
        <w:instrText xml:space="preserve"> ADDIN EN.CITE &lt;EndNote&gt;&lt;Cite&gt;&lt;Author&gt;Glazer&lt;/Author&gt;&lt;Year&gt;1985&lt;/Year&gt;&lt;RecNum&gt;1034&lt;/RecNum&gt;&lt;DisplayText&gt;&lt;style face="superscript"&gt;3&lt;/style&gt;&lt;/DisplayText&gt;&lt;record&gt;&lt;rec-number&gt;1034&lt;/rec-number&gt;&lt;foreign-keys&gt;&lt;key app="EN" db-id="9a0f0dat79sdxoeed99per2arv2zere0e2x0" timestamp="1630326631"&gt;1034&lt;/key&gt;&lt;/foreign-keys&gt;&lt;ref-type name="Journal Article"&gt;17&lt;/ref-type&gt;&lt;contributors&gt;&lt;authors&gt;&lt;author&gt;A N Glazer&lt;/author&gt;&lt;/authors&gt;&lt;/contributors&gt;&lt;titles&gt;&lt;title&gt;Light harvesting by phycobilisomes&lt;/title&gt;&lt;secondary-title&gt;Annual Review of Biophysics and Biophysical Chemistry&lt;/secondary-title&gt;&lt;/titles&gt;&lt;periodical&gt;&lt;full-title&gt;Annual Review of Biophysics and Biophysical Chemistry&lt;/full-title&gt;&lt;/periodical&gt;&lt;pages&gt;47-77&lt;/pages&gt;&lt;volume&gt;14&lt;/volume&gt;&lt;number&gt;1&lt;/number&gt;&lt;dates&gt;&lt;year&gt;1985&lt;/year&gt;&lt;/dates&gt;&lt;accession-num&gt;3924069&lt;/accession-num&gt;&lt;urls&gt;&lt;related-urls&gt;&lt;url&gt;https://www.annualreviews.org/doi/abs/10.1146/annurev.bb.14.060185.000403&lt;/url&gt;&lt;url&gt;https://www.annualreviews.org/doi/pdf/10.1146/annurev.bb.14.060185.000403&lt;/url&gt;&lt;/related-urls&gt;&lt;/urls&gt;&lt;electronic-resource-num&gt;10.1146/annurev.bb.14.060185.000403&lt;/electronic-resource-num&gt;&lt;/record&gt;&lt;/Cite&gt;&lt;/EndNote&gt;</w:instrText>
      </w:r>
      <w:r w:rsidR="00732D3A" w:rsidRPr="001B050E">
        <w:rPr>
          <w:vertAlign w:val="superscript"/>
        </w:rPr>
        <w:fldChar w:fldCharType="separate"/>
      </w:r>
      <w:r w:rsidR="00732D3A" w:rsidRPr="001B050E">
        <w:rPr>
          <w:noProof/>
          <w:vertAlign w:val="superscript"/>
        </w:rPr>
        <w:t>3</w:t>
      </w:r>
      <w:r w:rsidR="00732D3A" w:rsidRPr="001B050E">
        <w:rPr>
          <w:vertAlign w:val="superscript"/>
        </w:rPr>
        <w:fldChar w:fldCharType="end"/>
      </w:r>
      <w:r w:rsidR="001C0BA0" w:rsidRPr="001B050E">
        <w:t>. The four major groups absorb different wavelengths of light energy in the range of 490–650 nm, which chlorophylls absorbed inefficiently</w:t>
      </w:r>
      <w:r w:rsidR="00732D3A" w:rsidRPr="001B050E">
        <w:rPr>
          <w:vertAlign w:val="superscript"/>
        </w:rPr>
        <w:t>3</w:t>
      </w:r>
      <w:r w:rsidR="001C0BA0" w:rsidRPr="001B050E">
        <w:t xml:space="preserve">. The PBS can serve as </w:t>
      </w:r>
      <w:r w:rsidRPr="001B050E">
        <w:t xml:space="preserve">a </w:t>
      </w:r>
      <w:r w:rsidR="001C0BA0" w:rsidRPr="001B050E">
        <w:t xml:space="preserve">light-harvesting antenna for collecting light energy </w:t>
      </w:r>
      <w:r w:rsidRPr="001B050E">
        <w:t>and</w:t>
      </w:r>
      <w:r w:rsidR="001C0BA0" w:rsidRPr="001B050E">
        <w:t xml:space="preserve"> deliver</w:t>
      </w:r>
      <w:r w:rsidRPr="001B050E">
        <w:t>ing</w:t>
      </w:r>
      <w:r w:rsidR="001C0BA0" w:rsidRPr="001B050E">
        <w:t xml:space="preserve"> </w:t>
      </w:r>
      <w:r w:rsidRPr="001B050E">
        <w:t>it</w:t>
      </w:r>
      <w:r w:rsidR="001C0BA0" w:rsidRPr="001B050E">
        <w:t xml:space="preserve"> </w:t>
      </w:r>
      <w:r w:rsidRPr="001B050E">
        <w:t xml:space="preserve">to </w:t>
      </w:r>
      <w:r w:rsidR="001C0BA0" w:rsidRPr="001B050E">
        <w:t>Photosystem II</w:t>
      </w:r>
      <w:r w:rsidRPr="001B050E">
        <w:t xml:space="preserve"> and I</w:t>
      </w:r>
      <w:r w:rsidR="00732D3A" w:rsidRPr="001B050E">
        <w:fldChar w:fldCharType="begin"/>
      </w:r>
      <w:r w:rsidR="00BA70D3" w:rsidRPr="001B050E">
        <w:instrText xml:space="preserve"> ADDIN EN.CITE &lt;EndNote&gt;&lt;Cite&gt;&lt;Author&gt;Liu&lt;/Author&gt;&lt;Year&gt;2013&lt;/Year&gt;&lt;RecNum&gt;4&lt;/RecNum&gt;&lt;DisplayText&gt;&lt;style face="superscript"&gt;4&lt;/style&gt;&lt;/DisplayText&gt;&lt;record&gt;&lt;rec-number&gt;4&lt;/rec-number&gt;&lt;foreign-keys&gt;&lt;key app="EN" db-id="v2vrx5ezq9r2eoer00oxzswospvvpdffwev5" timestamp="1634098921"&gt;4&lt;/key&gt;&lt;/foreign-keys&gt;&lt;ref-type name="Journal Article"&gt;17&lt;/ref-type&gt;&lt;contributors&gt;&lt;authors&gt;&lt;author&gt;Liu, Haijun&lt;/author&gt;&lt;author&gt;Zhang, Hao&lt;/author&gt;&lt;author&gt;Niedzwiedzki, Dariusz M.&lt;/author&gt;&lt;author&gt;Prado, Mindy&lt;/author&gt;&lt;author&gt;He, Guannan&lt;/author&gt;&lt;author&gt;Gross, Michael L.&lt;/author&gt;&lt;author&gt;Blankenship, Robert E.&lt;/author&gt;&lt;/authors&gt;&lt;/contributors&gt;&lt;titles&gt;&lt;title&gt;Phycobilisomes supply excitations to both photosystems in a megacomplex in cyanobacteria&lt;/title&gt;&lt;secondary-title&gt;Science&lt;/secondary-title&gt;&lt;/titles&gt;&lt;periodical&gt;&lt;full-title&gt;Science&lt;/full-title&gt;&lt;/periodical&gt;&lt;pages&gt;1104&lt;/pages&gt;&lt;volume&gt;342&lt;/volume&gt;&lt;number&gt;6162&lt;/number&gt;&lt;dates&gt;&lt;year&gt;2013&lt;/year&gt;&lt;/dates&gt;&lt;label&gt;PBS intro&lt;/label&gt;&lt;urls&gt;&lt;related-urls&gt;&lt;url&gt;http://science.sciencemag.org/content/342/6162/1104.abstract&lt;/url&gt;&lt;url&gt;http://science.sciencemag.org/content/sci/342/6162/1104.full.pdf&lt;/url&gt;&lt;/related-urls&gt;&lt;/urls&gt;&lt;electronic-resource-num&gt;10.1126/science.1242321&lt;/electronic-resource-num&gt;&lt;/record&gt;&lt;/Cite&gt;&lt;/EndNote&gt;</w:instrText>
      </w:r>
      <w:r w:rsidR="00732D3A" w:rsidRPr="001B050E">
        <w:fldChar w:fldCharType="separate"/>
      </w:r>
      <w:r w:rsidR="00732D3A" w:rsidRPr="001B050E">
        <w:rPr>
          <w:noProof/>
          <w:vertAlign w:val="superscript"/>
        </w:rPr>
        <w:t>4</w:t>
      </w:r>
      <w:r w:rsidR="00732D3A" w:rsidRPr="001B050E">
        <w:fldChar w:fldCharType="end"/>
      </w:r>
      <w:r w:rsidR="001C0BA0" w:rsidRPr="001B050E">
        <w:t>.</w:t>
      </w:r>
    </w:p>
    <w:p w14:paraId="3BD0A370" w14:textId="77777777" w:rsidR="001C0BA0" w:rsidRPr="001B050E" w:rsidRDefault="001C0BA0" w:rsidP="001B050E"/>
    <w:p w14:paraId="310DE8C9" w14:textId="5E19982B" w:rsidR="001C0BA0" w:rsidRPr="001B050E" w:rsidRDefault="001C0BA0" w:rsidP="001B050E">
      <w:r w:rsidRPr="001B050E">
        <w:t xml:space="preserve">The </w:t>
      </w:r>
      <w:r w:rsidR="00595F95" w:rsidRPr="001B050E">
        <w:t xml:space="preserve">structure </w:t>
      </w:r>
      <w:r w:rsidRPr="001B050E">
        <w:t>and composition of PBS var</w:t>
      </w:r>
      <w:r w:rsidR="00F64E07" w:rsidRPr="001B050E">
        <w:t>y</w:t>
      </w:r>
      <w:r w:rsidRPr="001B050E">
        <w:t xml:space="preserve"> from species to species. </w:t>
      </w:r>
      <w:r w:rsidR="00897C6C" w:rsidRPr="001B050E">
        <w:t xml:space="preserve">Collectively, three shapes of </w:t>
      </w:r>
      <w:proofErr w:type="spellStart"/>
      <w:r w:rsidR="00897C6C" w:rsidRPr="001B050E">
        <w:t>phycobilisome</w:t>
      </w:r>
      <w:proofErr w:type="spellEnd"/>
      <w:r w:rsidR="00897C6C" w:rsidRPr="001B050E">
        <w:t xml:space="preserve"> (</w:t>
      </w:r>
      <w:proofErr w:type="spellStart"/>
      <w:r w:rsidR="00897C6C" w:rsidRPr="001B050E">
        <w:t>hemidiscodial</w:t>
      </w:r>
      <w:proofErr w:type="spellEnd"/>
      <w:r w:rsidR="00897C6C" w:rsidRPr="001B050E">
        <w:t>, bundle-shaped, and rod-shaped) have been identified in different cyanobacterial species</w:t>
      </w:r>
      <w:r w:rsidR="005600D4" w:rsidRPr="001B050E">
        <w:fldChar w:fldCharType="begin"/>
      </w:r>
      <w:r w:rsidR="0087692A" w:rsidRPr="001B050E">
        <w:instrText xml:space="preserve"> ADDIN EN.CITE &lt;EndNote&gt;&lt;Cite&gt;&lt;Author&gt;Bryant&lt;/Author&gt;&lt;Year&gt;2018&lt;/Year&gt;&lt;RecNum&gt;859&lt;/RecNum&gt;&lt;DisplayText&gt;&lt;style face="superscript"&gt;5&lt;/style&gt;&lt;/DisplayText&gt;&lt;record&gt;&lt;rec-number&gt;859&lt;/rec-number&gt;&lt;foreign-keys&gt;&lt;key app="EN" db-id="9a0f0dat79sdxoeed99per2arv2zere0e2x0" timestamp="1605104507" guid="829de789-6469-4233-a469-3657db4c12cd"&gt;859&lt;/key&gt;&lt;key app="ENWeb" db-id=""&gt;0&lt;/key&gt;&lt;/foreign-keys&gt;&lt;ref-type name="Journal Article"&gt;17&lt;/ref-type&gt;&lt;contributors&gt;&lt;authors&gt;&lt;author&gt;Bryant, Donald A.&lt;/author&gt;&lt;author&gt;Canniffe, Daniel P.&lt;/author&gt;&lt;/authors&gt;&lt;/contributors&gt;&lt;titles&gt;&lt;title&gt;How nature designs light-harvesting antenna systems: design principles and functional realization in chlorophototrophic prokaryotes&lt;/title&gt;&lt;secondary-title&gt;Journal of Physics B: Atomic, Molecular and Optical Physics&lt;/secondary-title&gt;&lt;/titles&gt;&lt;periodical&gt;&lt;full-title&gt;Journal of Physics B: Atomic, Molecular and Optical Physics&lt;/full-title&gt;&lt;/periodical&gt;&lt;volume&gt;51&lt;/volume&gt;&lt;number&gt;3&lt;/number&gt;&lt;section&gt;033001&lt;/section&gt;&lt;dates&gt;&lt;year&gt;2018&lt;/year&gt;&lt;/dates&gt;&lt;isbn&gt;0953-4075&amp;#xD;1361-6455&lt;/isbn&gt;&lt;urls&gt;&lt;/urls&gt;&lt;electronic-resource-num&gt;10.1088/1361-6455/aa9c3c&lt;/electronic-resource-num&gt;&lt;/record&gt;&lt;/Cite&gt;&lt;/EndNote&gt;</w:instrText>
      </w:r>
      <w:r w:rsidR="005600D4" w:rsidRPr="001B050E">
        <w:fldChar w:fldCharType="separate"/>
      </w:r>
      <w:r w:rsidR="005600D4" w:rsidRPr="001B050E">
        <w:rPr>
          <w:noProof/>
          <w:vertAlign w:val="superscript"/>
        </w:rPr>
        <w:t>5</w:t>
      </w:r>
      <w:r w:rsidR="005600D4" w:rsidRPr="001B050E">
        <w:fldChar w:fldCharType="end"/>
      </w:r>
      <w:r w:rsidR="00897C6C" w:rsidRPr="001B050E">
        <w:t>. Even in the same species</w:t>
      </w:r>
      <w:r w:rsidR="001939FB" w:rsidRPr="001B050E">
        <w:t>, the composition of PBS changes in response to the environment, such as light quality and nutrient depletion</w:t>
      </w:r>
      <w:r w:rsidR="001939FB" w:rsidRPr="001B050E">
        <w:fldChar w:fldCharType="begin">
          <w:fldData xml:space="preserve">PEVuZE5vdGU+PENpdGU+PEF1dGhvcj5IaXJvc2U8L0F1dGhvcj48WWVhcj4yMDE5PC9ZZWFyPjxS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</w:fldData>
        </w:fldChar>
      </w:r>
      <w:r w:rsidR="0087692A" w:rsidRPr="001B050E">
        <w:instrText xml:space="preserve"> ADDIN EN.CITE </w:instrText>
      </w:r>
      <w:r w:rsidR="0087692A" w:rsidRPr="001B050E">
        <w:fldChar w:fldCharType="begin">
          <w:fldData xml:space="preserve">PEVuZE5vdGU+PENpdGU+PEF1dGhvcj5IaXJvc2U8L0F1dGhvcj48WWVhcj4yMDE5PC9ZZWFyPjxS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</w:fldData>
        </w:fldChar>
      </w:r>
      <w:r w:rsidR="0087692A" w:rsidRPr="001B050E">
        <w:instrText xml:space="preserve"> ADDIN EN.CITE.DATA </w:instrText>
      </w:r>
      <w:r w:rsidR="0087692A" w:rsidRPr="001B050E">
        <w:fldChar w:fldCharType="end"/>
      </w:r>
      <w:r w:rsidR="001939FB" w:rsidRPr="001B050E">
        <w:fldChar w:fldCharType="separate"/>
      </w:r>
      <w:r w:rsidR="005600D4" w:rsidRPr="001B050E">
        <w:rPr>
          <w:noProof/>
          <w:vertAlign w:val="superscript"/>
        </w:rPr>
        <w:t>6-11</w:t>
      </w:r>
      <w:r w:rsidR="001939FB" w:rsidRPr="001B050E">
        <w:fldChar w:fldCharType="end"/>
      </w:r>
      <w:r w:rsidR="001939FB" w:rsidRPr="001B050E">
        <w:t>.</w:t>
      </w:r>
      <w:r w:rsidR="00897C6C" w:rsidRPr="001B050E">
        <w:t xml:space="preserve"> </w:t>
      </w:r>
      <w:r w:rsidR="001939FB" w:rsidRPr="001B050E">
        <w:t>Therefore, t</w:t>
      </w:r>
      <w:r w:rsidRPr="001B050E">
        <w:t xml:space="preserve">he </w:t>
      </w:r>
      <w:r w:rsidR="00595F95" w:rsidRPr="001B050E">
        <w:t>experimental procedure</w:t>
      </w:r>
      <w:r w:rsidRPr="001B050E">
        <w:t xml:space="preserve"> to isolate PBS</w:t>
      </w:r>
      <w:r w:rsidRPr="001B050E">
        <w:rPr>
          <w:lang w:eastAsia="zh-TW"/>
        </w:rPr>
        <w:t xml:space="preserve"> </w:t>
      </w:r>
      <w:r w:rsidRPr="001B050E">
        <w:t xml:space="preserve">from </w:t>
      </w:r>
      <w:r w:rsidR="00595F95" w:rsidRPr="001B050E">
        <w:t xml:space="preserve">cyanobacteria </w:t>
      </w:r>
      <w:r w:rsidRPr="001B050E">
        <w:t xml:space="preserve">has been instrumental </w:t>
      </w:r>
      <w:r w:rsidR="00F64E07" w:rsidRPr="001B050E">
        <w:t>in</w:t>
      </w:r>
      <w:r w:rsidRPr="001B050E">
        <w:t xml:space="preserve"> </w:t>
      </w:r>
      <w:r w:rsidR="00595F95" w:rsidRPr="001B050E">
        <w:t>studying</w:t>
      </w:r>
      <w:r w:rsidRPr="001B050E">
        <w:t xml:space="preserve"> PBS</w:t>
      </w:r>
      <w:r w:rsidR="00FF58D2" w:rsidRPr="001B050E">
        <w:fldChar w:fldCharType="begin"/>
      </w:r>
      <w:r w:rsidR="0087692A" w:rsidRPr="001B050E">
        <w:instrText xml:space="preserve"> ADDIN EN.CITE &lt;EndNote&gt;&lt;Cite&gt;&lt;Author&gt;Bryant&lt;/Author&gt;&lt;Year&gt;1976&lt;/Year&gt;&lt;RecNum&gt;1036&lt;/RecNum&gt;&lt;DisplayText&gt;&lt;style face="superscript"&gt;12&lt;/style&gt;&lt;/DisplayText&gt;&lt;record&gt;&lt;rec-number&gt;1036&lt;/rec-number&gt;&lt;foreign-keys&gt;&lt;key app="EN" db-id="9a0f0dat79sdxoeed99per2arv2zere0e2x0" timestamp="1630326631"&gt;1036&lt;/key&gt;&lt;/foreign-keys&gt;&lt;ref-type name="Journal Article"&gt;17&lt;/ref-type&gt;&lt;contributors&gt;&lt;authors&gt;&lt;author&gt;Bryant, D. A.&lt;/author&gt;&lt;author&gt;Glazer, A. N.&lt;/author&gt;&lt;author&gt;Eiserling, F. A.&lt;/author&gt;&lt;/authors&gt;&lt;/contributors&gt;&lt;titles&gt;&lt;title&gt;&lt;style face="normal" font="default" size="100%"&gt;Characterization and structural properties of the major biliproteins of &lt;/style&gt;&lt;style face="italic" font="default" size="100%"&gt;Anabaena&lt;/style&gt;&lt;style face="normal" font="default" size="100%"&gt; sp.&lt;/style&gt;&lt;/title&gt;&lt;secondary-title&gt;Archives of Microbiology&lt;/secondary-title&gt;&lt;/titles&gt;&lt;periodical&gt;&lt;full-title&gt;Archives of Microbiology&lt;/full-title&gt;&lt;/periodical&gt;&lt;pages&gt;61-75&lt;/pages&gt;&lt;volume&gt;110&lt;/volume&gt;&lt;number&gt;1&lt;/number&gt;&lt;edition&gt;1976/10/11&lt;/edition&gt;&lt;keywords&gt;&lt;keyword&gt;Amino Acids/analysis&lt;/keyword&gt;&lt;keyword&gt;Chemical Phenomena&lt;/keyword&gt;&lt;keyword&gt;Chemistry, Physical&lt;/keyword&gt;&lt;keyword&gt;Cyanobacteria/*analysis/ultrastructure&lt;/keyword&gt;&lt;keyword&gt;Microscopy, Electron&lt;/keyword&gt;&lt;keyword&gt;Phycobilisomes&lt;/keyword&gt;&lt;keyword&gt;Phycocyanin&lt;/keyword&gt;&lt;keyword&gt;*Pigments, Biological/analysis/isolation &amp;amp; purification&lt;/keyword&gt;&lt;keyword&gt;*Plant Proteins/analysis/isolation &amp;amp; purification&lt;/keyword&gt;&lt;keyword&gt;Protein Conformation&lt;/keyword&gt;&lt;keyword&gt;Spectrum Analysis&lt;/keyword&gt;&lt;keyword&gt;X-Ray Diffraction&lt;/keyword&gt;&lt;/keywords&gt;&lt;dates&gt;&lt;year&gt;1976&lt;/year&gt;&lt;pub-dates&gt;&lt;date&gt;Oct 11&lt;/date&gt;&lt;/pub-dates&gt;&lt;/dates&gt;&lt;isbn&gt;0302-8933 (Print)&amp;#xD;0302-8933&lt;/isbn&gt;&lt;accession-num&gt;828020&lt;/accession-num&gt;&lt;urls&gt;&lt;related-urls&gt;&lt;url&gt;https://link.springer.com/content/pdf/10.1007/BF00416970.pdf&lt;/url&gt;&lt;/related-urls&gt;&lt;/urls&gt;&lt;electronic-resource-num&gt;10.1007/bf00416970&lt;/electronic-resource-num&gt;&lt;remote-database-provider&gt;NLM&lt;/remote-database-provider&gt;&lt;language&gt;eng&lt;/language&gt;&lt;/record&gt;&lt;/Cite&gt;&lt;/EndNote&gt;</w:instrText>
      </w:r>
      <w:r w:rsidR="00FF58D2" w:rsidRPr="001B050E">
        <w:fldChar w:fldCharType="separate"/>
      </w:r>
      <w:r w:rsidR="005600D4" w:rsidRPr="001B050E">
        <w:rPr>
          <w:noProof/>
          <w:vertAlign w:val="superscript"/>
        </w:rPr>
        <w:t>12</w:t>
      </w:r>
      <w:r w:rsidR="00FF58D2" w:rsidRPr="001B050E">
        <w:fldChar w:fldCharType="end"/>
      </w:r>
      <w:r w:rsidRPr="001B050E">
        <w:t xml:space="preserve">. </w:t>
      </w:r>
      <w:r w:rsidR="0011041F" w:rsidRPr="001B050E">
        <w:t>Over</w:t>
      </w:r>
      <w:r w:rsidR="00595F95" w:rsidRPr="001B050E">
        <w:t xml:space="preserve"> several decades, many different protocols</w:t>
      </w:r>
      <w:r w:rsidRPr="001B050E">
        <w:t xml:space="preserve"> have </w:t>
      </w:r>
      <w:r w:rsidR="00F64E07" w:rsidRPr="001B050E">
        <w:t>isolated PBS and analyzed</w:t>
      </w:r>
      <w:r w:rsidRPr="001B050E">
        <w:t xml:space="preserve"> </w:t>
      </w:r>
      <w:r w:rsidR="00A25785" w:rsidRPr="001B050E">
        <w:t xml:space="preserve">its </w:t>
      </w:r>
      <w:r w:rsidRPr="001B050E">
        <w:t>structure, composition, and function</w:t>
      </w:r>
      <w:r w:rsidR="00FF58D2" w:rsidRPr="001B050E">
        <w:fldChar w:fldCharType="begin">
          <w:fldData xml:space="preserve">PEVuZE5vdGU+PENpdGU+PEF1dGhvcj5CcnlhbnQ8L0F1dGhvcj48WWVhcj4xOTc2PC9ZZWFyPjxS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</w:fldData>
        </w:fldChar>
      </w:r>
      <w:r w:rsidR="0087692A" w:rsidRPr="001B050E">
        <w:instrText xml:space="preserve"> ADDIN EN.CITE </w:instrText>
      </w:r>
      <w:r w:rsidR="0087692A" w:rsidRPr="001B050E">
        <w:fldChar w:fldCharType="begin">
          <w:fldData xml:space="preserve">PEVuZE5vdGU+PENpdGU+PEF1dGhvcj5CcnlhbnQ8L0F1dGhvcj48WWVhcj4xOTc2PC9ZZWFyPjxS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</w:fldData>
        </w:fldChar>
      </w:r>
      <w:r w:rsidR="0087692A" w:rsidRPr="001B050E">
        <w:instrText xml:space="preserve"> ADDIN EN.CITE.DATA </w:instrText>
      </w:r>
      <w:r w:rsidR="0087692A" w:rsidRPr="001B050E">
        <w:fldChar w:fldCharType="end"/>
      </w:r>
      <w:r w:rsidR="00FF58D2" w:rsidRPr="001B050E">
        <w:fldChar w:fldCharType="separate"/>
      </w:r>
      <w:r w:rsidR="005600D4" w:rsidRPr="001B050E">
        <w:rPr>
          <w:noProof/>
          <w:vertAlign w:val="superscript"/>
        </w:rPr>
        <w:t>6-8,12-17</w:t>
      </w:r>
      <w:r w:rsidR="00FF58D2" w:rsidRPr="001B050E">
        <w:fldChar w:fldCharType="end"/>
      </w:r>
      <w:r w:rsidRPr="001B050E">
        <w:t>.</w:t>
      </w:r>
      <w:r w:rsidR="00040DAE" w:rsidRPr="001B050E">
        <w:t xml:space="preserve"> The </w:t>
      </w:r>
      <w:r w:rsidR="00F64E07" w:rsidRPr="001B050E">
        <w:t>wide</w:t>
      </w:r>
      <w:r w:rsidR="00040DAE" w:rsidRPr="001B050E">
        <w:t xml:space="preserve"> variety of methods for PBS isolation </w:t>
      </w:r>
      <w:r w:rsidR="00D72197" w:rsidRPr="001B050E">
        <w:t xml:space="preserve">indeed </w:t>
      </w:r>
      <w:r w:rsidR="00040DAE" w:rsidRPr="001B050E">
        <w:t>provides flexibility in isolating the complex</w:t>
      </w:r>
      <w:r w:rsidR="00D72197" w:rsidRPr="001B050E">
        <w:t xml:space="preserve"> in different species with different reagent</w:t>
      </w:r>
      <w:r w:rsidR="00F66EC6" w:rsidRPr="001B050E">
        <w:t>s</w:t>
      </w:r>
      <w:r w:rsidR="00D72197" w:rsidRPr="001B050E">
        <w:t xml:space="preserve"> and instrument</w:t>
      </w:r>
      <w:r w:rsidR="00F66EC6" w:rsidRPr="001B050E">
        <w:t>s</w:t>
      </w:r>
      <w:r w:rsidR="00D72197" w:rsidRPr="001B050E">
        <w:t xml:space="preserve">. However, it also makes choosing a suitable protocol more difficult for scientists </w:t>
      </w:r>
      <w:r w:rsidR="00C63CAF" w:rsidRPr="001B050E">
        <w:t>un</w:t>
      </w:r>
      <w:r w:rsidR="00D72197" w:rsidRPr="001B050E">
        <w:t xml:space="preserve">familiar with cyanobacteria and PBS. Therefore, a </w:t>
      </w:r>
      <w:r w:rsidR="00C63CAF" w:rsidRPr="001B050E">
        <w:t>generalized and straightforwar</w:t>
      </w:r>
      <w:r w:rsidR="00D72197" w:rsidRPr="001B050E">
        <w:t xml:space="preserve">d protocol is </w:t>
      </w:r>
      <w:r w:rsidR="003141E2" w:rsidRPr="001B050E">
        <w:t>developed</w:t>
      </w:r>
      <w:r w:rsidR="00D72197" w:rsidRPr="001B050E">
        <w:t xml:space="preserve"> in this </w:t>
      </w:r>
      <w:r w:rsidR="0067708E" w:rsidRPr="001B050E">
        <w:t>work</w:t>
      </w:r>
      <w:r w:rsidR="00D72197" w:rsidRPr="001B050E">
        <w:t xml:space="preserve"> for those interested in starting PBS isolation from cyanobacteria.</w:t>
      </w:r>
    </w:p>
    <w:p w14:paraId="7C1331FF" w14:textId="77777777" w:rsidR="001C0BA0" w:rsidRPr="001B050E" w:rsidRDefault="001C0BA0" w:rsidP="001B050E"/>
    <w:p w14:paraId="7DA82535" w14:textId="04E30B3B" w:rsidR="001C0BA0" w:rsidRPr="001B050E" w:rsidRDefault="00D72197" w:rsidP="001B050E">
      <w:r w:rsidRPr="001B050E">
        <w:t xml:space="preserve">The </w:t>
      </w:r>
      <w:r w:rsidR="007A3026" w:rsidRPr="001B050E">
        <w:t>methods</w:t>
      </w:r>
      <w:r w:rsidR="00595F95" w:rsidRPr="001B050E">
        <w:t xml:space="preserve"> for isolating PBS</w:t>
      </w:r>
      <w:r w:rsidR="00B43CBB" w:rsidRPr="001B050E">
        <w:t xml:space="preserve"> from previous publications</w:t>
      </w:r>
      <w:r w:rsidR="007A3026" w:rsidRPr="001B050E">
        <w:t xml:space="preserve"> </w:t>
      </w:r>
      <w:r w:rsidR="00AB235D" w:rsidRPr="001B050E">
        <w:t>are</w:t>
      </w:r>
      <w:r w:rsidR="007A3026" w:rsidRPr="001B050E">
        <w:t xml:space="preserve"> summarized</w:t>
      </w:r>
      <w:r w:rsidRPr="001B050E">
        <w:t xml:space="preserve"> here</w:t>
      </w:r>
      <w:r w:rsidR="00595F95" w:rsidRPr="001B050E">
        <w:t xml:space="preserve">. </w:t>
      </w:r>
      <w:r w:rsidR="00932FAB" w:rsidRPr="001B050E">
        <w:t>Since</w:t>
      </w:r>
      <w:r w:rsidR="001C0BA0" w:rsidRPr="001B050E">
        <w:t xml:space="preserve"> PBS is </w:t>
      </w:r>
      <w:r w:rsidR="00932FAB" w:rsidRPr="001B050E">
        <w:t xml:space="preserve">a </w:t>
      </w:r>
      <w:r w:rsidR="001C0BA0" w:rsidRPr="001B050E">
        <w:t>water-soluble</w:t>
      </w:r>
      <w:r w:rsidR="00595F95" w:rsidRPr="001B050E">
        <w:t xml:space="preserve"> protein complex</w:t>
      </w:r>
      <w:r w:rsidR="00B43CBB" w:rsidRPr="001B050E">
        <w:t xml:space="preserve"> and is </w:t>
      </w:r>
      <w:r w:rsidR="0017020C" w:rsidRPr="001B050E">
        <w:t>read</w:t>
      </w:r>
      <w:r w:rsidR="00B43CBB" w:rsidRPr="001B050E">
        <w:t>ily dissociated</w:t>
      </w:r>
      <w:r w:rsidR="001C0BA0" w:rsidRPr="001B050E">
        <w:t xml:space="preserve">, </w:t>
      </w:r>
      <w:r w:rsidR="00B43CBB" w:rsidRPr="001B050E">
        <w:t xml:space="preserve">a high ionic strength phosphate buffer is </w:t>
      </w:r>
      <w:r w:rsidR="001C0BA0" w:rsidRPr="001B050E">
        <w:t>require</w:t>
      </w:r>
      <w:r w:rsidR="00B43CBB" w:rsidRPr="001B050E">
        <w:t>d</w:t>
      </w:r>
      <w:r w:rsidR="001C0BA0" w:rsidRPr="001B050E">
        <w:t xml:space="preserve"> </w:t>
      </w:r>
      <w:r w:rsidR="00B43CBB" w:rsidRPr="001B050E">
        <w:t>to stabilize PBS during extraction</w:t>
      </w:r>
      <w:r w:rsidR="00FF58D2" w:rsidRPr="001B050E">
        <w:fldChar w:fldCharType="begin"/>
      </w:r>
      <w:r w:rsidR="0087692A" w:rsidRPr="001B050E">
        <w:instrText xml:space="preserve"> ADDIN EN.CITE &lt;EndNote&gt;&lt;Cite&gt;&lt;Author&gt;Yamanaka&lt;/Author&gt;&lt;Year&gt;1978&lt;/Year&gt;&lt;RecNum&gt;1037&lt;/RecNum&gt;&lt;DisplayText&gt;&lt;style face="superscript"&gt;18&lt;/style&gt;&lt;/DisplayText&gt;&lt;record&gt;&lt;rec-number&gt;1037&lt;/rec-number&gt;&lt;foreign-keys&gt;&lt;key app="EN" db-id="9a0f0dat79sdxoeed99per2arv2zere0e2x0" timestamp="1630326631"&gt;1037&lt;/key&gt;&lt;/foreign-keys&gt;&lt;ref-type name="Journal Article"&gt;17&lt;/ref-type&gt;&lt;contributors&gt;&lt;authors&gt;&lt;author&gt;Yamanaka, G.&lt;/author&gt;&lt;author&gt;Glazer, A. N.&lt;/author&gt;&lt;author&gt;Williams, R. C.&lt;/author&gt;&lt;/authors&gt;&lt;/contributors&gt;&lt;titles&gt;&lt;title&gt;&lt;style face="normal" font="default" size="100%"&gt;Cyanobacterial phycobilisomes. Characterization of the phycobilisomes of &lt;/style&gt;&lt;style face="italic" font="default" size="100%"&gt;Synechococcus &lt;/style&gt;&lt;style face="normal" font="default" size="100%"&gt;sp. 6301&lt;/style&gt;&lt;/title&gt;&lt;secondary-title&gt;Journal of Biological Chemistry&lt;/secondary-title&gt;&lt;/titles&gt;&lt;periodical&gt;&lt;full-title&gt;Journal of Biological Chemistry&lt;/full-title&gt;&lt;/periodical&gt;&lt;pages&gt;8303-10&lt;/pages&gt;&lt;volume&gt;253&lt;/volume&gt;&lt;number&gt;22&lt;/number&gt;&lt;edition&gt;1978/11/25&lt;/edition&gt;&lt;keywords&gt;&lt;keyword&gt;Antigen-Antibody Reactions&lt;/keyword&gt;&lt;keyword&gt;Circular Dichroism&lt;/keyword&gt;&lt;keyword&gt;Cyanobacteria/*analysis&lt;/keyword&gt;&lt;keyword&gt;Macromolecular Substances&lt;/keyword&gt;&lt;keyword&gt;Microscopy, Electron&lt;/keyword&gt;&lt;keyword&gt;Molecular Weight&lt;/keyword&gt;&lt;keyword&gt;Peptides/analysis&lt;/keyword&gt;&lt;keyword&gt;Phycobilisomes&lt;/keyword&gt;&lt;keyword&gt;*Pigments, Biological/isolation &amp;amp; purification&lt;/keyword&gt;&lt;keyword&gt;*Plant Proteins/isolation &amp;amp; purification&lt;/keyword&gt;&lt;keyword&gt;Protein Conformation&lt;/keyword&gt;&lt;keyword&gt;Spectrometry, Fluorescence&lt;/keyword&gt;&lt;keyword&gt;Spectrophotometry&lt;/keyword&gt;&lt;/keywords&gt;&lt;dates&gt;&lt;year&gt;1978&lt;/year&gt;&lt;pub-dates&gt;&lt;date&gt;Nov 25&lt;/date&gt;&lt;/pub-dates&gt;&lt;/dates&gt;&lt;isbn&gt;0021-9258 (Print)&amp;#xD;0021-9258&lt;/isbn&gt;&lt;accession-num&gt;101538&lt;/accession-num&gt;&lt;label&gt;low temp dissociate&lt;/label&gt;&lt;urls&gt;&lt;/urls&gt;&lt;remote-database-provider&gt;NLM&lt;/remote-database-provider&gt;&lt;language&gt;eng&lt;/language&gt;&lt;/record&gt;&lt;/Cite&gt;&lt;/EndNote&gt;</w:instrText>
      </w:r>
      <w:r w:rsidR="00FF58D2" w:rsidRPr="001B050E">
        <w:fldChar w:fldCharType="separate"/>
      </w:r>
      <w:r w:rsidR="005600D4" w:rsidRPr="001B050E">
        <w:rPr>
          <w:noProof/>
          <w:vertAlign w:val="superscript"/>
        </w:rPr>
        <w:t>18</w:t>
      </w:r>
      <w:r w:rsidR="00FF58D2" w:rsidRPr="001B050E">
        <w:fldChar w:fldCharType="end"/>
      </w:r>
      <w:r w:rsidR="001C0BA0" w:rsidRPr="001B050E">
        <w:t xml:space="preserve">. </w:t>
      </w:r>
      <w:r w:rsidR="00581E4D" w:rsidRPr="001B050E">
        <w:t>Several</w:t>
      </w:r>
      <w:r w:rsidR="001C0BA0" w:rsidRPr="001B050E">
        <w:t xml:space="preserve"> research article</w:t>
      </w:r>
      <w:r w:rsidR="00B43CBB" w:rsidRPr="001B050E">
        <w:t>s</w:t>
      </w:r>
      <w:r w:rsidR="001C0BA0" w:rsidRPr="001B050E">
        <w:t xml:space="preserve"> </w:t>
      </w:r>
      <w:r w:rsidR="0017020C" w:rsidRPr="001B050E">
        <w:t xml:space="preserve">that </w:t>
      </w:r>
      <w:r w:rsidR="001C0BA0" w:rsidRPr="001B050E">
        <w:t xml:space="preserve">describe methods for the isolation of PBS from cyanobacterium have been published in the past. </w:t>
      </w:r>
      <w:r w:rsidR="00932FAB" w:rsidRPr="001B050E">
        <w:t>M</w:t>
      </w:r>
      <w:r w:rsidR="001C0BA0" w:rsidRPr="001B050E">
        <w:t xml:space="preserve">ost of </w:t>
      </w:r>
      <w:r w:rsidR="0017020C" w:rsidRPr="001B050E">
        <w:t xml:space="preserve">the </w:t>
      </w:r>
      <w:r w:rsidR="001C0BA0" w:rsidRPr="001B050E">
        <w:t xml:space="preserve">methods require a high concentration </w:t>
      </w:r>
      <w:r w:rsidR="0017020C" w:rsidRPr="001B050E">
        <w:t xml:space="preserve">of </w:t>
      </w:r>
      <w:r w:rsidR="001C0BA0" w:rsidRPr="001B050E">
        <w:t>phosphate buffer</w:t>
      </w:r>
      <w:r w:rsidR="00664388" w:rsidRPr="001B050E">
        <w:fldChar w:fldCharType="begin">
          <w:fldData xml:space="preserve">PEVuZE5vdGU+PENpdGU+PEF1dGhvcj5ZYW1hbmFrYTwvQXV0aG9yPjxZZWFyPjE5Nzg8L1llYXI+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</w:fldData>
        </w:fldChar>
      </w:r>
      <w:r w:rsidR="0087692A" w:rsidRPr="001B050E">
        <w:instrText xml:space="preserve"> ADDIN EN.CITE </w:instrText>
      </w:r>
      <w:r w:rsidR="0087692A" w:rsidRPr="001B050E">
        <w:fldChar w:fldCharType="begin">
          <w:fldData xml:space="preserve">PEVuZE5vdGU+PENpdGU+PEF1dGhvcj5ZYW1hbmFrYTwvQXV0aG9yPjxZZWFyPjE5Nzg8L1llYXI+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</w:fldData>
        </w:fldChar>
      </w:r>
      <w:r w:rsidR="0087692A" w:rsidRPr="001B050E">
        <w:instrText xml:space="preserve"> ADDIN EN.CITE.DATA </w:instrText>
      </w:r>
      <w:r w:rsidR="0087692A" w:rsidRPr="001B050E">
        <w:fldChar w:fldCharType="end"/>
      </w:r>
      <w:r w:rsidR="00664388" w:rsidRPr="001B050E">
        <w:fldChar w:fldCharType="separate"/>
      </w:r>
      <w:r w:rsidR="005600D4" w:rsidRPr="001B050E">
        <w:rPr>
          <w:noProof/>
          <w:vertAlign w:val="superscript"/>
        </w:rPr>
        <w:t>8,14,15,18,19</w:t>
      </w:r>
      <w:r w:rsidR="00664388" w:rsidRPr="001B050E">
        <w:fldChar w:fldCharType="end"/>
      </w:r>
      <w:r w:rsidR="001C0BA0" w:rsidRPr="001B050E">
        <w:t xml:space="preserve">. </w:t>
      </w:r>
      <w:r w:rsidR="00B43CBB" w:rsidRPr="001B050E">
        <w:t>However, the</w:t>
      </w:r>
      <w:r w:rsidR="001C0BA0" w:rsidRPr="001B050E">
        <w:t xml:space="preserve"> </w:t>
      </w:r>
      <w:r w:rsidR="00893703" w:rsidRPr="001B050E">
        <w:t>procedure</w:t>
      </w:r>
      <w:r w:rsidR="00B43CBB" w:rsidRPr="001B050E">
        <w:t xml:space="preserve">s for </w:t>
      </w:r>
      <w:r w:rsidR="001C0BA0" w:rsidRPr="001B050E">
        <w:t>mechanical disrupt</w:t>
      </w:r>
      <w:r w:rsidR="00B43CBB" w:rsidRPr="001B050E">
        <w:t>ing</w:t>
      </w:r>
      <w:r w:rsidR="001C0BA0" w:rsidRPr="001B050E">
        <w:t xml:space="preserve"> </w:t>
      </w:r>
      <w:r w:rsidR="00493C8E" w:rsidRPr="001B050E">
        <w:t xml:space="preserve">of the </w:t>
      </w:r>
      <w:r w:rsidR="001C0BA0" w:rsidRPr="001B050E">
        <w:t>cells</w:t>
      </w:r>
      <w:r w:rsidR="00B43CBB" w:rsidRPr="001B050E">
        <w:t xml:space="preserve"> </w:t>
      </w:r>
      <w:r w:rsidR="00A627C2" w:rsidRPr="001B050E">
        <w:t>vary</w:t>
      </w:r>
      <w:r w:rsidR="001C0BA0" w:rsidRPr="001B050E">
        <w:t>, such as glass beads-assisted extraction, sonication</w:t>
      </w:r>
      <w:r w:rsidR="00664388" w:rsidRPr="001B050E">
        <w:fldChar w:fldCharType="begin"/>
      </w:r>
      <w:r w:rsidR="0087692A" w:rsidRPr="001B050E">
        <w:instrText xml:space="preserve"> ADDIN EN.CITE &lt;EndNote&gt;&lt;Cite&gt;&lt;Author&gt;Patel&lt;/Author&gt;&lt;Year&gt;2005&lt;/Year&gt;&lt;RecNum&gt;1039&lt;/RecNum&gt;&lt;DisplayText&gt;&lt;style face="superscript"&gt;20&lt;/style&gt;&lt;/DisplayText&gt;&lt;record&gt;&lt;rec-number&gt;1039&lt;/rec-number&gt;&lt;foreign-keys&gt;&lt;key app="EN" db-id="9a0f0dat79sdxoeed99per2arv2zere0e2x0" timestamp="1630326631"&gt;1039&lt;/key&gt;&lt;/foreign-keys&gt;&lt;ref-type name="Journal Article"&gt;17&lt;/ref-type&gt;&lt;contributors&gt;&lt;authors&gt;&lt;author&gt;Patel, Anamika&lt;/author&gt;&lt;author&gt;Mishra, Sandhya&lt;/author&gt;&lt;author&gt;Pawar, Richa&lt;/author&gt;&lt;author&gt;Ghosh, P. K.&lt;/author&gt;&lt;/authors&gt;&lt;/contributors&gt;&lt;titles&gt;&lt;title&gt;Purification and characterization of C-Phycocyanin from cyanobacterial species of marine and freshwater habitat&lt;/title&gt;&lt;secondary-title&gt;Protein Expression and Purification&lt;/secondary-title&gt;&lt;/titles&gt;&lt;periodical&gt;&lt;full-title&gt;Protein Expression and Purification&lt;/full-title&gt;&lt;/periodical&gt;&lt;pages&gt;248-255&lt;/pages&gt;&lt;volume&gt;40&lt;/volume&gt;&lt;number&gt;2&lt;/number&gt;&lt;keywords&gt;&lt;keyword&gt;C-Phycocyanin&lt;/keyword&gt;&lt;keyword&gt;Purification&lt;/keyword&gt;&lt;keyword&gt;Cyanobacteria&lt;/keyword&gt;&lt;/keywords&gt;&lt;dates&gt;&lt;year&gt;2005&lt;/year&gt;&lt;pub-dates&gt;&lt;date&gt;2005/04/01/&lt;/date&gt;&lt;/pub-dates&gt;&lt;/dates&gt;&lt;isbn&gt;1046-5928&lt;/isbn&gt;&lt;label&gt;P buffer sonicator&lt;/label&gt;&lt;urls&gt;&lt;related-urls&gt;&lt;url&gt;https://www.sciencedirect.com/science/article/pii/S1046592804003742&lt;/url&gt;&lt;/related-urls&gt;&lt;/urls&gt;&lt;electronic-resource-num&gt;https://doi.org/10.1016/j.pep.2004.10.028&lt;/electronic-resource-num&gt;&lt;/record&gt;&lt;/Cite&gt;&lt;/EndNote&gt;</w:instrText>
      </w:r>
      <w:r w:rsidR="00664388" w:rsidRPr="001B050E">
        <w:fldChar w:fldCharType="separate"/>
      </w:r>
      <w:r w:rsidR="005600D4" w:rsidRPr="001B050E">
        <w:rPr>
          <w:noProof/>
          <w:vertAlign w:val="superscript"/>
        </w:rPr>
        <w:t>20</w:t>
      </w:r>
      <w:r w:rsidR="00664388" w:rsidRPr="001B050E">
        <w:fldChar w:fldCharType="end"/>
      </w:r>
      <w:r w:rsidR="001C0BA0" w:rsidRPr="001B050E">
        <w:t>, and French press</w:t>
      </w:r>
      <w:r w:rsidR="006362FC" w:rsidRPr="001B050E">
        <w:rPr>
          <w:vertAlign w:val="superscript"/>
        </w:rPr>
        <w:t>6</w:t>
      </w:r>
      <w:r w:rsidR="006362FC" w:rsidRPr="001B050E">
        <w:rPr>
          <w:noProof/>
          <w:vertAlign w:val="superscript"/>
        </w:rPr>
        <w:t>,</w:t>
      </w:r>
      <w:r w:rsidR="00664388" w:rsidRPr="001B050E">
        <w:fldChar w:fldCharType="begin">
          <w:fldData xml:space="preserve">PEVuZE5vdGU+PENpdGU+PEF1dGhvcj5HdWdsaWVsbWk8L0F1dGhvcj48WWVhcj4xOTgxPC9ZZWFy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</w:fldData>
        </w:fldChar>
      </w:r>
      <w:r w:rsidR="0087692A" w:rsidRPr="001B050E">
        <w:instrText xml:space="preserve"> ADDIN EN.CITE </w:instrText>
      </w:r>
      <w:r w:rsidR="0087692A" w:rsidRPr="001B050E">
        <w:fldChar w:fldCharType="begin">
          <w:fldData xml:space="preserve">PEVuZE5vdGU+PENpdGU+PEF1dGhvcj5HdWdsaWVsbWk8L0F1dGhvcj48WWVhcj4xOTgxPC9ZZWFy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</w:fldData>
        </w:fldChar>
      </w:r>
      <w:r w:rsidR="0087692A" w:rsidRPr="001B050E">
        <w:instrText xml:space="preserve"> ADDIN EN.CITE.DATA </w:instrText>
      </w:r>
      <w:r w:rsidR="0087692A" w:rsidRPr="001B050E">
        <w:fldChar w:fldCharType="end"/>
      </w:r>
      <w:r w:rsidR="00664388" w:rsidRPr="001B050E">
        <w:fldChar w:fldCharType="separate"/>
      </w:r>
      <w:r w:rsidR="005600D4" w:rsidRPr="001B050E">
        <w:rPr>
          <w:noProof/>
          <w:vertAlign w:val="superscript"/>
        </w:rPr>
        <w:t>8,14</w:t>
      </w:r>
      <w:r w:rsidR="00664388" w:rsidRPr="001B050E">
        <w:fldChar w:fldCharType="end"/>
      </w:r>
      <w:r w:rsidR="001C0BA0" w:rsidRPr="001B050E">
        <w:t>.</w:t>
      </w:r>
      <w:r w:rsidR="001C44ED" w:rsidRPr="001B050E">
        <w:t xml:space="preserve"> </w:t>
      </w:r>
      <w:r w:rsidR="00B43CBB" w:rsidRPr="001B050E">
        <w:t>Different p</w:t>
      </w:r>
      <w:r w:rsidR="00AF5CA3" w:rsidRPr="001B050E">
        <w:t>hycobiliproteins can be obtained by precipitation with ammonium sul</w:t>
      </w:r>
      <w:r w:rsidR="00040DAE" w:rsidRPr="001B050E">
        <w:t>f</w:t>
      </w:r>
      <w:r w:rsidR="00AF5CA3" w:rsidRPr="001B050E">
        <w:t>ate</w:t>
      </w:r>
      <w:r w:rsidR="00664388" w:rsidRPr="001B050E">
        <w:fldChar w:fldCharType="begin"/>
      </w:r>
      <w:r w:rsidR="0087692A" w:rsidRPr="001B050E">
        <w:instrText xml:space="preserve"> ADDIN EN.CITE &lt;EndNote&gt;&lt;Cite&gt;&lt;Author&gt;Patel&lt;/Author&gt;&lt;Year&gt;2005&lt;/Year&gt;&lt;RecNum&gt;1039&lt;/RecNum&gt;&lt;DisplayText&gt;&lt;style face="superscript"&gt;20&lt;/style&gt;&lt;/DisplayText&gt;&lt;record&gt;&lt;rec-number&gt;1039&lt;/rec-number&gt;&lt;foreign-keys&gt;&lt;key app="EN" db-id="9a0f0dat79sdxoeed99per2arv2zere0e2x0" timestamp="1630326631"&gt;1039&lt;/key&gt;&lt;/foreign-keys&gt;&lt;ref-type name="Journal Article"&gt;17&lt;/ref-type&gt;&lt;contributors&gt;&lt;authors&gt;&lt;author&gt;Patel, Anamika&lt;/author&gt;&lt;author&gt;Mishra, Sandhya&lt;/author&gt;&lt;author&gt;Pawar, Richa&lt;/author&gt;&lt;author&gt;Ghosh, P. K.&lt;/author&gt;&lt;/authors&gt;&lt;/contributors&gt;&lt;titles&gt;&lt;title&gt;Purification and characterization of C-Phycocyanin from cyanobacterial species of marine and freshwater habitat&lt;/title&gt;&lt;secondary-title&gt;Protein Expression and Purification&lt;/secondary-title&gt;&lt;/titles&gt;&lt;periodical&gt;&lt;full-title&gt;Protein Expression and Purification&lt;/full-title&gt;&lt;/periodical&gt;&lt;pages&gt;248-255&lt;/pages&gt;&lt;volume&gt;40&lt;/volume&gt;&lt;number&gt;2&lt;/number&gt;&lt;keywords&gt;&lt;keyword&gt;C-Phycocyanin&lt;/keyword&gt;&lt;keyword&gt;Purification&lt;/keyword&gt;&lt;keyword&gt;Cyanobacteria&lt;/keyword&gt;&lt;/keywords&gt;&lt;dates&gt;&lt;year&gt;2005&lt;/year&gt;&lt;pub-dates&gt;&lt;date&gt;2005/04/01/&lt;/date&gt;&lt;/pub-dates&gt;&lt;/dates&gt;&lt;isbn&gt;1046-5928&lt;/isbn&gt;&lt;label&gt;P buffer sonicator&lt;/label&gt;&lt;urls&gt;&lt;related-urls&gt;&lt;url&gt;https://www.sciencedirect.com/science/article/pii/S1046592804003742&lt;/url&gt;&lt;/related-urls&gt;&lt;/urls&gt;&lt;electronic-resource-num&gt;https://doi.org/10.1016/j.pep.2004.10.028&lt;/electronic-resource-num&gt;&lt;/record&gt;&lt;/Cite&gt;&lt;/EndNote&gt;</w:instrText>
      </w:r>
      <w:r w:rsidR="00664388" w:rsidRPr="001B050E">
        <w:fldChar w:fldCharType="separate"/>
      </w:r>
      <w:r w:rsidR="005600D4" w:rsidRPr="001B050E">
        <w:rPr>
          <w:noProof/>
          <w:vertAlign w:val="superscript"/>
        </w:rPr>
        <w:t>20</w:t>
      </w:r>
      <w:r w:rsidR="00664388" w:rsidRPr="001B050E">
        <w:fldChar w:fldCharType="end"/>
      </w:r>
      <w:r w:rsidR="00AF5CA3" w:rsidRPr="001B050E">
        <w:rPr>
          <w:vertAlign w:val="superscript"/>
        </w:rPr>
        <w:t xml:space="preserve"> </w:t>
      </w:r>
      <w:r w:rsidR="00AF5CA3" w:rsidRPr="001B050E">
        <w:t xml:space="preserve"> and purified by HPLC</w:t>
      </w:r>
      <w:r w:rsidR="00664388" w:rsidRPr="001B050E">
        <w:fldChar w:fldCharType="begin"/>
      </w:r>
      <w:r w:rsidR="0087692A" w:rsidRPr="001B050E">
        <w:instrText xml:space="preserve"> ADDIN EN.CITE &lt;EndNote&gt;&lt;Cite&gt;&lt;Author&gt;Zolla&lt;/Author&gt;&lt;Year&gt;2001&lt;/Year&gt;&lt;RecNum&gt;1040&lt;/RecNum&gt;&lt;DisplayText&gt;&lt;style face="superscript"&gt;21&lt;/style&gt;&lt;/DisplayText&gt;&lt;record&gt;&lt;rec-number&gt;1040&lt;/rec-number&gt;&lt;foreign-keys&gt;&lt;key app="EN" db-id="9a0f0dat79sdxoeed99per2arv2zere0e2x0" timestamp="1630326631"&gt;1040&lt;/key&gt;&lt;/foreign-keys&gt;&lt;ref-type name="Journal Article"&gt;17&lt;/ref-type&gt;&lt;contributors&gt;&lt;authors&gt;&lt;author&gt;Zolla, Lello&lt;/author&gt;&lt;author&gt;Bianchetti, Maria&lt;/author&gt;&lt;/authors&gt;&lt;/contributors&gt;&lt;titles&gt;&lt;title&gt;&lt;style face="normal" font="default" size="100%"&gt;High-performance liquid chromatography coupled on-line with electrospray ionization mass spectrometry for the simultaneous separation and identification of the &lt;/style&gt;&lt;style face="italic" font="default" size="100%"&gt;Synechocystis&lt;/style&gt;&lt;style face="normal" font="default" size="100%"&gt; PCC 6803 phycobilisome proteins&lt;/style&gt;&lt;/title&gt;&lt;secondary-title&gt;Journal of Chromatography A&lt;/secondary-title&gt;&lt;/titles&gt;&lt;periodical&gt;&lt;full-title&gt;Journal of Chromatography A&lt;/full-title&gt;&lt;/periodical&gt;&lt;pages&gt;269-279&lt;/pages&gt;&lt;volume&gt;912&lt;/volume&gt;&lt;number&gt;2&lt;/number&gt;&lt;keywords&gt;&lt;keyword&gt;Proteins&lt;/keyword&gt;&lt;keyword&gt;Phycobilisome proteins&lt;/keyword&gt;&lt;/keywords&gt;&lt;dates&gt;&lt;year&gt;2001&lt;/year&gt;&lt;pub-dates&gt;&lt;date&gt;2001/04/06/&lt;/date&gt;&lt;/pub-dates&gt;&lt;/dates&gt;&lt;isbn&gt;0021-9673&lt;/isbn&gt;&lt;label&gt;HPLC 6803&lt;/label&gt;&lt;urls&gt;&lt;related-urls&gt;&lt;url&gt;https://www.sciencedirect.com/science/article/pii/S0021967301005325&lt;/url&gt;&lt;/related-urls&gt;&lt;/urls&gt;&lt;electronic-resource-num&gt;https://doi.org/10.1016/S0021-9673(01)00532-5&lt;/electronic-resource-num&gt;&lt;/record&gt;&lt;/Cite&gt;&lt;/EndNote&gt;</w:instrText>
      </w:r>
      <w:r w:rsidR="00664388" w:rsidRPr="001B050E">
        <w:fldChar w:fldCharType="separate"/>
      </w:r>
      <w:r w:rsidR="005600D4" w:rsidRPr="001B050E">
        <w:rPr>
          <w:noProof/>
          <w:vertAlign w:val="superscript"/>
        </w:rPr>
        <w:t>21</w:t>
      </w:r>
      <w:r w:rsidR="00664388" w:rsidRPr="001B050E">
        <w:fldChar w:fldCharType="end"/>
      </w:r>
      <w:r w:rsidR="00AF5CA3" w:rsidRPr="001B050E">
        <w:t xml:space="preserve"> or </w:t>
      </w:r>
      <w:r w:rsidR="00FC3915" w:rsidRPr="001B050E">
        <w:t>a chromatographic column</w:t>
      </w:r>
      <w:r w:rsidR="00664388" w:rsidRPr="001B050E">
        <w:fldChar w:fldCharType="begin"/>
      </w:r>
      <w:r w:rsidR="0087692A" w:rsidRPr="001B050E">
        <w:instrText xml:space="preserve"> ADDIN EN.CITE &lt;EndNote&gt;&lt;Cite&gt;&lt;Author&gt;Soni&lt;/Author&gt;&lt;Year&gt;2006&lt;/Year&gt;&lt;RecNum&gt;1041&lt;/RecNum&gt;&lt;DisplayText&gt;&lt;style face="superscript"&gt;22&lt;/style&gt;&lt;/DisplayText&gt;&lt;record&gt;&lt;rec-number&gt;1041&lt;/rec-number&gt;&lt;foreign-keys&gt;&lt;key app="EN" db-id="9a0f0dat79sdxoeed99per2arv2zere0e2x0" timestamp="1630326631"&gt;1041&lt;/key&gt;&lt;/foreign-keys&gt;&lt;ref-type name="Journal Article"&gt;17&lt;/ref-type&gt;&lt;contributors&gt;&lt;authors&gt;&lt;author&gt;Soni, Badrish&lt;/author&gt;&lt;author&gt;Kalavadia, Beena&lt;/author&gt;&lt;author&gt;Trivedi, Ujjval&lt;/author&gt;&lt;author&gt;Madamwar, Datta&lt;/author&gt;&lt;/authors&gt;&lt;/contributors&gt;&lt;titles&gt;&lt;title&gt;&lt;style face="normal" font="default" size="100%"&gt;Extraction, purification and characterization of phycocyanin from &lt;/style&gt;&lt;style face="italic" font="default" size="100%"&gt;Oscillatoria quadripunctulata&lt;/style&gt;&lt;style face="normal" font="default" size="100%"&gt;—Isolated from the rocky shores of Bet-Dwarka, Gujarat, India&lt;/style&gt;&lt;/title&gt;&lt;secondary-title&gt;Process Biochemistry&lt;/secondary-title&gt;&lt;/titles&gt;&lt;periodical&gt;&lt;full-title&gt;Process Biochemistry&lt;/full-title&gt;&lt;/periodical&gt;&lt;pages&gt;2017-2023&lt;/pages&gt;&lt;volume&gt;41&lt;/volume&gt;&lt;number&gt;9&lt;/number&gt;&lt;keywords&gt;&lt;keyword&gt;C-phycocyanin&lt;/keyword&gt;&lt;keyword&gt;Purification&lt;/keyword&gt;&lt;keyword&gt;HPLC&lt;/keyword&gt;&lt;keyword&gt;(αβ) subunit assembly&lt;/keyword&gt;&lt;keyword&gt;Zinc-assisted fluorescence enhancement&lt;/keyword&gt;&lt;/keywords&gt;&lt;dates&gt;&lt;year&gt;2006&lt;/year&gt;&lt;pub-dates&gt;&lt;date&gt;2006/09/01/&lt;/date&gt;&lt;/pub-dates&gt;&lt;/dates&gt;&lt;isbn&gt;1359-5113&lt;/isbn&gt;&lt;label&gt;chromatographic column&lt;/label&gt;&lt;urls&gt;&lt;related-urls&gt;&lt;url&gt;https://www.sciencedirect.com/science/article/pii/S1359511306001735&lt;/url&gt;&lt;/related-urls&gt;&lt;/urls&gt;&lt;electronic-resource-num&gt;https://doi.org/10.1016/j.procbio.2006.04.018&lt;/electronic-resource-num&gt;&lt;/record&gt;&lt;/Cite&gt;&lt;/EndNote&gt;</w:instrText>
      </w:r>
      <w:r w:rsidR="00664388" w:rsidRPr="001B050E">
        <w:fldChar w:fldCharType="separate"/>
      </w:r>
      <w:r w:rsidR="005600D4" w:rsidRPr="001B050E">
        <w:rPr>
          <w:noProof/>
          <w:vertAlign w:val="superscript"/>
        </w:rPr>
        <w:t>22</w:t>
      </w:r>
      <w:r w:rsidR="00664388" w:rsidRPr="001B050E">
        <w:fldChar w:fldCharType="end"/>
      </w:r>
      <w:r w:rsidR="00FC3915" w:rsidRPr="001B050E">
        <w:t xml:space="preserve">. </w:t>
      </w:r>
      <w:r w:rsidR="00B43CBB" w:rsidRPr="001B050E">
        <w:t>On the other hand,</w:t>
      </w:r>
      <w:r w:rsidR="00FC3915" w:rsidRPr="001B050E">
        <w:t xml:space="preserve"> intact PBS can be easily </w:t>
      </w:r>
      <w:r w:rsidR="00B43CBB" w:rsidRPr="001B050E">
        <w:t xml:space="preserve">isolated </w:t>
      </w:r>
      <w:r w:rsidR="00FC3915" w:rsidRPr="001B050E">
        <w:t xml:space="preserve">by sucrose density gradient </w:t>
      </w:r>
      <w:r w:rsidR="00B43CBB" w:rsidRPr="001B050E">
        <w:t>ultra</w:t>
      </w:r>
      <w:r w:rsidR="00FC3915" w:rsidRPr="001B050E">
        <w:t>centrifugation</w:t>
      </w:r>
      <w:r w:rsidR="006362FC" w:rsidRPr="001B050E">
        <w:rPr>
          <w:vertAlign w:val="superscript"/>
        </w:rPr>
        <w:t>6</w:t>
      </w:r>
      <w:r w:rsidR="006362FC" w:rsidRPr="001B050E">
        <w:rPr>
          <w:noProof/>
          <w:vertAlign w:val="superscript"/>
        </w:rPr>
        <w:t>,</w:t>
      </w:r>
      <w:r w:rsidR="00174355" w:rsidRPr="001B050E">
        <w:fldChar w:fldCharType="begin">
          <w:fldData xml:space="preserve">PEVuZE5vdGU+PENpdGU+PEF1dGhvcj5IbzwvQXV0aG9yPjxZZWFyPjIwMTc8L1llYXI+PFJlY051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</w:fldData>
        </w:fldChar>
      </w:r>
      <w:r w:rsidR="0087692A" w:rsidRPr="001B050E">
        <w:instrText xml:space="preserve"> ADDIN EN.CITE </w:instrText>
      </w:r>
      <w:r w:rsidR="0087692A" w:rsidRPr="001B050E">
        <w:fldChar w:fldCharType="begin">
          <w:fldData xml:space="preserve">PEVuZE5vdGU+PENpdGU+PEF1dGhvcj5IbzwvQXV0aG9yPjxZZWFyPjIwMTc8L1llYXI+PFJlY051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</w:fldData>
        </w:fldChar>
      </w:r>
      <w:r w:rsidR="0087692A" w:rsidRPr="001B050E">
        <w:instrText xml:space="preserve"> ADDIN EN.CITE.DATA </w:instrText>
      </w:r>
      <w:r w:rsidR="0087692A" w:rsidRPr="001B050E">
        <w:fldChar w:fldCharType="end"/>
      </w:r>
      <w:r w:rsidR="00174355" w:rsidRPr="001B050E">
        <w:fldChar w:fldCharType="separate"/>
      </w:r>
      <w:r w:rsidR="005600D4" w:rsidRPr="001B050E">
        <w:rPr>
          <w:noProof/>
          <w:vertAlign w:val="superscript"/>
        </w:rPr>
        <w:t>8,15</w:t>
      </w:r>
      <w:r w:rsidR="00174355" w:rsidRPr="001B050E">
        <w:fldChar w:fldCharType="end"/>
      </w:r>
      <w:r w:rsidR="00FC3915" w:rsidRPr="001B050E">
        <w:t>.</w:t>
      </w:r>
    </w:p>
    <w:p w14:paraId="55952579" w14:textId="77777777" w:rsidR="001C0BA0" w:rsidRPr="001B050E" w:rsidRDefault="001C0BA0" w:rsidP="001B050E"/>
    <w:p w14:paraId="73774407" w14:textId="0DDA5A9B" w:rsidR="001C0BA0" w:rsidRPr="001B050E" w:rsidRDefault="00B43CBB" w:rsidP="001B050E">
      <w:r w:rsidRPr="001B050E">
        <w:rPr>
          <w:iCs/>
        </w:rPr>
        <w:t xml:space="preserve">In this protocol, one model cyanobacterium and one non-model cyanobacterium </w:t>
      </w:r>
      <w:r w:rsidR="007A3026" w:rsidRPr="001B050E">
        <w:rPr>
          <w:iCs/>
        </w:rPr>
        <w:t xml:space="preserve">were used </w:t>
      </w:r>
      <w:r w:rsidRPr="001B050E">
        <w:rPr>
          <w:iCs/>
        </w:rPr>
        <w:t xml:space="preserve">as </w:t>
      </w:r>
      <w:r w:rsidR="007A3026" w:rsidRPr="001B050E">
        <w:rPr>
          <w:iCs/>
        </w:rPr>
        <w:t>the</w:t>
      </w:r>
      <w:r w:rsidRPr="001B050E">
        <w:rPr>
          <w:iCs/>
        </w:rPr>
        <w:t xml:space="preserve"> materials</w:t>
      </w:r>
      <w:r w:rsidR="007A3026" w:rsidRPr="001B050E">
        <w:rPr>
          <w:iCs/>
        </w:rPr>
        <w:t xml:space="preserve"> for PBS isolation</w:t>
      </w:r>
      <w:r w:rsidRPr="001B050E">
        <w:rPr>
          <w:iCs/>
        </w:rPr>
        <w:t xml:space="preserve">. </w:t>
      </w:r>
      <w:r w:rsidR="00A627C2" w:rsidRPr="001B050E">
        <w:rPr>
          <w:iCs/>
        </w:rPr>
        <w:t xml:space="preserve">They are </w:t>
      </w:r>
      <w:r w:rsidR="00DA1628" w:rsidRPr="001B050E">
        <w:rPr>
          <w:iCs/>
        </w:rPr>
        <w:t xml:space="preserve">model </w:t>
      </w:r>
      <w:r w:rsidR="00A627C2" w:rsidRPr="001B050E">
        <w:t>unicellular</w:t>
      </w:r>
      <w:r w:rsidR="00A627C2" w:rsidRPr="001B050E">
        <w:rPr>
          <w:i/>
          <w:iCs/>
        </w:rPr>
        <w:t xml:space="preserve"> </w:t>
      </w:r>
      <w:r w:rsidR="002F4894" w:rsidRPr="001B050E">
        <w:rPr>
          <w:iCs/>
        </w:rPr>
        <w:t xml:space="preserve">glucose-tolerant </w:t>
      </w:r>
      <w:r w:rsidR="001C0BA0" w:rsidRPr="001B050E">
        <w:rPr>
          <w:i/>
          <w:iCs/>
        </w:rPr>
        <w:t xml:space="preserve">Synechocystis </w:t>
      </w:r>
      <w:r w:rsidR="001C0BA0" w:rsidRPr="001B050E">
        <w:rPr>
          <w:iCs/>
        </w:rPr>
        <w:t>sp.</w:t>
      </w:r>
      <w:r w:rsidR="001C0BA0" w:rsidRPr="001B050E">
        <w:rPr>
          <w:i/>
          <w:iCs/>
        </w:rPr>
        <w:t xml:space="preserve"> </w:t>
      </w:r>
      <w:r w:rsidR="001C0BA0" w:rsidRPr="001B050E">
        <w:rPr>
          <w:iCs/>
        </w:rPr>
        <w:t>PCC 6803</w:t>
      </w:r>
      <w:r w:rsidR="001C0BA0" w:rsidRPr="001B050E">
        <w:rPr>
          <w:i/>
          <w:iCs/>
        </w:rPr>
        <w:t xml:space="preserve"> </w:t>
      </w:r>
      <w:r w:rsidR="001C0BA0" w:rsidRPr="001B050E">
        <w:rPr>
          <w:iCs/>
        </w:rPr>
        <w:t xml:space="preserve">(hereafter Syn6803) and </w:t>
      </w:r>
      <w:r w:rsidR="00DA1628" w:rsidRPr="001B050E">
        <w:rPr>
          <w:iCs/>
        </w:rPr>
        <w:t xml:space="preserve">non-model </w:t>
      </w:r>
      <w:r w:rsidR="00A627C2" w:rsidRPr="001B050E">
        <w:t>filamentous</w:t>
      </w:r>
      <w:r w:rsidR="00A627C2" w:rsidRPr="001B050E">
        <w:rPr>
          <w:i/>
          <w:iCs/>
        </w:rPr>
        <w:t xml:space="preserve"> </w:t>
      </w:r>
      <w:r w:rsidR="001C0BA0" w:rsidRPr="001B050E">
        <w:rPr>
          <w:i/>
          <w:iCs/>
        </w:rPr>
        <w:t>Leptolyngbya</w:t>
      </w:r>
      <w:r w:rsidR="001C0BA0" w:rsidRPr="001B050E">
        <w:rPr>
          <w:iCs/>
        </w:rPr>
        <w:t xml:space="preserve"> sp. JSC-1 (hereafter JSC-1)</w:t>
      </w:r>
      <w:r w:rsidR="001C0BA0" w:rsidRPr="001B050E">
        <w:t>, respectively</w:t>
      </w:r>
      <w:r w:rsidR="00DB42BC" w:rsidRPr="001B050E">
        <w:fldChar w:fldCharType="begin">
          <w:fldData xml:space="preserve">PEVuZE5vdGU+PENpdGU+PEF1dGhvcj5XaWxsaWFtczwvQXV0aG9yPjxZZWFyPjE5ODg8L1llYXI+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</w:fldData>
        </w:fldChar>
      </w:r>
      <w:r w:rsidR="0087692A" w:rsidRPr="001B050E">
        <w:instrText xml:space="preserve"> ADDIN EN.CITE </w:instrText>
      </w:r>
      <w:r w:rsidR="0087692A" w:rsidRPr="001B050E">
        <w:fldChar w:fldCharType="begin">
          <w:fldData xml:space="preserve">PEVuZE5vdGU+PENpdGU+PEF1dGhvcj5XaWxsaWFtczwvQXV0aG9yPjxZZWFyPjE5ODg8L1llYXI+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</w:fldData>
        </w:fldChar>
      </w:r>
      <w:r w:rsidR="0087692A" w:rsidRPr="001B050E">
        <w:instrText xml:space="preserve"> ADDIN EN.CITE.DATA </w:instrText>
      </w:r>
      <w:r w:rsidR="0087692A" w:rsidRPr="001B050E">
        <w:fldChar w:fldCharType="end"/>
      </w:r>
      <w:r w:rsidR="00DB42BC" w:rsidRPr="001B050E">
        <w:fldChar w:fldCharType="separate"/>
      </w:r>
      <w:r w:rsidR="005600D4" w:rsidRPr="001B050E">
        <w:rPr>
          <w:noProof/>
          <w:vertAlign w:val="superscript"/>
        </w:rPr>
        <w:t>7,23,24</w:t>
      </w:r>
      <w:r w:rsidR="00DB42BC" w:rsidRPr="001B050E">
        <w:fldChar w:fldCharType="end"/>
      </w:r>
      <w:r w:rsidR="001C0BA0" w:rsidRPr="001B050E">
        <w:t xml:space="preserve">. The protocol begins by disruption of </w:t>
      </w:r>
      <w:r w:rsidR="003D6084" w:rsidRPr="001B050E">
        <w:t xml:space="preserve">the </w:t>
      </w:r>
      <w:r w:rsidR="001C0BA0" w:rsidRPr="001B050E">
        <w:t>unicellular and filamentous cyanobacteri</w:t>
      </w:r>
      <w:r w:rsidR="003D6084" w:rsidRPr="001B050E">
        <w:t>a</w:t>
      </w:r>
      <w:r w:rsidR="001C0BA0" w:rsidRPr="001B050E">
        <w:t xml:space="preserve"> </w:t>
      </w:r>
      <w:r w:rsidR="003D6084" w:rsidRPr="001B050E">
        <w:t>in</w:t>
      </w:r>
      <w:r w:rsidR="001C0BA0" w:rsidRPr="001B050E">
        <w:t xml:space="preserve"> a </w:t>
      </w:r>
      <w:r w:rsidR="001C0BA0" w:rsidRPr="001B050E">
        <w:rPr>
          <w:lang w:eastAsia="zh-TW"/>
        </w:rPr>
        <w:t>h</w:t>
      </w:r>
      <w:r w:rsidR="001C0BA0" w:rsidRPr="001B050E">
        <w:t>igh</w:t>
      </w:r>
      <w:r w:rsidR="003D6084" w:rsidRPr="001B050E">
        <w:t>-</w:t>
      </w:r>
      <w:r w:rsidR="001C0BA0" w:rsidRPr="001B050E">
        <w:t>ionic</w:t>
      </w:r>
      <w:r w:rsidR="003D6084" w:rsidRPr="001B050E">
        <w:t>-</w:t>
      </w:r>
      <w:r w:rsidR="001C0BA0" w:rsidRPr="001B050E">
        <w:t xml:space="preserve">strength phosphate buffer. After lysis, the supernatants are collected by centrifugation </w:t>
      </w:r>
      <w:r w:rsidR="003D6084" w:rsidRPr="001B050E">
        <w:t xml:space="preserve">and </w:t>
      </w:r>
      <w:r w:rsidR="001C0BA0" w:rsidRPr="001B050E">
        <w:t xml:space="preserve">then treated with </w:t>
      </w:r>
      <w:r w:rsidR="003D6084" w:rsidRPr="001B050E">
        <w:t xml:space="preserve">a </w:t>
      </w:r>
      <w:r w:rsidR="001C0BA0" w:rsidRPr="001B050E">
        <w:t xml:space="preserve">nonionic detergent (Triton X-100) to solubilize the water-soluble proteins from </w:t>
      </w:r>
      <w:r w:rsidR="003D6084" w:rsidRPr="001B050E">
        <w:t xml:space="preserve">the thylakoid </w:t>
      </w:r>
      <w:r w:rsidR="001C0BA0" w:rsidRPr="001B050E">
        <w:t xml:space="preserve">membranes. The total water-soluble proteins </w:t>
      </w:r>
      <w:r w:rsidR="00DA1628" w:rsidRPr="001B050E">
        <w:t xml:space="preserve">are </w:t>
      </w:r>
      <w:r w:rsidR="001C0BA0" w:rsidRPr="001B050E">
        <w:t xml:space="preserve">applied to a discontinuous sucrose density gradient to fractionate the PBS. The discontinuous sucrose gradient in </w:t>
      </w:r>
      <w:r w:rsidR="00DE30A6" w:rsidRPr="001B050E">
        <w:t xml:space="preserve">this </w:t>
      </w:r>
      <w:r w:rsidR="001C0BA0" w:rsidRPr="001B050E">
        <w:t xml:space="preserve">protocol consists of four sucrose solutions and partitions the intact PBS in </w:t>
      </w:r>
      <w:r w:rsidR="005658C3" w:rsidRPr="001B050E">
        <w:t>the lowest fractions of</w:t>
      </w:r>
      <w:r w:rsidR="001C0BA0" w:rsidRPr="001B050E">
        <w:t xml:space="preserve"> sucrose</w:t>
      </w:r>
      <w:r w:rsidR="005658C3" w:rsidRPr="001B050E">
        <w:t xml:space="preserve"> layer</w:t>
      </w:r>
      <w:r w:rsidR="005658C3" w:rsidRPr="001B050E">
        <w:fldChar w:fldCharType="begin"/>
      </w:r>
      <w:r w:rsidR="0087692A" w:rsidRPr="001B050E">
        <w:instrText xml:space="preserve"> ADDIN EN.CITE &lt;EndNote&gt;&lt;Cite&gt;&lt;Author&gt;Wang&lt;/Author&gt;&lt;Year&gt;2014&lt;/Year&gt;&lt;RecNum&gt;1044&lt;/RecNum&gt;&lt;DisplayText&gt;&lt;style face="superscript"&gt;25&lt;/style&gt;&lt;/DisplayText&gt;&lt;record&gt;&lt;rec-number&gt;1044&lt;/rec-number&gt;&lt;foreign-keys&gt;&lt;key app="EN" db-id="9a0f0dat79sdxoeed99per2arv2zere0e2x0" timestamp="1630326631"&gt;1044&lt;/key&gt;&lt;/foreign-keys&gt;&lt;ref-type name="Journal Article"&gt;17&lt;/ref-type&gt;&lt;contributors&gt;&lt;authors&gt;&lt;author&gt;Wang, Lu&lt;/author&gt;&lt;author&gt;Qu, Yanyan&lt;/author&gt;&lt;author&gt;Fu, Xuejun&lt;/author&gt;&lt;author&gt;Zhao, Mingri&lt;/author&gt;&lt;author&gt;Wang, Shumei&lt;/author&gt;&lt;author&gt;Sun, Li&lt;/author&gt;&lt;/authors&gt;&lt;/contributors&gt;&lt;titles&gt;&lt;title&gt;&lt;style face="normal" font="default" size="100%"&gt;Isolation, purification and properties of an R-phycocyanin from the phycobilisomes of a marine red macroalga &lt;/style&gt;&lt;style face="italic" font="default" size="100%"&gt;Polysiphonia urceolata&lt;/style&gt;&lt;/title&gt;&lt;secondary-title&gt;PLOS ONE&lt;/secondary-title&gt;&lt;/titles&gt;&lt;periodical&gt;&lt;full-title&gt;PLoS One&lt;/full-title&gt;&lt;/periodical&gt;&lt;pages&gt;e87833&lt;/pages&gt;&lt;volume&gt;9&lt;/volume&gt;&lt;number&gt;2&lt;/number&gt;&lt;dates&gt;&lt;year&gt;2014&lt;/year&gt;&lt;/dates&gt;&lt;publisher&gt;Public Library of Science&lt;/publisher&gt;&lt;label&gt;Low temp, PE sucrose&lt;/label&gt;&lt;urls&gt;&lt;related-urls&gt;&lt;url&gt;https://doi.org/10.1371/journal.pone.0087833&lt;/url&gt;&lt;url&gt;https://www.ncbi.nlm.nih.gov/pmc/articles/PMC3913688/pdf/pone.0087833.pdf&lt;/url&gt;&lt;/related-urls&gt;&lt;/urls&gt;&lt;electronic-resource-num&gt;10.1371/journal.pone.0087833&lt;/electronic-resource-num&gt;&lt;/record&gt;&lt;/Cite&gt;&lt;/EndNote&gt;</w:instrText>
      </w:r>
      <w:r w:rsidR="005658C3" w:rsidRPr="001B050E">
        <w:fldChar w:fldCharType="separate"/>
      </w:r>
      <w:r w:rsidR="005600D4" w:rsidRPr="001B050E">
        <w:rPr>
          <w:noProof/>
          <w:vertAlign w:val="superscript"/>
        </w:rPr>
        <w:t>25</w:t>
      </w:r>
      <w:r w:rsidR="005658C3" w:rsidRPr="001B050E">
        <w:fldChar w:fldCharType="end"/>
      </w:r>
      <w:r w:rsidR="001C0BA0" w:rsidRPr="001B050E">
        <w:t>.</w:t>
      </w:r>
      <w:r w:rsidR="00B0545C" w:rsidRPr="001B050E">
        <w:t xml:space="preserve"> The integrity of PBS can be analyzed by SDS-PAGE, zinc-staining, and 77K fluorescence spectroscopy</w:t>
      </w:r>
      <w:r w:rsidR="006362FC" w:rsidRPr="001B050E">
        <w:rPr>
          <w:vertAlign w:val="superscript"/>
        </w:rPr>
        <w:t>6</w:t>
      </w:r>
      <w:r w:rsidR="006362FC" w:rsidRPr="001B050E">
        <w:rPr>
          <w:noProof/>
          <w:vertAlign w:val="superscript"/>
        </w:rPr>
        <w:t>,</w:t>
      </w:r>
      <w:r w:rsidR="00B0545C" w:rsidRPr="001B050E">
        <w:fldChar w:fldCharType="begin">
          <w:fldData xml:space="preserve">PEVuZE5vdGU+PENpdGU+PEF1dGhvcj5IbzwvQXV0aG9yPjxZZWFyPjIwMTc8L1llYXI+PFJlY051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</w:fldData>
        </w:fldChar>
      </w:r>
      <w:r w:rsidR="0087692A" w:rsidRPr="001B050E">
        <w:instrText xml:space="preserve"> ADDIN EN.CITE </w:instrText>
      </w:r>
      <w:r w:rsidR="0087692A" w:rsidRPr="001B050E">
        <w:fldChar w:fldCharType="begin">
          <w:fldData xml:space="preserve">PEVuZE5vdGU+PENpdGU+PEF1dGhvcj5IbzwvQXV0aG9yPjxZZWFyPjIwMTc8L1llYXI+PFJlY051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</w:fldData>
        </w:fldChar>
      </w:r>
      <w:r w:rsidR="0087692A" w:rsidRPr="001B050E">
        <w:instrText xml:space="preserve"> ADDIN EN.CITE.DATA </w:instrText>
      </w:r>
      <w:r w:rsidR="0087692A" w:rsidRPr="001B050E">
        <w:fldChar w:fldCharType="end"/>
      </w:r>
      <w:r w:rsidR="00B0545C" w:rsidRPr="001B050E">
        <w:fldChar w:fldCharType="separate"/>
      </w:r>
      <w:r w:rsidR="005600D4" w:rsidRPr="001B050E">
        <w:rPr>
          <w:noProof/>
          <w:vertAlign w:val="superscript"/>
        </w:rPr>
        <w:t>7,8,26</w:t>
      </w:r>
      <w:r w:rsidR="00B0545C" w:rsidRPr="001B050E">
        <w:fldChar w:fldCharType="end"/>
      </w:r>
      <w:r w:rsidR="00B0545C" w:rsidRPr="001B050E">
        <w:t>.</w:t>
      </w:r>
      <w:r w:rsidR="00CC60B3" w:rsidRPr="001B050E">
        <w:t xml:space="preserve"> This method is suitable for scientists </w:t>
      </w:r>
      <w:r w:rsidR="00436B0B" w:rsidRPr="001B050E">
        <w:t xml:space="preserve">who aim to isolate intact PBS from cyanobacteria and study its spectral, structural, and compositional properties. </w:t>
      </w:r>
    </w:p>
    <w:p w14:paraId="0E81044B" w14:textId="77777777" w:rsidR="001C0BA0" w:rsidRPr="001B050E" w:rsidRDefault="001C0BA0" w:rsidP="001B050E"/>
    <w:p w14:paraId="4179A4F2" w14:textId="51CCDDB9" w:rsidR="001C0BA0" w:rsidRPr="001B050E" w:rsidRDefault="003141E2" w:rsidP="001B050E">
      <w:pPr>
        <w:rPr>
          <w:iCs/>
          <w:lang w:eastAsia="zh-TW"/>
        </w:rPr>
      </w:pPr>
      <w:r w:rsidRPr="001B050E">
        <w:lastRenderedPageBreak/>
        <w:t xml:space="preserve">There are several advantages of this protocol. (1) This method is standardized and can be used for isolating intact PBS from both unicellular and filamentous cyanobacteria. </w:t>
      </w:r>
      <w:r w:rsidR="00CC60B3" w:rsidRPr="001B050E">
        <w:t xml:space="preserve">Most of </w:t>
      </w:r>
      <w:r w:rsidR="00032F87" w:rsidRPr="001B050E">
        <w:t xml:space="preserve">the </w:t>
      </w:r>
      <w:r w:rsidR="008F7494" w:rsidRPr="001B050E">
        <w:t>articles</w:t>
      </w:r>
      <w:r w:rsidR="00CC60B3" w:rsidRPr="001B050E">
        <w:t xml:space="preserve"> </w:t>
      </w:r>
      <w:r w:rsidR="008F7494" w:rsidRPr="001B050E">
        <w:t>describe the method that applied in</w:t>
      </w:r>
      <w:r w:rsidR="00CC60B3" w:rsidRPr="001B050E">
        <w:t xml:space="preserve"> either one type of cyanobacteria</w:t>
      </w:r>
      <w:r w:rsidR="008F7494" w:rsidRPr="001B050E">
        <w:fldChar w:fldCharType="begin">
          <w:fldData xml:space="preserve">PEVuZE5vdGU+PENpdGU+PEF1dGhvcj5CcnlhbnQ8L0F1dGhvcj48WWVhcj4xOTc2PC9ZZWFyPjxS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</w:fldData>
        </w:fldChar>
      </w:r>
      <w:r w:rsidR="0087692A" w:rsidRPr="001B050E">
        <w:instrText xml:space="preserve"> ADDIN EN.CITE </w:instrText>
      </w:r>
      <w:r w:rsidR="0087692A" w:rsidRPr="001B050E">
        <w:fldChar w:fldCharType="begin">
          <w:fldData xml:space="preserve">PEVuZE5vdGU+PENpdGU+PEF1dGhvcj5CcnlhbnQ8L0F1dGhvcj48WWVhcj4xOTc2PC9ZZWFyPjxS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</w:fldData>
        </w:fldChar>
      </w:r>
      <w:r w:rsidR="0087692A" w:rsidRPr="001B050E">
        <w:instrText xml:space="preserve"> ADDIN EN.CITE.DATA </w:instrText>
      </w:r>
      <w:r w:rsidR="0087692A" w:rsidRPr="001B050E">
        <w:fldChar w:fldCharType="end"/>
      </w:r>
      <w:r w:rsidR="008F7494" w:rsidRPr="001B050E">
        <w:fldChar w:fldCharType="separate"/>
      </w:r>
      <w:r w:rsidR="005600D4" w:rsidRPr="001B050E">
        <w:rPr>
          <w:noProof/>
          <w:vertAlign w:val="superscript"/>
        </w:rPr>
        <w:t>4,7,8,12-14,16,18</w:t>
      </w:r>
      <w:r w:rsidR="008F7494" w:rsidRPr="001B050E">
        <w:fldChar w:fldCharType="end"/>
      </w:r>
      <w:r w:rsidR="00897C6C" w:rsidRPr="001B050E">
        <w:t>.</w:t>
      </w:r>
      <w:r w:rsidR="00CC60B3" w:rsidRPr="001B050E">
        <w:t xml:space="preserve"> </w:t>
      </w:r>
      <w:r w:rsidRPr="001B050E">
        <w:t>(2) This method is performed at room temperature</w:t>
      </w:r>
      <w:r w:rsidR="008F7494" w:rsidRPr="001B050E">
        <w:t>, as</w:t>
      </w:r>
      <w:r w:rsidRPr="001B050E">
        <w:t xml:space="preserve"> </w:t>
      </w:r>
      <w:r w:rsidR="00E345AC" w:rsidRPr="001B050E">
        <w:t>PBS dissociat</w:t>
      </w:r>
      <w:r w:rsidR="008F7494" w:rsidRPr="001B050E">
        <w:t>es at low temperature</w:t>
      </w:r>
      <w:r w:rsidR="008F7494" w:rsidRPr="001B050E">
        <w:fldChar w:fldCharType="begin">
          <w:fldData xml:space="preserve">PEVuZE5vdGU+PENpdGU+PEF1dGhvcj5SaWdiaTwvQXV0aG9yPjxZZWFyPjE5ODA8L1llYXI+PFJl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=
</w:fldData>
        </w:fldChar>
      </w:r>
      <w:r w:rsidR="0087692A" w:rsidRPr="001B050E">
        <w:instrText xml:space="preserve"> ADDIN EN.CITE </w:instrText>
      </w:r>
      <w:r w:rsidR="0087692A" w:rsidRPr="001B050E">
        <w:fldChar w:fldCharType="begin">
          <w:fldData xml:space="preserve">PEVuZE5vdGU+PENpdGU+PEF1dGhvcj5SaWdiaTwvQXV0aG9yPjxZZWFyPjE5ODA8L1llYXI+PFJl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=
</w:fldData>
        </w:fldChar>
      </w:r>
      <w:r w:rsidR="0087692A" w:rsidRPr="001B050E">
        <w:instrText xml:space="preserve"> ADDIN EN.CITE.DATA </w:instrText>
      </w:r>
      <w:r w:rsidR="0087692A" w:rsidRPr="001B050E">
        <w:fldChar w:fldCharType="end"/>
      </w:r>
      <w:r w:rsidR="008F7494" w:rsidRPr="001B050E">
        <w:fldChar w:fldCharType="separate"/>
      </w:r>
      <w:r w:rsidR="005600D4" w:rsidRPr="001B050E">
        <w:rPr>
          <w:noProof/>
          <w:vertAlign w:val="superscript"/>
        </w:rPr>
        <w:t>19,27</w:t>
      </w:r>
      <w:r w:rsidR="008F7494" w:rsidRPr="001B050E">
        <w:fldChar w:fldCharType="end"/>
      </w:r>
      <w:r w:rsidR="00E345AC" w:rsidRPr="001B050E">
        <w:t xml:space="preserve">. (3) This method describes using </w:t>
      </w:r>
      <w:r w:rsidR="00F778D5" w:rsidRPr="001B050E">
        <w:t xml:space="preserve">a </w:t>
      </w:r>
      <w:r w:rsidR="00E345AC" w:rsidRPr="001B050E">
        <w:t>bead</w:t>
      </w:r>
      <w:r w:rsidR="00F778D5" w:rsidRPr="001B050E">
        <w:t>-</w:t>
      </w:r>
      <w:r w:rsidR="00E345AC" w:rsidRPr="001B050E">
        <w:t xml:space="preserve">beater to disrupt </w:t>
      </w:r>
      <w:r w:rsidR="00F778D5" w:rsidRPr="001B050E">
        <w:t xml:space="preserve">the </w:t>
      </w:r>
      <w:r w:rsidR="00E345AC" w:rsidRPr="001B050E">
        <w:t xml:space="preserve">cells; therefore, it is cheaper and safer than high-pressured French press and possible hearing damage from </w:t>
      </w:r>
      <w:proofErr w:type="spellStart"/>
      <w:r w:rsidR="00E345AC" w:rsidRPr="001B050E">
        <w:t>sonicator</w:t>
      </w:r>
      <w:proofErr w:type="spellEnd"/>
      <w:r w:rsidR="00E345AC" w:rsidRPr="001B050E">
        <w:t xml:space="preserve"> in other methods</w:t>
      </w:r>
      <w:r w:rsidR="00E345AC" w:rsidRPr="001B050E">
        <w:fldChar w:fldCharType="begin">
          <w:fldData xml:space="preserve">PEVuZE5vdGU+PENpdGU+PEF1dGhvcj5IbzwvQXV0aG9yPjxZZWFyPjIwMTc8L1llYXI+PFJlY051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</w:fldData>
        </w:fldChar>
      </w:r>
      <w:r w:rsidR="0087692A" w:rsidRPr="001B050E">
        <w:instrText xml:space="preserve"> ADDIN EN.CITE </w:instrText>
      </w:r>
      <w:r w:rsidR="0087692A" w:rsidRPr="001B050E">
        <w:fldChar w:fldCharType="begin">
          <w:fldData xml:space="preserve">PEVuZE5vdGU+PENpdGU+PEF1dGhvcj5IbzwvQXV0aG9yPjxZZWFyPjIwMTc8L1llYXI+PFJlY051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</w:fldData>
        </w:fldChar>
      </w:r>
      <w:r w:rsidR="0087692A" w:rsidRPr="001B050E">
        <w:instrText xml:space="preserve"> ADDIN EN.CITE.DATA </w:instrText>
      </w:r>
      <w:r w:rsidR="0087692A" w:rsidRPr="001B050E">
        <w:fldChar w:fldCharType="end"/>
      </w:r>
      <w:r w:rsidR="00E345AC" w:rsidRPr="001B050E">
        <w:fldChar w:fldCharType="separate"/>
      </w:r>
      <w:r w:rsidR="005600D4" w:rsidRPr="001B050E">
        <w:rPr>
          <w:noProof/>
          <w:vertAlign w:val="superscript"/>
        </w:rPr>
        <w:t>8,13,14,20</w:t>
      </w:r>
      <w:r w:rsidR="00E345AC" w:rsidRPr="001B050E">
        <w:fldChar w:fldCharType="end"/>
      </w:r>
      <w:r w:rsidR="00E345AC" w:rsidRPr="001B050E">
        <w:t xml:space="preserve">. (4) This method isolates </w:t>
      </w:r>
      <w:r w:rsidR="00E345AC" w:rsidRPr="001B050E">
        <w:rPr>
          <w:lang w:eastAsia="zh-TW"/>
        </w:rPr>
        <w:t xml:space="preserve">intact PBS by sucrose gradient ultra-centrifugation. In this way, </w:t>
      </w:r>
      <w:r w:rsidR="00CC60B3" w:rsidRPr="001B050E">
        <w:rPr>
          <w:lang w:eastAsia="zh-TW"/>
        </w:rPr>
        <w:t xml:space="preserve">intact PBS with different sizes and partially dissociated PBS can be separated based on </w:t>
      </w:r>
      <w:r w:rsidR="00367C94" w:rsidRPr="001B050E">
        <w:rPr>
          <w:lang w:eastAsia="zh-TW"/>
        </w:rPr>
        <w:t>sucrose concentration</w:t>
      </w:r>
      <w:r w:rsidR="00CC60B3" w:rsidRPr="001B050E">
        <w:rPr>
          <w:lang w:eastAsia="zh-TW"/>
        </w:rPr>
        <w:t>.</w:t>
      </w:r>
    </w:p>
    <w:p w14:paraId="48BA6B0A" w14:textId="77777777" w:rsidR="006E4797" w:rsidRPr="001B050E" w:rsidRDefault="006E4797" w:rsidP="001B050E">
      <w:pPr>
        <w:rPr>
          <w:b/>
        </w:rPr>
      </w:pPr>
    </w:p>
    <w:p w14:paraId="32A92E82" w14:textId="6768563A" w:rsidR="006E4797" w:rsidRPr="001B050E" w:rsidRDefault="00551D82" w:rsidP="001B050E">
      <w:pPr>
        <w:rPr>
          <w:b/>
        </w:rPr>
      </w:pPr>
      <w:r w:rsidRPr="001B050E">
        <w:rPr>
          <w:b/>
        </w:rPr>
        <w:t>PROTOCOL:</w:t>
      </w:r>
    </w:p>
    <w:p w14:paraId="28C0CC6F" w14:textId="2A460685" w:rsidR="0074086A" w:rsidRPr="001B050E" w:rsidRDefault="0091228F" w:rsidP="001B050E">
      <w:pPr>
        <w:rPr>
          <w:iCs/>
        </w:rPr>
      </w:pPr>
      <w:r w:rsidRPr="001B050E">
        <w:t xml:space="preserve">The </w:t>
      </w:r>
      <w:r w:rsidRPr="001B050E">
        <w:rPr>
          <w:i/>
          <w:iCs/>
        </w:rPr>
        <w:t xml:space="preserve">Synechocystis </w:t>
      </w:r>
      <w:r w:rsidRPr="001B050E">
        <w:rPr>
          <w:iCs/>
        </w:rPr>
        <w:t>sp.</w:t>
      </w:r>
      <w:r w:rsidRPr="001B050E">
        <w:rPr>
          <w:i/>
          <w:iCs/>
        </w:rPr>
        <w:t xml:space="preserve"> </w:t>
      </w:r>
      <w:r w:rsidRPr="001B050E">
        <w:rPr>
          <w:iCs/>
        </w:rPr>
        <w:t>PCC 6803, the</w:t>
      </w:r>
      <w:r w:rsidR="00380E07" w:rsidRPr="001B050E">
        <w:rPr>
          <w:iCs/>
        </w:rPr>
        <w:t xml:space="preserve"> model</w:t>
      </w:r>
      <w:r w:rsidRPr="001B050E">
        <w:rPr>
          <w:iCs/>
        </w:rPr>
        <w:t xml:space="preserve"> glucose-tolerant strain</w:t>
      </w:r>
      <w:r w:rsidR="008865A3" w:rsidRPr="001B050E">
        <w:rPr>
          <w:iCs/>
        </w:rPr>
        <w:t>,</w:t>
      </w:r>
      <w:r w:rsidRPr="001B050E">
        <w:rPr>
          <w:iCs/>
        </w:rPr>
        <w:t xml:space="preserve"> was obtained from Dr. Chu, Hsiu-An at Academia </w:t>
      </w:r>
      <w:proofErr w:type="spellStart"/>
      <w:r w:rsidRPr="001B050E">
        <w:rPr>
          <w:iCs/>
        </w:rPr>
        <w:t>Sinica</w:t>
      </w:r>
      <w:proofErr w:type="spellEnd"/>
      <w:r w:rsidRPr="001B050E">
        <w:rPr>
          <w:iCs/>
        </w:rPr>
        <w:t xml:space="preserve">, Taiwan. </w:t>
      </w:r>
      <w:r w:rsidR="00BC0F3F" w:rsidRPr="001B050E">
        <w:rPr>
          <w:i/>
          <w:iCs/>
        </w:rPr>
        <w:t>Leptolyngbya</w:t>
      </w:r>
      <w:r w:rsidR="00BC0F3F" w:rsidRPr="001B050E">
        <w:rPr>
          <w:iCs/>
        </w:rPr>
        <w:t xml:space="preserve"> sp. JSC-</w:t>
      </w:r>
      <w:proofErr w:type="gramStart"/>
      <w:r w:rsidR="00BC0F3F" w:rsidRPr="001B050E">
        <w:rPr>
          <w:iCs/>
        </w:rPr>
        <w:t>1</w:t>
      </w:r>
      <w:r w:rsidR="00380E07" w:rsidRPr="001B050E">
        <w:rPr>
          <w:iCs/>
        </w:rPr>
        <w:t xml:space="preserve">, </w:t>
      </w:r>
      <w:r w:rsidR="00BC0F3F" w:rsidRPr="001B050E">
        <w:t xml:space="preserve"> </w:t>
      </w:r>
      <w:r w:rsidR="00380E07" w:rsidRPr="001B050E">
        <w:t>the</w:t>
      </w:r>
      <w:proofErr w:type="gramEnd"/>
      <w:r w:rsidR="00380E07" w:rsidRPr="001B050E">
        <w:t xml:space="preserve"> </w:t>
      </w:r>
      <w:r w:rsidR="00380E07" w:rsidRPr="001B050E">
        <w:rPr>
          <w:iCs/>
        </w:rPr>
        <w:t xml:space="preserve">non-model </w:t>
      </w:r>
      <w:r w:rsidR="00380E07" w:rsidRPr="001B050E">
        <w:t>filamentous,</w:t>
      </w:r>
      <w:r w:rsidR="00380E07" w:rsidRPr="001B050E">
        <w:rPr>
          <w:i/>
          <w:iCs/>
        </w:rPr>
        <w:t xml:space="preserve"> </w:t>
      </w:r>
      <w:r w:rsidR="00BC0F3F" w:rsidRPr="001B050E">
        <w:t xml:space="preserve">was obtained </w:t>
      </w:r>
      <w:r w:rsidR="00BC0F3F" w:rsidRPr="001B050E">
        <w:rPr>
          <w:iCs/>
        </w:rPr>
        <w:t>from Dr. Donald A. Bryant at Pennsylvania State University, USA.</w:t>
      </w:r>
      <w:r w:rsidR="00866198" w:rsidRPr="001B050E">
        <w:rPr>
          <w:iCs/>
        </w:rPr>
        <w:t xml:space="preserve"> </w:t>
      </w:r>
    </w:p>
    <w:p w14:paraId="05D5DF9A" w14:textId="77777777" w:rsidR="0091228F" w:rsidRPr="001B050E" w:rsidRDefault="0091228F" w:rsidP="001B050E">
      <w:pPr>
        <w:rPr>
          <w:color w:val="808080"/>
        </w:rPr>
      </w:pPr>
    </w:p>
    <w:p w14:paraId="277295F4" w14:textId="5F36F11B" w:rsidR="001C0BA0" w:rsidRPr="001B050E" w:rsidRDefault="001C0BA0" w:rsidP="001B050E">
      <w:pPr>
        <w:pStyle w:val="NormalWeb"/>
        <w:numPr>
          <w:ilvl w:val="0"/>
          <w:numId w:val="13"/>
        </w:numPr>
        <w:spacing w:before="0" w:beforeAutospacing="0" w:after="0" w:afterAutospacing="0"/>
        <w:ind w:left="0" w:firstLine="0"/>
        <w:jc w:val="both"/>
        <w:rPr>
          <w:rFonts w:ascii="Calibri" w:hAnsi="Calibri" w:cs="Calibri"/>
          <w:b/>
        </w:rPr>
      </w:pPr>
      <w:r w:rsidRPr="001B050E">
        <w:rPr>
          <w:rFonts w:ascii="Calibri" w:hAnsi="Calibri" w:cs="Calibri"/>
          <w:b/>
          <w:highlight w:val="yellow"/>
        </w:rPr>
        <w:t>Cell culture and harvesting</w:t>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p>
    <w:p w14:paraId="71EF694F" w14:textId="3F2720BC" w:rsidR="001C0BA0" w:rsidRPr="001B050E" w:rsidRDefault="001C0BA0" w:rsidP="001B050E">
      <w:pPr>
        <w:pStyle w:val="NormalWeb"/>
        <w:numPr>
          <w:ilvl w:val="1"/>
          <w:numId w:val="13"/>
        </w:numPr>
        <w:spacing w:before="0" w:beforeAutospacing="0" w:after="0" w:afterAutospacing="0"/>
        <w:ind w:left="0" w:firstLine="0"/>
        <w:jc w:val="both"/>
        <w:rPr>
          <w:rFonts w:ascii="Calibri" w:hAnsi="Calibri" w:cs="Calibri"/>
          <w:b/>
        </w:rPr>
      </w:pPr>
      <w:r w:rsidRPr="001B050E">
        <w:rPr>
          <w:rFonts w:ascii="Calibri" w:hAnsi="Calibri" w:cs="Calibri"/>
        </w:rPr>
        <w:t xml:space="preserve">Inoculate </w:t>
      </w:r>
      <w:r w:rsidRPr="001B050E">
        <w:rPr>
          <w:rFonts w:ascii="Calibri" w:hAnsi="Calibri" w:cs="Calibri"/>
          <w:iCs/>
        </w:rPr>
        <w:t>Syn6803 or JSC-1</w:t>
      </w:r>
      <w:r w:rsidRPr="001B050E">
        <w:rPr>
          <w:rFonts w:ascii="Calibri" w:hAnsi="Calibri" w:cs="Calibri"/>
          <w:i/>
          <w:iCs/>
        </w:rPr>
        <w:t xml:space="preserve"> </w:t>
      </w:r>
      <w:r w:rsidRPr="001B050E">
        <w:rPr>
          <w:rFonts w:ascii="Calibri" w:hAnsi="Calibri" w:cs="Calibri"/>
        </w:rPr>
        <w:t>cells using a metallic inoculation loop into a 100 m</w:t>
      </w:r>
      <w:r w:rsidR="006200BC" w:rsidRPr="001B050E">
        <w:rPr>
          <w:rFonts w:ascii="Calibri" w:hAnsi="Calibri" w:cs="Calibri"/>
        </w:rPr>
        <w:t>L</w:t>
      </w:r>
      <w:r w:rsidRPr="001B050E">
        <w:rPr>
          <w:rFonts w:ascii="Calibri" w:hAnsi="Calibri" w:cs="Calibri"/>
        </w:rPr>
        <w:t xml:space="preserve"> conical flask containing 50 m</w:t>
      </w:r>
      <w:r w:rsidR="006200BC" w:rsidRPr="001B050E">
        <w:rPr>
          <w:rFonts w:ascii="Calibri" w:hAnsi="Calibri" w:cs="Calibri"/>
        </w:rPr>
        <w:t>L</w:t>
      </w:r>
      <w:r w:rsidRPr="001B050E">
        <w:rPr>
          <w:rFonts w:ascii="Calibri" w:hAnsi="Calibri" w:cs="Calibri"/>
        </w:rPr>
        <w:t xml:space="preserve"> </w:t>
      </w:r>
      <w:r w:rsidR="0030631A" w:rsidRPr="001B050E">
        <w:rPr>
          <w:rFonts w:ascii="Calibri" w:hAnsi="Calibri" w:cs="Calibri"/>
        </w:rPr>
        <w:t xml:space="preserve">of </w:t>
      </w:r>
      <w:r w:rsidRPr="001B050E">
        <w:rPr>
          <w:rFonts w:ascii="Calibri" w:hAnsi="Calibri" w:cs="Calibri"/>
        </w:rPr>
        <w:t>B-HEPES medium</w:t>
      </w:r>
      <w:r w:rsidR="00DA1628" w:rsidRPr="001B050E">
        <w:rPr>
          <w:rFonts w:ascii="Calibri" w:hAnsi="Calibri" w:cs="Calibri"/>
        </w:rPr>
        <w:fldChar w:fldCharType="begin"/>
      </w:r>
      <w:r w:rsidR="0087692A" w:rsidRPr="001B050E">
        <w:rPr>
          <w:rFonts w:ascii="Calibri" w:hAnsi="Calibri" w:cs="Calibri"/>
        </w:rPr>
        <w:instrText xml:space="preserve"> ADDIN EN.CITE &lt;EndNote&gt;&lt;Cite&gt;&lt;Author&gt;Dubbs&lt;/Author&gt;&lt;Year&gt;1991&lt;/Year&gt;&lt;RecNum&gt;1005&lt;/RecNum&gt;&lt;DisplayText&gt;&lt;style face="superscript"&gt;28&lt;/style&gt;&lt;/DisplayText&gt;&lt;record&gt;&lt;rec-number&gt;1005&lt;/rec-number&gt;&lt;foreign-keys&gt;&lt;key app="EN" db-id="9a0f0dat79sdxoeed99per2arv2zere0e2x0" timestamp="1622437902" guid="3b63e0bf-67c9-4491-a5fe-3bd294cfe946"&gt;1005&lt;/key&gt;&lt;/foreign-keys&gt;&lt;ref-type name="Journal Article"&gt;17&lt;/ref-type&gt;&lt;contributors&gt;&lt;authors&gt;&lt;author&gt;Dubbs, J. M.&lt;/author&gt;&lt;author&gt;Bryant, D. A.&lt;/author&gt;&lt;/authors&gt;&lt;/contributors&gt;&lt;titles&gt;&lt;title&gt;&lt;style face="normal" font="default" size="100%"&gt;Molecular cloning and transcriptional analysis of the cpeBA operon of the cyanobacterium &lt;/style&gt;&lt;style face="italic" font="default" size="100%"&gt;Pseudanabaena&lt;/style&gt;&lt;style face="normal" font="default" size="100%"&gt; species PCC 7409&lt;/style&gt;&lt;/title&gt;&lt;secondary-title&gt;Molecular Microbiology&lt;/secondary-title&gt;&lt;/titles&gt;&lt;periodical&gt;&lt;full-title&gt;Molecular Microbiology&lt;/full-title&gt;&lt;/periodical&gt;&lt;pages&gt;3073-3085&lt;/pages&gt;&lt;volume&gt;5&lt;/volume&gt;&lt;number&gt;12&lt;/number&gt;&lt;dates&gt;&lt;year&gt;1991&lt;/year&gt;&lt;/dates&gt;&lt;isbn&gt;0950-382X&lt;/isbn&gt;&lt;urls&gt;&lt;related-urls&gt;&lt;url&gt;https://onlinelibrary.wiley.com/doi/abs/10.1111/j.1365-2958.1991.tb01867.x&lt;/url&gt;&lt;url&gt;https://onlinelibrary.wiley.com/doi/pdfdirect/10.1111/j.1365-2958.1991.tb01867.x?download=true&lt;/url&gt;&lt;/related-urls&gt;&lt;/urls&gt;&lt;electronic-resource-num&gt;https://doi.org/10.1111/j.1365-2958.1991.tb01867.x&lt;/electronic-resource-num&gt;&lt;/record&gt;&lt;/Cite&gt;&lt;/EndNote&gt;</w:instrText>
      </w:r>
      <w:r w:rsidR="00DA1628" w:rsidRPr="001B050E">
        <w:rPr>
          <w:rFonts w:ascii="Calibri" w:hAnsi="Calibri" w:cs="Calibri"/>
        </w:rPr>
        <w:fldChar w:fldCharType="separate"/>
      </w:r>
      <w:r w:rsidR="005600D4" w:rsidRPr="001B050E">
        <w:rPr>
          <w:rFonts w:ascii="Calibri" w:hAnsi="Calibri" w:cs="Calibri"/>
          <w:noProof/>
          <w:vertAlign w:val="superscript"/>
        </w:rPr>
        <w:t>28</w:t>
      </w:r>
      <w:r w:rsidR="00DA1628" w:rsidRPr="001B050E">
        <w:rPr>
          <w:rFonts w:ascii="Calibri" w:hAnsi="Calibri" w:cs="Calibri"/>
        </w:rPr>
        <w:fldChar w:fldCharType="end"/>
      </w:r>
      <w:r w:rsidRPr="001B050E">
        <w:rPr>
          <w:rFonts w:ascii="Calibri" w:hAnsi="Calibri" w:cs="Calibri"/>
        </w:rPr>
        <w:t xml:space="preserve">. </w:t>
      </w:r>
      <w:r w:rsidR="006200BC" w:rsidRPr="001B050E">
        <w:rPr>
          <w:rFonts w:ascii="Calibri" w:hAnsi="Calibri" w:cs="Calibri"/>
        </w:rPr>
        <w:t xml:space="preserve">Culture </w:t>
      </w:r>
      <w:r w:rsidRPr="001B050E">
        <w:rPr>
          <w:rFonts w:ascii="Calibri" w:hAnsi="Calibri" w:cs="Calibri"/>
        </w:rPr>
        <w:t xml:space="preserve">the cells at 30 °C </w:t>
      </w:r>
      <w:r w:rsidR="006200BC" w:rsidRPr="001B050E">
        <w:rPr>
          <w:rFonts w:ascii="Calibri" w:hAnsi="Calibri" w:cs="Calibri"/>
        </w:rPr>
        <w:t>under</w:t>
      </w:r>
      <w:r w:rsidRPr="001B050E">
        <w:rPr>
          <w:rFonts w:ascii="Calibri" w:hAnsi="Calibri" w:cs="Calibri"/>
        </w:rPr>
        <w:t xml:space="preserve"> 50 </w:t>
      </w:r>
      <w:proofErr w:type="spellStart"/>
      <w:r w:rsidRPr="001B050E">
        <w:rPr>
          <w:rFonts w:ascii="Calibri" w:hAnsi="Calibri" w:cs="Calibri"/>
        </w:rPr>
        <w:t>μmol</w:t>
      </w:r>
      <w:proofErr w:type="spellEnd"/>
      <w:r w:rsidR="00F62476" w:rsidRPr="001B050E">
        <w:rPr>
          <w:rFonts w:ascii="Calibri" w:hAnsi="Calibri" w:cs="Calibri"/>
        </w:rPr>
        <w:t xml:space="preserve"> photons </w:t>
      </w:r>
      <w:r w:rsidRPr="001B050E">
        <w:rPr>
          <w:rFonts w:ascii="Calibri" w:hAnsi="Calibri" w:cs="Calibri"/>
        </w:rPr>
        <w:t>m</w:t>
      </w:r>
      <w:r w:rsidR="00F62476" w:rsidRPr="001B050E">
        <w:rPr>
          <w:rFonts w:ascii="Calibri" w:hAnsi="Calibri" w:cs="Calibri"/>
          <w:vertAlign w:val="superscript"/>
        </w:rPr>
        <w:t>-</w:t>
      </w:r>
      <w:r w:rsidRPr="001B050E">
        <w:rPr>
          <w:rFonts w:ascii="Calibri" w:hAnsi="Calibri" w:cs="Calibri"/>
          <w:position w:val="6"/>
          <w:vertAlign w:val="superscript"/>
        </w:rPr>
        <w:t>2</w:t>
      </w:r>
      <w:r w:rsidR="00F62476" w:rsidRPr="001B050E">
        <w:rPr>
          <w:rFonts w:ascii="Calibri" w:hAnsi="Calibri" w:cs="Calibri"/>
        </w:rPr>
        <w:t xml:space="preserve"> </w:t>
      </w:r>
      <w:r w:rsidRPr="001B050E">
        <w:rPr>
          <w:rFonts w:ascii="Calibri" w:hAnsi="Calibri" w:cs="Calibri"/>
        </w:rPr>
        <w:t>s</w:t>
      </w:r>
      <w:r w:rsidR="00F62476" w:rsidRPr="001B050E">
        <w:rPr>
          <w:rFonts w:ascii="Calibri" w:hAnsi="Calibri" w:cs="Calibri"/>
          <w:vertAlign w:val="superscript"/>
        </w:rPr>
        <w:t>-1</w:t>
      </w:r>
      <w:r w:rsidRPr="001B050E">
        <w:rPr>
          <w:rFonts w:ascii="Calibri" w:hAnsi="Calibri" w:cs="Calibri"/>
        </w:rPr>
        <w:t xml:space="preserve"> </w:t>
      </w:r>
      <w:r w:rsidR="00DA1628" w:rsidRPr="001B050E">
        <w:rPr>
          <w:rFonts w:ascii="Calibri" w:hAnsi="Calibri" w:cs="Calibri"/>
        </w:rPr>
        <w:t xml:space="preserve">(white-light LED) </w:t>
      </w:r>
      <w:r w:rsidR="006200BC" w:rsidRPr="001B050E">
        <w:rPr>
          <w:rFonts w:ascii="Calibri" w:hAnsi="Calibri" w:cs="Calibri"/>
        </w:rPr>
        <w:t>in 1% (v/v) CO</w:t>
      </w:r>
      <w:r w:rsidR="006200BC" w:rsidRPr="001B050E">
        <w:rPr>
          <w:rFonts w:ascii="Calibri" w:hAnsi="Calibri" w:cs="Calibri"/>
          <w:vertAlign w:val="subscript"/>
        </w:rPr>
        <w:t xml:space="preserve">2 </w:t>
      </w:r>
      <w:r w:rsidRPr="001B050E">
        <w:rPr>
          <w:rFonts w:ascii="Calibri" w:hAnsi="Calibri" w:cs="Calibri"/>
        </w:rPr>
        <w:t xml:space="preserve">with </w:t>
      </w:r>
      <w:r w:rsidR="00F62476" w:rsidRPr="001B050E">
        <w:rPr>
          <w:rFonts w:ascii="Calibri" w:hAnsi="Calibri" w:cs="Calibri"/>
        </w:rPr>
        <w:t xml:space="preserve">constant stirring by a </w:t>
      </w:r>
      <w:r w:rsidRPr="001B050E">
        <w:rPr>
          <w:rFonts w:ascii="Calibri" w:hAnsi="Calibri" w:cs="Calibri"/>
        </w:rPr>
        <w:t>magnetic stirrer</w:t>
      </w:r>
      <w:r w:rsidR="00F62476" w:rsidRPr="001B050E">
        <w:rPr>
          <w:rFonts w:ascii="Calibri" w:hAnsi="Calibri" w:cs="Calibri"/>
        </w:rPr>
        <w:t xml:space="preserve"> (</w:t>
      </w:r>
      <w:r w:rsidR="00163A04" w:rsidRPr="001B050E">
        <w:rPr>
          <w:rFonts w:ascii="Calibri" w:hAnsi="Calibri" w:cs="Calibri"/>
        </w:rPr>
        <w:t xml:space="preserve">120 </w:t>
      </w:r>
      <w:r w:rsidR="006D441E" w:rsidRPr="001B050E">
        <w:rPr>
          <w:rFonts w:ascii="Calibri" w:hAnsi="Calibri" w:cs="Calibri"/>
        </w:rPr>
        <w:t>rpm</w:t>
      </w:r>
      <w:r w:rsidR="00F62476" w:rsidRPr="001B050E">
        <w:rPr>
          <w:rFonts w:ascii="Calibri" w:hAnsi="Calibri" w:cs="Calibri"/>
        </w:rPr>
        <w:t>)</w:t>
      </w:r>
      <w:r w:rsidRPr="001B050E">
        <w:rPr>
          <w:rFonts w:ascii="Calibri" w:hAnsi="Calibri" w:cs="Calibri"/>
        </w:rPr>
        <w:t xml:space="preserve"> until the culture reaches mid</w:t>
      </w:r>
      <w:r w:rsidR="0030631A" w:rsidRPr="001B050E">
        <w:rPr>
          <w:rFonts w:ascii="Calibri" w:hAnsi="Calibri" w:cs="Calibri"/>
        </w:rPr>
        <w:t>-</w:t>
      </w:r>
      <w:r w:rsidR="00011181" w:rsidRPr="001B050E">
        <w:rPr>
          <w:rFonts w:ascii="Calibri" w:hAnsi="Calibri" w:cs="Calibri"/>
        </w:rPr>
        <w:t xml:space="preserve">exponential </w:t>
      </w:r>
      <w:r w:rsidRPr="001B050E">
        <w:rPr>
          <w:rFonts w:ascii="Calibri" w:hAnsi="Calibri" w:cs="Calibri"/>
        </w:rPr>
        <w:t>growth</w:t>
      </w:r>
      <w:r w:rsidR="00011181" w:rsidRPr="001B050E">
        <w:rPr>
          <w:rFonts w:ascii="Calibri" w:hAnsi="Calibri" w:cs="Calibri"/>
        </w:rPr>
        <w:t xml:space="preserve"> phase</w:t>
      </w:r>
      <w:r w:rsidR="00885CF3" w:rsidRPr="001B050E">
        <w:rPr>
          <w:rFonts w:ascii="Calibri" w:hAnsi="Calibri" w:cs="Calibri"/>
        </w:rPr>
        <w:t xml:space="preserve"> (OD</w:t>
      </w:r>
      <w:r w:rsidR="00885CF3" w:rsidRPr="001B050E">
        <w:rPr>
          <w:rFonts w:ascii="Calibri" w:hAnsi="Calibri" w:cs="Calibri"/>
          <w:vertAlign w:val="subscript"/>
        </w:rPr>
        <w:t>750</w:t>
      </w:r>
      <w:r w:rsidR="00885CF3" w:rsidRPr="001B050E">
        <w:rPr>
          <w:rFonts w:ascii="Calibri" w:hAnsi="Calibri" w:cs="Calibri"/>
        </w:rPr>
        <w:t xml:space="preserve"> </w:t>
      </w:r>
      <w:r w:rsidR="00A851E4" w:rsidRPr="001B050E">
        <w:rPr>
          <w:rFonts w:ascii="Calibri" w:hAnsi="Calibri" w:cs="Calibri"/>
        </w:rPr>
        <w:t xml:space="preserve">= </w:t>
      </w:r>
      <w:r w:rsidR="00885CF3" w:rsidRPr="001B050E">
        <w:rPr>
          <w:rFonts w:ascii="Calibri" w:hAnsi="Calibri" w:cs="Calibri"/>
        </w:rPr>
        <w:t>0.6-0.8)</w:t>
      </w:r>
      <w:r w:rsidRPr="001B050E">
        <w:rPr>
          <w:rFonts w:ascii="Calibri" w:hAnsi="Calibri" w:cs="Calibri"/>
        </w:rPr>
        <w:t>.</w:t>
      </w:r>
    </w:p>
    <w:p w14:paraId="496BCCCD" w14:textId="77777777" w:rsidR="00BB76E0" w:rsidRPr="001B050E" w:rsidRDefault="00BB76E0" w:rsidP="001B050E">
      <w:pPr>
        <w:pStyle w:val="NormalWeb"/>
        <w:spacing w:before="0" w:beforeAutospacing="0" w:after="0" w:afterAutospacing="0"/>
        <w:jc w:val="both"/>
        <w:rPr>
          <w:rFonts w:ascii="Calibri" w:hAnsi="Calibri" w:cs="Calibri"/>
          <w:b/>
        </w:rPr>
      </w:pPr>
    </w:p>
    <w:p w14:paraId="2B437F63" w14:textId="23375F52" w:rsidR="00BB76E0" w:rsidRPr="001B050E" w:rsidRDefault="001C0BA0" w:rsidP="001B050E">
      <w:pPr>
        <w:pStyle w:val="NormalWeb"/>
        <w:spacing w:before="0" w:beforeAutospacing="0" w:after="0" w:afterAutospacing="0"/>
        <w:jc w:val="both"/>
        <w:rPr>
          <w:rFonts w:ascii="Calibri" w:hAnsi="Calibri" w:cs="Calibri"/>
          <w:iCs/>
        </w:rPr>
      </w:pPr>
      <w:r w:rsidRPr="001B050E">
        <w:rPr>
          <w:rFonts w:ascii="Calibri" w:hAnsi="Calibri" w:cs="Calibri"/>
          <w:iCs/>
        </w:rPr>
        <w:t xml:space="preserve">NOTE: Harvest the </w:t>
      </w:r>
      <w:r w:rsidR="003658E4" w:rsidRPr="001B050E">
        <w:rPr>
          <w:rFonts w:ascii="Calibri" w:hAnsi="Calibri" w:cs="Calibri"/>
          <w:iCs/>
        </w:rPr>
        <w:t xml:space="preserve">cell culture </w:t>
      </w:r>
      <w:r w:rsidRPr="001B050E">
        <w:rPr>
          <w:rFonts w:ascii="Calibri" w:hAnsi="Calibri" w:cs="Calibri"/>
          <w:iCs/>
        </w:rPr>
        <w:t xml:space="preserve">when the optical density of the culture at 750 nm </w:t>
      </w:r>
      <w:r w:rsidR="006200BC" w:rsidRPr="001B050E">
        <w:rPr>
          <w:rFonts w:ascii="Calibri" w:hAnsi="Calibri" w:cs="Calibri"/>
          <w:iCs/>
        </w:rPr>
        <w:t>(OD</w:t>
      </w:r>
      <w:r w:rsidR="006200BC" w:rsidRPr="001B050E">
        <w:rPr>
          <w:rFonts w:ascii="Calibri" w:hAnsi="Calibri" w:cs="Calibri"/>
          <w:iCs/>
          <w:vertAlign w:val="subscript"/>
        </w:rPr>
        <w:t>750</w:t>
      </w:r>
      <w:r w:rsidR="006200BC" w:rsidRPr="001B050E">
        <w:rPr>
          <w:rFonts w:ascii="Calibri" w:hAnsi="Calibri" w:cs="Calibri"/>
          <w:iCs/>
        </w:rPr>
        <w:t xml:space="preserve">) </w:t>
      </w:r>
      <w:r w:rsidRPr="001B050E">
        <w:rPr>
          <w:rFonts w:ascii="Calibri" w:hAnsi="Calibri" w:cs="Calibri"/>
          <w:iCs/>
        </w:rPr>
        <w:t>reaches 0.6-0.8</w:t>
      </w:r>
      <w:r w:rsidR="003658E4" w:rsidRPr="001B050E">
        <w:rPr>
          <w:rFonts w:ascii="Calibri" w:hAnsi="Calibri" w:cs="Calibri"/>
          <w:iCs/>
        </w:rPr>
        <w:t xml:space="preserve"> by transferring to a new flask.</w:t>
      </w:r>
      <w:r w:rsidR="00E97E6B" w:rsidRPr="001B050E">
        <w:rPr>
          <w:rFonts w:ascii="Calibri" w:hAnsi="Calibri" w:cs="Calibri"/>
          <w:iCs/>
        </w:rPr>
        <w:t xml:space="preserve"> </w:t>
      </w:r>
      <w:r w:rsidR="00040DAF" w:rsidRPr="001B050E">
        <w:rPr>
          <w:rFonts w:ascii="Calibri" w:hAnsi="Calibri" w:cs="Calibri"/>
          <w:iCs/>
        </w:rPr>
        <w:t>Optical density</w:t>
      </w:r>
      <w:r w:rsidR="00DD0650" w:rsidRPr="001B050E">
        <w:rPr>
          <w:rFonts w:ascii="Calibri" w:hAnsi="Calibri" w:cs="Calibri"/>
          <w:iCs/>
        </w:rPr>
        <w:t xml:space="preserve"> </w:t>
      </w:r>
      <w:r w:rsidR="00A433EB" w:rsidRPr="001B050E">
        <w:rPr>
          <w:rFonts w:ascii="Calibri" w:hAnsi="Calibri" w:cs="Calibri"/>
          <w:iCs/>
        </w:rPr>
        <w:t>wa</w:t>
      </w:r>
      <w:r w:rsidR="008D0D3E" w:rsidRPr="001B050E">
        <w:rPr>
          <w:rFonts w:ascii="Calibri" w:hAnsi="Calibri" w:cs="Calibri"/>
          <w:iCs/>
        </w:rPr>
        <w:t>s</w:t>
      </w:r>
      <w:r w:rsidR="00705847" w:rsidRPr="001B050E">
        <w:rPr>
          <w:rFonts w:ascii="Calibri" w:hAnsi="Calibri" w:cs="Calibri"/>
          <w:iCs/>
        </w:rPr>
        <w:t xml:space="preserve"> routinely used to estimate </w:t>
      </w:r>
      <w:r w:rsidR="00667E24" w:rsidRPr="001B050E">
        <w:rPr>
          <w:rFonts w:ascii="Calibri" w:hAnsi="Calibri" w:cs="Calibri"/>
          <w:iCs/>
        </w:rPr>
        <w:t xml:space="preserve">microbial </w:t>
      </w:r>
      <w:r w:rsidR="00705847" w:rsidRPr="001B050E">
        <w:rPr>
          <w:rFonts w:ascii="Calibri" w:hAnsi="Calibri" w:cs="Calibri"/>
          <w:iCs/>
        </w:rPr>
        <w:t>cell density in liquid cultures</w:t>
      </w:r>
      <w:r w:rsidR="00F55527" w:rsidRPr="001B050E">
        <w:rPr>
          <w:rFonts w:ascii="Calibri" w:hAnsi="Calibri" w:cs="Calibri"/>
          <w:iCs/>
        </w:rPr>
        <w:fldChar w:fldCharType="begin"/>
      </w:r>
      <w:r w:rsidR="00AB65F0" w:rsidRPr="001B050E">
        <w:rPr>
          <w:rFonts w:ascii="Calibri" w:hAnsi="Calibri" w:cs="Calibri"/>
          <w:iCs/>
        </w:rPr>
        <w:instrText xml:space="preserve"> ADDIN EN.CITE &lt;EndNote&gt;&lt;Cite&gt;&lt;Author&gt;Stevenson&lt;/Author&gt;&lt;Year&gt;2016&lt;/Year&gt;&lt;RecNum&gt;33&lt;/RecNum&gt;&lt;DisplayText&gt;&lt;style face="superscript"&gt;29&lt;/style&gt;&lt;/DisplayText&gt;&lt;record&gt;&lt;rec-number&gt;33&lt;/rec-number&gt;&lt;foreign-keys&gt;&lt;key app="EN" db-id="v2vrx5ezq9r2eoer00oxzswospvvpdffwev5" timestamp="1634262270"&gt;33&lt;/key&gt;&lt;/foreign-keys&gt;&lt;ref-type name="Journal Article"&gt;17&lt;/ref-type&gt;&lt;contributors&gt;&lt;authors&gt;&lt;author&gt;Stevenson, Keiran&lt;/author&gt;&lt;author&gt;McVey, Alexander F.&lt;/author&gt;&lt;author&gt;Clark, Ivan B. N.&lt;/author&gt;&lt;author&gt;Swain, Peter S.&lt;/author&gt;&lt;author&gt;Pilizota, Teuta&lt;/author&gt;&lt;/authors&gt;&lt;/contributors&gt;&lt;titles&gt;&lt;title&gt;General calibration of microbial growth in microplate readers&lt;/title&gt;&lt;secondary-title&gt;Scientific Reports&lt;/secondary-title&gt;&lt;/titles&gt;&lt;periodical&gt;&lt;full-title&gt;Scientific Reports&lt;/full-title&gt;&lt;/periodical&gt;&lt;pages&gt;38828&lt;/pages&gt;&lt;volume&gt;6&lt;/volume&gt;&lt;number&gt;1&lt;/number&gt;&lt;dates&gt;&lt;year&gt;2016&lt;/year&gt;&lt;pub-dates&gt;&lt;date&gt;2016/12/13&lt;/date&gt;&lt;/pub-dates&gt;&lt;/dates&gt;&lt;isbn&gt;2045-2322&lt;/isbn&gt;&lt;urls&gt;&lt;related-urls&gt;&lt;url&gt;https://doi.org/10.1038/srep38828&lt;/url&gt;&lt;url&gt;https://www.nature.com/articles/srep38828.pdf&lt;/url&gt;&lt;/related-urls&gt;&lt;/urls&gt;&lt;electronic-resource-num&gt;10.1038/srep38828&lt;/electronic-resource-num&gt;&lt;/record&gt;&lt;/Cite&gt;&lt;/EndNote&gt;</w:instrText>
      </w:r>
      <w:r w:rsidR="00F55527" w:rsidRPr="001B050E">
        <w:rPr>
          <w:rFonts w:ascii="Calibri" w:hAnsi="Calibri" w:cs="Calibri"/>
          <w:iCs/>
        </w:rPr>
        <w:fldChar w:fldCharType="separate"/>
      </w:r>
      <w:r w:rsidR="00AB65F0" w:rsidRPr="001B050E">
        <w:rPr>
          <w:rFonts w:ascii="Calibri" w:hAnsi="Calibri" w:cs="Calibri"/>
          <w:iCs/>
          <w:noProof/>
          <w:vertAlign w:val="superscript"/>
        </w:rPr>
        <w:t>29</w:t>
      </w:r>
      <w:r w:rsidR="00F55527" w:rsidRPr="001B050E">
        <w:rPr>
          <w:rFonts w:ascii="Calibri" w:hAnsi="Calibri" w:cs="Calibri"/>
          <w:iCs/>
        </w:rPr>
        <w:fldChar w:fldCharType="end"/>
      </w:r>
      <w:r w:rsidR="009143FA" w:rsidRPr="001B050E">
        <w:rPr>
          <w:rFonts w:ascii="Calibri" w:hAnsi="Calibri" w:cs="Calibri"/>
          <w:iCs/>
        </w:rPr>
        <w:t>.</w:t>
      </w:r>
      <w:r w:rsidR="00040DAF" w:rsidRPr="001B050E">
        <w:rPr>
          <w:rFonts w:ascii="Calibri" w:hAnsi="Calibri" w:cs="Calibri"/>
          <w:iCs/>
        </w:rPr>
        <w:t xml:space="preserve"> </w:t>
      </w:r>
      <w:r w:rsidR="009143FA" w:rsidRPr="001B050E">
        <w:rPr>
          <w:rFonts w:ascii="Calibri" w:hAnsi="Calibri" w:cs="Calibri"/>
          <w:iCs/>
        </w:rPr>
        <w:t xml:space="preserve">The wavelengths from </w:t>
      </w:r>
      <w:r w:rsidR="00F71850" w:rsidRPr="001B050E">
        <w:rPr>
          <w:rFonts w:ascii="Calibri" w:hAnsi="Calibri" w:cs="Calibri"/>
          <w:iCs/>
        </w:rPr>
        <w:t>720</w:t>
      </w:r>
      <w:r w:rsidR="002149A3" w:rsidRPr="001B050E">
        <w:rPr>
          <w:rFonts w:ascii="Calibri" w:hAnsi="Calibri" w:cs="Calibri"/>
          <w:iCs/>
        </w:rPr>
        <w:t>-</w:t>
      </w:r>
      <w:r w:rsidR="00F71850" w:rsidRPr="001B050E">
        <w:rPr>
          <w:rFonts w:ascii="Calibri" w:hAnsi="Calibri" w:cs="Calibri"/>
          <w:iCs/>
        </w:rPr>
        <w:t xml:space="preserve">750 nm were used in </w:t>
      </w:r>
      <w:r w:rsidR="00D34579" w:rsidRPr="001B050E">
        <w:rPr>
          <w:rFonts w:ascii="Calibri" w:hAnsi="Calibri" w:cs="Calibri"/>
          <w:iCs/>
        </w:rPr>
        <w:t>various</w:t>
      </w:r>
      <w:r w:rsidR="00F71850" w:rsidRPr="001B050E">
        <w:rPr>
          <w:rFonts w:ascii="Calibri" w:hAnsi="Calibri" w:cs="Calibri"/>
          <w:iCs/>
        </w:rPr>
        <w:t xml:space="preserve"> </w:t>
      </w:r>
      <w:r w:rsidR="00D34579" w:rsidRPr="001B050E">
        <w:rPr>
          <w:rFonts w:ascii="Calibri" w:hAnsi="Calibri" w:cs="Calibri"/>
          <w:iCs/>
        </w:rPr>
        <w:t>studies</w:t>
      </w:r>
      <w:r w:rsidR="00727066" w:rsidRPr="001B050E">
        <w:rPr>
          <w:rFonts w:ascii="Calibri" w:hAnsi="Calibri" w:cs="Calibri"/>
          <w:iCs/>
        </w:rPr>
        <w:t xml:space="preserve"> for </w:t>
      </w:r>
      <w:r w:rsidR="0019204B" w:rsidRPr="001B050E">
        <w:rPr>
          <w:rFonts w:ascii="Calibri" w:hAnsi="Calibri" w:cs="Calibri"/>
          <w:iCs/>
        </w:rPr>
        <w:t xml:space="preserve">measuring </w:t>
      </w:r>
      <w:r w:rsidR="00727066" w:rsidRPr="001B050E">
        <w:rPr>
          <w:rFonts w:ascii="Calibri" w:hAnsi="Calibri" w:cs="Calibri"/>
          <w:iCs/>
        </w:rPr>
        <w:t>cyanobacteria</w:t>
      </w:r>
      <w:r w:rsidR="0019204B" w:rsidRPr="001B050E">
        <w:rPr>
          <w:rFonts w:ascii="Calibri" w:hAnsi="Calibri" w:cs="Calibri"/>
          <w:iCs/>
        </w:rPr>
        <w:t>l growth</w:t>
      </w:r>
      <w:r w:rsidR="00AB65F0" w:rsidRPr="001B050E">
        <w:rPr>
          <w:rFonts w:ascii="Calibri" w:hAnsi="Calibri" w:cs="Calibri"/>
          <w:iCs/>
        </w:rPr>
        <w:fldChar w:fldCharType="begin">
          <w:fldData xml:space="preserve">PEVuZE5vdGU+PENpdGU+PEF1dGhvcj5aaGFuZzwvQXV0aG9yPjxZZWFyPjIwMTQ8L1llYXI+PFJl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==
</w:fldData>
        </w:fldChar>
      </w:r>
      <w:r w:rsidR="0087692A" w:rsidRPr="001B050E">
        <w:rPr>
          <w:rFonts w:ascii="Calibri" w:hAnsi="Calibri" w:cs="Calibri"/>
          <w:iCs/>
        </w:rPr>
        <w:instrText xml:space="preserve"> ADDIN EN.CITE </w:instrText>
      </w:r>
      <w:r w:rsidR="0087692A" w:rsidRPr="001B050E">
        <w:rPr>
          <w:rFonts w:ascii="Calibri" w:hAnsi="Calibri" w:cs="Calibri"/>
          <w:iCs/>
        </w:rPr>
        <w:fldChar w:fldCharType="begin">
          <w:fldData xml:space="preserve">PEVuZE5vdGU+PENpdGU+PEF1dGhvcj5aaGFuZzwvQXV0aG9yPjxZZWFyPjIwMTQ8L1llYXI+PFJl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==
</w:fldData>
        </w:fldChar>
      </w:r>
      <w:r w:rsidR="0087692A" w:rsidRPr="001B050E">
        <w:rPr>
          <w:rFonts w:ascii="Calibri" w:hAnsi="Calibri" w:cs="Calibri"/>
          <w:iCs/>
        </w:rPr>
        <w:instrText xml:space="preserve"> ADDIN EN.CITE.DATA </w:instrText>
      </w:r>
      <w:r w:rsidR="0087692A" w:rsidRPr="001B050E">
        <w:rPr>
          <w:rFonts w:ascii="Calibri" w:hAnsi="Calibri" w:cs="Calibri"/>
          <w:iCs/>
        </w:rPr>
      </w:r>
      <w:r w:rsidR="0087692A" w:rsidRPr="001B050E">
        <w:rPr>
          <w:rFonts w:ascii="Calibri" w:hAnsi="Calibri" w:cs="Calibri"/>
          <w:iCs/>
        </w:rPr>
        <w:fldChar w:fldCharType="end"/>
      </w:r>
      <w:r w:rsidR="00AB65F0" w:rsidRPr="001B050E">
        <w:rPr>
          <w:rFonts w:ascii="Calibri" w:hAnsi="Calibri" w:cs="Calibri"/>
          <w:iCs/>
        </w:rPr>
      </w:r>
      <w:r w:rsidR="00AB65F0" w:rsidRPr="001B050E">
        <w:rPr>
          <w:rFonts w:ascii="Calibri" w:hAnsi="Calibri" w:cs="Calibri"/>
          <w:iCs/>
        </w:rPr>
        <w:fldChar w:fldCharType="separate"/>
      </w:r>
      <w:r w:rsidR="00AB65F0" w:rsidRPr="001B050E">
        <w:rPr>
          <w:rFonts w:ascii="Calibri" w:hAnsi="Calibri" w:cs="Calibri"/>
          <w:iCs/>
          <w:noProof/>
          <w:vertAlign w:val="superscript"/>
        </w:rPr>
        <w:t>30-32</w:t>
      </w:r>
      <w:r w:rsidR="00AB65F0" w:rsidRPr="001B050E">
        <w:rPr>
          <w:rFonts w:ascii="Calibri" w:hAnsi="Calibri" w:cs="Calibri"/>
          <w:iCs/>
        </w:rPr>
        <w:fldChar w:fldCharType="end"/>
      </w:r>
      <w:r w:rsidR="0019204B" w:rsidRPr="001B050E">
        <w:rPr>
          <w:rFonts w:ascii="Calibri" w:hAnsi="Calibri" w:cs="Calibri"/>
          <w:iCs/>
        </w:rPr>
        <w:t>.</w:t>
      </w:r>
      <w:r w:rsidR="00E47103" w:rsidRPr="001B050E">
        <w:rPr>
          <w:rFonts w:ascii="Calibri" w:hAnsi="Calibri" w:cs="Calibri"/>
          <w:iCs/>
        </w:rPr>
        <w:t xml:space="preserve"> </w:t>
      </w:r>
      <w:r w:rsidR="0019204B" w:rsidRPr="001B050E">
        <w:rPr>
          <w:rFonts w:ascii="Calibri" w:hAnsi="Calibri" w:cs="Calibri"/>
          <w:iCs/>
        </w:rPr>
        <w:t>I</w:t>
      </w:r>
      <w:r w:rsidR="00E47103" w:rsidRPr="001B050E">
        <w:rPr>
          <w:rFonts w:ascii="Calibri" w:hAnsi="Calibri" w:cs="Calibri"/>
          <w:iCs/>
        </w:rPr>
        <w:t>n this protocol</w:t>
      </w:r>
      <w:r w:rsidR="00D97887" w:rsidRPr="001B050E">
        <w:rPr>
          <w:rFonts w:ascii="Calibri" w:hAnsi="Calibri" w:cs="Calibri"/>
          <w:iCs/>
        </w:rPr>
        <w:t>,</w:t>
      </w:r>
      <w:r w:rsidR="00E47103" w:rsidRPr="001B050E">
        <w:rPr>
          <w:rFonts w:ascii="Calibri" w:hAnsi="Calibri" w:cs="Calibri"/>
          <w:iCs/>
        </w:rPr>
        <w:t xml:space="preserve"> OD</w:t>
      </w:r>
      <w:r w:rsidR="00E47103" w:rsidRPr="001B050E">
        <w:rPr>
          <w:rFonts w:ascii="Calibri" w:hAnsi="Calibri" w:cs="Calibri"/>
          <w:iCs/>
          <w:vertAlign w:val="subscript"/>
        </w:rPr>
        <w:t>750</w:t>
      </w:r>
      <w:r w:rsidR="00E47103" w:rsidRPr="001B050E">
        <w:rPr>
          <w:rFonts w:ascii="Calibri" w:hAnsi="Calibri" w:cs="Calibri"/>
          <w:iCs/>
        </w:rPr>
        <w:t xml:space="preserve"> </w:t>
      </w:r>
      <w:r w:rsidR="00D90A18" w:rsidRPr="001B050E">
        <w:rPr>
          <w:rFonts w:ascii="Calibri" w:hAnsi="Calibri" w:cs="Calibri"/>
          <w:iCs/>
        </w:rPr>
        <w:t>i</w:t>
      </w:r>
      <w:r w:rsidR="00E47103" w:rsidRPr="001B050E">
        <w:rPr>
          <w:rFonts w:ascii="Calibri" w:hAnsi="Calibri" w:cs="Calibri"/>
          <w:iCs/>
        </w:rPr>
        <w:t xml:space="preserve">s used </w:t>
      </w:r>
      <w:r w:rsidR="00875866" w:rsidRPr="001B050E">
        <w:rPr>
          <w:rFonts w:ascii="Calibri" w:hAnsi="Calibri" w:cs="Calibri"/>
          <w:iCs/>
        </w:rPr>
        <w:t xml:space="preserve">because JSC-1 can produce </w:t>
      </w:r>
      <w:r w:rsidR="000A595F" w:rsidRPr="001B050E">
        <w:rPr>
          <w:rFonts w:ascii="Calibri" w:hAnsi="Calibri" w:cs="Calibri"/>
          <w:iCs/>
        </w:rPr>
        <w:t xml:space="preserve">pigments that absorb </w:t>
      </w:r>
      <w:r w:rsidR="00577DFA" w:rsidRPr="001B050E">
        <w:rPr>
          <w:rFonts w:ascii="Calibri" w:hAnsi="Calibri" w:cs="Calibri"/>
          <w:iCs/>
        </w:rPr>
        <w:t>far-red light</w:t>
      </w:r>
      <w:r w:rsidR="00A851E4" w:rsidRPr="001B050E">
        <w:rPr>
          <w:rFonts w:ascii="Calibri" w:hAnsi="Calibri" w:cs="Calibri"/>
          <w:iCs/>
        </w:rPr>
        <w:fldChar w:fldCharType="begin">
          <w:fldData xml:space="preserve">PEVuZE5vdGU+PENpdGU+PEF1dGhvcj5HYW48L0F1dGhvcj48WWVhcj4yMDE0PC9ZZWFyPjxSZWNO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</w:fldData>
        </w:fldChar>
      </w:r>
      <w:r w:rsidR="0087692A" w:rsidRPr="001B050E">
        <w:rPr>
          <w:rFonts w:ascii="Calibri" w:hAnsi="Calibri" w:cs="Calibri"/>
          <w:iCs/>
        </w:rPr>
        <w:instrText xml:space="preserve"> ADDIN EN.CITE </w:instrText>
      </w:r>
      <w:r w:rsidR="0087692A" w:rsidRPr="001B050E">
        <w:rPr>
          <w:rFonts w:ascii="Calibri" w:hAnsi="Calibri" w:cs="Calibri"/>
          <w:iCs/>
        </w:rPr>
        <w:fldChar w:fldCharType="begin">
          <w:fldData xml:space="preserve">PEVuZE5vdGU+PENpdGU+PEF1dGhvcj5HYW48L0F1dGhvcj48WWVhcj4yMDE0PC9ZZWFyPjxSZWNO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</w:fldData>
        </w:fldChar>
      </w:r>
      <w:r w:rsidR="0087692A" w:rsidRPr="001B050E">
        <w:rPr>
          <w:rFonts w:ascii="Calibri" w:hAnsi="Calibri" w:cs="Calibri"/>
          <w:iCs/>
        </w:rPr>
        <w:instrText xml:space="preserve"> ADDIN EN.CITE.DATA </w:instrText>
      </w:r>
      <w:r w:rsidR="0087692A" w:rsidRPr="001B050E">
        <w:rPr>
          <w:rFonts w:ascii="Calibri" w:hAnsi="Calibri" w:cs="Calibri"/>
          <w:iCs/>
        </w:rPr>
      </w:r>
      <w:r w:rsidR="0087692A" w:rsidRPr="001B050E">
        <w:rPr>
          <w:rFonts w:ascii="Calibri" w:hAnsi="Calibri" w:cs="Calibri"/>
          <w:iCs/>
        </w:rPr>
        <w:fldChar w:fldCharType="end"/>
      </w:r>
      <w:r w:rsidR="00A851E4" w:rsidRPr="001B050E">
        <w:rPr>
          <w:rFonts w:ascii="Calibri" w:hAnsi="Calibri" w:cs="Calibri"/>
          <w:iCs/>
        </w:rPr>
      </w:r>
      <w:r w:rsidR="00A851E4" w:rsidRPr="001B050E">
        <w:rPr>
          <w:rFonts w:ascii="Calibri" w:hAnsi="Calibri" w:cs="Calibri"/>
          <w:iCs/>
        </w:rPr>
        <w:fldChar w:fldCharType="separate"/>
      </w:r>
      <w:r w:rsidR="00A851E4" w:rsidRPr="001B050E">
        <w:rPr>
          <w:rFonts w:ascii="Calibri" w:hAnsi="Calibri" w:cs="Calibri"/>
          <w:iCs/>
          <w:noProof/>
          <w:vertAlign w:val="superscript"/>
        </w:rPr>
        <w:t>7</w:t>
      </w:r>
      <w:r w:rsidR="00A851E4" w:rsidRPr="001B050E">
        <w:rPr>
          <w:rFonts w:ascii="Calibri" w:hAnsi="Calibri" w:cs="Calibri"/>
          <w:iCs/>
        </w:rPr>
        <w:fldChar w:fldCharType="end"/>
      </w:r>
      <w:r w:rsidR="00B71C21" w:rsidRPr="001B050E">
        <w:rPr>
          <w:rFonts w:ascii="Calibri" w:hAnsi="Calibri" w:cs="Calibri"/>
          <w:iCs/>
        </w:rPr>
        <w:t>.</w:t>
      </w:r>
      <w:r w:rsidR="00043ADB" w:rsidRPr="001B050E">
        <w:rPr>
          <w:rFonts w:ascii="Calibri" w:hAnsi="Calibri" w:cs="Calibri"/>
          <w:iCs/>
        </w:rPr>
        <w:t xml:space="preserve"> Alternatively, chlorophyll concentration </w:t>
      </w:r>
      <w:r w:rsidR="009B0372" w:rsidRPr="001B050E">
        <w:rPr>
          <w:rFonts w:ascii="Calibri" w:hAnsi="Calibri" w:cs="Calibri"/>
          <w:iCs/>
        </w:rPr>
        <w:t>was</w:t>
      </w:r>
      <w:r w:rsidR="00043ADB" w:rsidRPr="001B050E">
        <w:rPr>
          <w:rFonts w:ascii="Calibri" w:hAnsi="Calibri" w:cs="Calibri"/>
          <w:iCs/>
        </w:rPr>
        <w:t xml:space="preserve"> also </w:t>
      </w:r>
      <w:r w:rsidR="009B0372" w:rsidRPr="001B050E">
        <w:rPr>
          <w:rFonts w:ascii="Calibri" w:hAnsi="Calibri" w:cs="Calibri"/>
          <w:iCs/>
        </w:rPr>
        <w:t xml:space="preserve">used to </w:t>
      </w:r>
      <w:r w:rsidR="0018010B" w:rsidRPr="001B050E">
        <w:rPr>
          <w:rFonts w:ascii="Calibri" w:hAnsi="Calibri" w:cs="Calibri"/>
          <w:iCs/>
        </w:rPr>
        <w:t>measure the</w:t>
      </w:r>
      <w:r w:rsidR="00F1720F" w:rsidRPr="001B050E">
        <w:rPr>
          <w:rFonts w:ascii="Calibri" w:hAnsi="Calibri" w:cs="Calibri"/>
          <w:iCs/>
        </w:rPr>
        <w:t xml:space="preserve"> growth of cyanobacteria</w:t>
      </w:r>
      <w:r w:rsidR="00F1720F" w:rsidRPr="001B050E">
        <w:rPr>
          <w:rFonts w:ascii="Calibri" w:hAnsi="Calibri" w:cs="Calibri"/>
          <w:iCs/>
        </w:rPr>
        <w:fldChar w:fldCharType="begin"/>
      </w:r>
      <w:r w:rsidR="00AB65F0" w:rsidRPr="001B050E">
        <w:rPr>
          <w:rFonts w:ascii="Calibri" w:hAnsi="Calibri" w:cs="Calibri"/>
          <w:iCs/>
        </w:rPr>
        <w:instrText xml:space="preserve"> ADDIN EN.CITE &lt;EndNote&gt;&lt;Cite&gt;&lt;Author&gt;Li&lt;/Author&gt;&lt;Year&gt;2014&lt;/Year&gt;&lt;RecNum&gt;34&lt;/RecNum&gt;&lt;DisplayText&gt;&lt;style face="superscript"&gt;33&lt;/style&gt;&lt;/DisplayText&gt;&lt;record&gt;&lt;rec-number&gt;34&lt;/rec-number&gt;&lt;foreign-keys&gt;&lt;key app="EN" db-id="v2vrx5ezq9r2eoer00oxzswospvvpdffwev5" timestamp="1634262270"&gt;34&lt;/key&gt;&lt;/foreign-keys&gt;&lt;ref-type name="Journal Article"&gt;17&lt;/ref-type&gt;&lt;contributors&gt;&lt;authors&gt;&lt;author&gt;Li,Yaqiong&lt;/author&gt;&lt;author&gt;Lin,Yuankui&lt;/author&gt;&lt;author&gt;Loughlin,Patrick&lt;/author&gt;&lt;author&gt;Chen,Min&lt;/author&gt;&lt;/authors&gt;&lt;/contributors&gt;&lt;auth-address&gt;Dr Min Chen,University of Sydney,School of Biological Sciences,Sydney,2006,NSW,Australia,min.chen@sydney.edu.au&lt;/auth-address&gt;&lt;titles&gt;&lt;title&gt;&lt;style face="normal" font="default" size="100%"&gt;Optimization and effects of different culture conditions on growth of &lt;/style&gt;&lt;style face="italic" font="default" size="100%"&gt;Halomicronema hongdechloris&lt;/style&gt;&lt;style face="normal" font="default" size="100%"&gt; – a filamentous cyanobacterium containing chlorophyll &lt;/style&gt;&lt;style face="italic" font="default" size="100%"&gt;f&lt;/style&gt;&lt;/title&gt;&lt;secondary-title&gt;Frontiers in Plant Science&lt;/secondary-title&gt;&lt;short-title&gt;Light and chlorophyll f-containing cyanobacterium&lt;/short-title&gt;&lt;/titles&gt;&lt;periodical&gt;&lt;full-title&gt;Frontiers in Plant Science&lt;/full-title&gt;&lt;/periodical&gt;&lt;volume&gt;5&lt;/volume&gt;&lt;number&gt;67&lt;/number&gt;&lt;keywords&gt;&lt;keyword&gt;: cyanobacteria,chlorophyll a,chlorophyll f,Halomicronema hongdechloris (H. hongdechloris),light and photopigments&lt;/keyword&gt;&lt;/keywords&gt;&lt;dates&gt;&lt;year&gt;2014&lt;/year&gt;&lt;pub-dates&gt;&lt;date&gt;2014-February-25&lt;/date&gt;&lt;/pub-dates&gt;&lt;/dates&gt;&lt;isbn&gt;1664-462X&lt;/isbn&gt;&lt;work-type&gt;Original Research&lt;/work-type&gt;&lt;urls&gt;&lt;related-urls&gt;&lt;url&gt;https://www.frontiersin.org/article/10.3389/fpls.2014.00067&lt;/url&gt;&lt;/related-urls&gt;&lt;/urls&gt;&lt;electronic-resource-num&gt;10.3389/fpls.2014.00067&lt;/electronic-resource-num&gt;&lt;language&gt;English&lt;/language&gt;&lt;/record&gt;&lt;/Cite&gt;&lt;/EndNote&gt;</w:instrText>
      </w:r>
      <w:r w:rsidR="00F1720F" w:rsidRPr="001B050E">
        <w:rPr>
          <w:rFonts w:ascii="Calibri" w:hAnsi="Calibri" w:cs="Calibri"/>
          <w:iCs/>
        </w:rPr>
        <w:fldChar w:fldCharType="separate"/>
      </w:r>
      <w:r w:rsidR="00AB65F0" w:rsidRPr="001B050E">
        <w:rPr>
          <w:rFonts w:ascii="Calibri" w:hAnsi="Calibri" w:cs="Calibri"/>
          <w:iCs/>
          <w:noProof/>
          <w:vertAlign w:val="superscript"/>
        </w:rPr>
        <w:t>33</w:t>
      </w:r>
      <w:r w:rsidR="00F1720F" w:rsidRPr="001B050E">
        <w:rPr>
          <w:rFonts w:ascii="Calibri" w:hAnsi="Calibri" w:cs="Calibri"/>
          <w:iCs/>
        </w:rPr>
        <w:fldChar w:fldCharType="end"/>
      </w:r>
      <w:r w:rsidR="00F1720F" w:rsidRPr="001B050E">
        <w:rPr>
          <w:rFonts w:ascii="Calibri" w:hAnsi="Calibri" w:cs="Calibri"/>
          <w:iCs/>
        </w:rPr>
        <w:t>.</w:t>
      </w:r>
    </w:p>
    <w:p w14:paraId="506E4BF4" w14:textId="77777777" w:rsidR="00BB76E0" w:rsidRPr="001B050E" w:rsidRDefault="00BB76E0" w:rsidP="001B050E">
      <w:pPr>
        <w:pStyle w:val="NormalWeb"/>
        <w:spacing w:before="0" w:beforeAutospacing="0" w:after="0" w:afterAutospacing="0"/>
        <w:jc w:val="both"/>
        <w:rPr>
          <w:rFonts w:ascii="Calibri" w:hAnsi="Calibri" w:cs="Calibri"/>
          <w:iCs/>
        </w:rPr>
      </w:pPr>
    </w:p>
    <w:p w14:paraId="75882C4F" w14:textId="5E79E20A" w:rsidR="00721934" w:rsidRPr="001B050E" w:rsidRDefault="001C0BA0" w:rsidP="001B050E">
      <w:pPr>
        <w:pStyle w:val="NormalWeb"/>
        <w:numPr>
          <w:ilvl w:val="1"/>
          <w:numId w:val="13"/>
        </w:numPr>
        <w:spacing w:before="0" w:beforeAutospacing="0" w:after="0" w:afterAutospacing="0"/>
        <w:ind w:left="0" w:firstLine="0"/>
        <w:jc w:val="both"/>
        <w:rPr>
          <w:rFonts w:ascii="Calibri" w:hAnsi="Calibri" w:cs="Calibri"/>
        </w:rPr>
      </w:pPr>
      <w:r w:rsidRPr="001B050E">
        <w:rPr>
          <w:rFonts w:ascii="Calibri" w:hAnsi="Calibri" w:cs="Calibri"/>
          <w:highlight w:val="yellow"/>
        </w:rPr>
        <w:t>Transfer the cell culture (OD</w:t>
      </w:r>
      <w:r w:rsidRPr="001B050E">
        <w:rPr>
          <w:rFonts w:ascii="Calibri" w:hAnsi="Calibri" w:cs="Calibri"/>
          <w:highlight w:val="yellow"/>
          <w:vertAlign w:val="subscript"/>
        </w:rPr>
        <w:t>750</w:t>
      </w:r>
      <w:r w:rsidRPr="001B050E">
        <w:rPr>
          <w:rFonts w:ascii="Calibri" w:hAnsi="Calibri" w:cs="Calibri"/>
          <w:highlight w:val="yellow"/>
        </w:rPr>
        <w:t xml:space="preserve"> ~0.8) into a 1L conical flask and dilute it to </w:t>
      </w:r>
      <w:r w:rsidR="00F51ACC" w:rsidRPr="001B050E">
        <w:rPr>
          <w:rFonts w:ascii="Calibri" w:hAnsi="Calibri" w:cs="Calibri"/>
          <w:highlight w:val="yellow"/>
        </w:rPr>
        <w:t>OD</w:t>
      </w:r>
      <w:r w:rsidR="00F51ACC" w:rsidRPr="001B050E">
        <w:rPr>
          <w:rFonts w:ascii="Calibri" w:hAnsi="Calibri" w:cs="Calibri"/>
          <w:highlight w:val="yellow"/>
          <w:vertAlign w:val="subscript"/>
        </w:rPr>
        <w:t>750</w:t>
      </w:r>
      <w:r w:rsidR="00F51ACC" w:rsidRPr="001B050E">
        <w:rPr>
          <w:rFonts w:ascii="Calibri" w:hAnsi="Calibri" w:cs="Calibri"/>
          <w:highlight w:val="yellow"/>
        </w:rPr>
        <w:t xml:space="preserve"> = 0.2 in 500 mL of B-HEPES medium</w:t>
      </w:r>
      <w:r w:rsidRPr="001B050E">
        <w:rPr>
          <w:rFonts w:ascii="Calibri" w:hAnsi="Calibri" w:cs="Calibri"/>
          <w:highlight w:val="yellow"/>
        </w:rPr>
        <w:t xml:space="preserve">. Grow the culture until </w:t>
      </w:r>
      <w:r w:rsidR="00E7272C" w:rsidRPr="001B050E">
        <w:rPr>
          <w:rFonts w:ascii="Calibri" w:hAnsi="Calibri" w:cs="Calibri"/>
          <w:highlight w:val="yellow"/>
        </w:rPr>
        <w:t xml:space="preserve">the </w:t>
      </w:r>
      <w:r w:rsidRPr="001B050E">
        <w:rPr>
          <w:rFonts w:ascii="Calibri" w:hAnsi="Calibri" w:cs="Calibri"/>
          <w:highlight w:val="yellow"/>
        </w:rPr>
        <w:t>late exponential growth phase</w:t>
      </w:r>
      <w:r w:rsidR="00885CF3" w:rsidRPr="001B050E">
        <w:rPr>
          <w:rFonts w:ascii="Calibri" w:hAnsi="Calibri" w:cs="Calibri"/>
          <w:highlight w:val="yellow"/>
        </w:rPr>
        <w:t xml:space="preserve"> (OD</w:t>
      </w:r>
      <w:r w:rsidR="00885CF3" w:rsidRPr="001B050E">
        <w:rPr>
          <w:rFonts w:ascii="Calibri" w:hAnsi="Calibri" w:cs="Calibri"/>
          <w:highlight w:val="yellow"/>
          <w:vertAlign w:val="subscript"/>
        </w:rPr>
        <w:t>750</w:t>
      </w:r>
      <w:r w:rsidR="00885CF3" w:rsidRPr="001B050E">
        <w:rPr>
          <w:rFonts w:ascii="Calibri" w:hAnsi="Calibri" w:cs="Calibri"/>
          <w:highlight w:val="yellow"/>
        </w:rPr>
        <w:t xml:space="preserve"> </w:t>
      </w:r>
      <w:r w:rsidR="00A851E4" w:rsidRPr="001B050E">
        <w:rPr>
          <w:rFonts w:ascii="Calibri" w:hAnsi="Calibri" w:cs="Calibri"/>
          <w:highlight w:val="yellow"/>
        </w:rPr>
        <w:t xml:space="preserve">= </w:t>
      </w:r>
      <w:r w:rsidR="00885CF3" w:rsidRPr="001B050E">
        <w:rPr>
          <w:rFonts w:ascii="Calibri" w:hAnsi="Calibri" w:cs="Calibri"/>
          <w:highlight w:val="yellow"/>
        </w:rPr>
        <w:t>0.8</w:t>
      </w:r>
      <w:r w:rsidR="000238BD" w:rsidRPr="001B050E">
        <w:rPr>
          <w:rFonts w:ascii="Calibri" w:hAnsi="Calibri" w:cs="Calibri"/>
          <w:highlight w:val="yellow"/>
        </w:rPr>
        <w:t>-</w:t>
      </w:r>
      <w:r w:rsidR="00A3157B" w:rsidRPr="001B050E">
        <w:rPr>
          <w:rFonts w:ascii="Calibri" w:hAnsi="Calibri" w:cs="Calibri"/>
          <w:highlight w:val="yellow"/>
        </w:rPr>
        <w:t>1.0</w:t>
      </w:r>
      <w:r w:rsidR="00885CF3" w:rsidRPr="001B050E">
        <w:rPr>
          <w:rFonts w:ascii="Calibri" w:hAnsi="Calibri" w:cs="Calibri"/>
          <w:highlight w:val="yellow"/>
        </w:rPr>
        <w:t>)</w:t>
      </w:r>
      <w:r w:rsidRPr="001B050E">
        <w:rPr>
          <w:rFonts w:ascii="Calibri" w:hAnsi="Calibri" w:cs="Calibri"/>
          <w:highlight w:val="yellow"/>
        </w:rPr>
        <w:t xml:space="preserve"> in the same condition </w:t>
      </w:r>
      <w:r w:rsidR="00F51ACC" w:rsidRPr="001B050E">
        <w:rPr>
          <w:rFonts w:ascii="Calibri" w:hAnsi="Calibri" w:cs="Calibri"/>
          <w:highlight w:val="yellow"/>
        </w:rPr>
        <w:t xml:space="preserve">mentioned </w:t>
      </w:r>
      <w:r w:rsidRPr="001B050E">
        <w:rPr>
          <w:rFonts w:ascii="Calibri" w:hAnsi="Calibri" w:cs="Calibri"/>
          <w:highlight w:val="yellow"/>
        </w:rPr>
        <w:t>above</w:t>
      </w:r>
      <w:r w:rsidR="00F51ACC" w:rsidRPr="001B050E">
        <w:rPr>
          <w:rFonts w:ascii="Calibri" w:hAnsi="Calibri" w:cs="Calibri"/>
          <w:highlight w:val="yellow"/>
        </w:rPr>
        <w:t xml:space="preserve"> </w:t>
      </w:r>
      <w:r w:rsidR="000238BD" w:rsidRPr="001B050E">
        <w:rPr>
          <w:rFonts w:ascii="Calibri" w:hAnsi="Calibri" w:cs="Calibri"/>
          <w:highlight w:val="yellow"/>
        </w:rPr>
        <w:t xml:space="preserve">(step 1.1) </w:t>
      </w:r>
      <w:r w:rsidR="00F51ACC" w:rsidRPr="001B050E">
        <w:rPr>
          <w:rFonts w:ascii="Calibri" w:hAnsi="Calibri" w:cs="Calibri"/>
          <w:highlight w:val="yellow"/>
        </w:rPr>
        <w:t>and t</w:t>
      </w:r>
      <w:r w:rsidRPr="001B050E">
        <w:rPr>
          <w:rFonts w:ascii="Calibri" w:hAnsi="Calibri" w:cs="Calibri"/>
          <w:highlight w:val="yellow"/>
        </w:rPr>
        <w:t>hen harvest the culture by centrifugation.</w:t>
      </w:r>
    </w:p>
    <w:p w14:paraId="2F3B4175" w14:textId="5EC98F37" w:rsidR="001C0BA0" w:rsidRPr="001B050E" w:rsidRDefault="001C0BA0" w:rsidP="001B050E">
      <w:pPr>
        <w:pStyle w:val="NormalWeb"/>
        <w:spacing w:before="0" w:beforeAutospacing="0" w:after="0" w:afterAutospacing="0"/>
        <w:jc w:val="both"/>
        <w:rPr>
          <w:rFonts w:ascii="Calibri" w:hAnsi="Calibri" w:cs="Calibri"/>
        </w:rPr>
      </w:pP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p>
    <w:p w14:paraId="7DB3E9AD" w14:textId="6E054A37" w:rsidR="00BB76E0" w:rsidRPr="001B050E" w:rsidRDefault="001C0BA0" w:rsidP="001B050E">
      <w:pPr>
        <w:pStyle w:val="NormalWeb"/>
        <w:numPr>
          <w:ilvl w:val="1"/>
          <w:numId w:val="13"/>
        </w:numPr>
        <w:spacing w:before="0" w:beforeAutospacing="0" w:after="0" w:afterAutospacing="0"/>
        <w:ind w:left="0" w:firstLine="0"/>
        <w:jc w:val="both"/>
        <w:rPr>
          <w:rFonts w:ascii="Calibri" w:hAnsi="Calibri" w:cs="Calibri"/>
          <w:highlight w:val="yellow"/>
        </w:rPr>
      </w:pPr>
      <w:r w:rsidRPr="001B050E">
        <w:rPr>
          <w:rFonts w:ascii="Calibri" w:hAnsi="Calibri" w:cs="Calibri"/>
          <w:highlight w:val="yellow"/>
        </w:rPr>
        <w:t xml:space="preserve"> Centrifuge the culture at 10,000 </w:t>
      </w:r>
      <w:r w:rsidRPr="001B050E">
        <w:rPr>
          <w:rFonts w:ascii="Calibri" w:hAnsi="Calibri" w:cs="Calibri"/>
          <w:i/>
          <w:iCs/>
          <w:highlight w:val="yellow"/>
        </w:rPr>
        <w:t xml:space="preserve">x g </w:t>
      </w:r>
      <w:r w:rsidRPr="001B050E">
        <w:rPr>
          <w:rFonts w:ascii="Calibri" w:hAnsi="Calibri" w:cs="Calibri"/>
          <w:highlight w:val="yellow"/>
        </w:rPr>
        <w:t xml:space="preserve">for 20 min at room temperature and </w:t>
      </w:r>
      <w:r w:rsidR="00BD5E78" w:rsidRPr="001B050E">
        <w:rPr>
          <w:rFonts w:ascii="Calibri" w:hAnsi="Calibri" w:cs="Calibri"/>
          <w:highlight w:val="yellow"/>
        </w:rPr>
        <w:t xml:space="preserve">completely </w:t>
      </w:r>
      <w:r w:rsidRPr="001B050E">
        <w:rPr>
          <w:rFonts w:ascii="Calibri" w:hAnsi="Calibri" w:cs="Calibri"/>
          <w:highlight w:val="yellow"/>
        </w:rPr>
        <w:t xml:space="preserve">discard </w:t>
      </w:r>
      <w:r w:rsidR="00F51ACC" w:rsidRPr="001B050E">
        <w:rPr>
          <w:rFonts w:ascii="Calibri" w:hAnsi="Calibri" w:cs="Calibri"/>
          <w:highlight w:val="yellow"/>
        </w:rPr>
        <w:t>the supernatant</w:t>
      </w:r>
      <w:r w:rsidRPr="001B050E">
        <w:rPr>
          <w:rFonts w:ascii="Calibri" w:hAnsi="Calibri" w:cs="Calibri"/>
          <w:highlight w:val="yellow"/>
        </w:rPr>
        <w:t>.</w:t>
      </w:r>
    </w:p>
    <w:p w14:paraId="0F4AF049" w14:textId="0C8FA4DA" w:rsidR="001C0BA0" w:rsidRPr="001B050E" w:rsidRDefault="001C0BA0" w:rsidP="001B050E">
      <w:pPr>
        <w:pStyle w:val="NormalWeb"/>
        <w:spacing w:before="0" w:beforeAutospacing="0" w:after="0" w:afterAutospacing="0"/>
        <w:jc w:val="both"/>
        <w:rPr>
          <w:rFonts w:ascii="Calibri" w:hAnsi="Calibri" w:cs="Calibri"/>
        </w:rPr>
      </w:pP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p>
    <w:p w14:paraId="58E58156" w14:textId="2DC17D5E" w:rsidR="00BB76E0" w:rsidRPr="001B050E" w:rsidRDefault="001C0BA0" w:rsidP="001B050E">
      <w:pPr>
        <w:pStyle w:val="NormalWeb"/>
        <w:spacing w:before="0" w:beforeAutospacing="0" w:after="0" w:afterAutospacing="0"/>
        <w:jc w:val="both"/>
        <w:rPr>
          <w:rFonts w:ascii="Calibri" w:hAnsi="Calibri" w:cs="Calibri"/>
        </w:rPr>
      </w:pPr>
      <w:r w:rsidRPr="001B050E">
        <w:rPr>
          <w:rFonts w:ascii="Calibri" w:hAnsi="Calibri" w:cs="Calibri"/>
        </w:rPr>
        <w:t xml:space="preserve">NOTE: The cells pellets can be </w:t>
      </w:r>
      <w:r w:rsidR="00F51ACC" w:rsidRPr="001B050E">
        <w:rPr>
          <w:rFonts w:ascii="Calibri" w:hAnsi="Calibri" w:cs="Calibri"/>
        </w:rPr>
        <w:t xml:space="preserve">stored </w:t>
      </w:r>
      <w:r w:rsidRPr="001B050E">
        <w:rPr>
          <w:rFonts w:ascii="Calibri" w:hAnsi="Calibri" w:cs="Calibri"/>
        </w:rPr>
        <w:t>at -80 °C</w:t>
      </w:r>
      <w:r w:rsidR="0008483D" w:rsidRPr="001B050E">
        <w:rPr>
          <w:rFonts w:ascii="Calibri" w:hAnsi="Calibri" w:cs="Calibri"/>
        </w:rPr>
        <w:t xml:space="preserve"> for up to 6 months</w:t>
      </w:r>
      <w:r w:rsidRPr="001B050E">
        <w:rPr>
          <w:rFonts w:ascii="Calibri" w:hAnsi="Calibri" w:cs="Calibri"/>
        </w:rPr>
        <w:t xml:space="preserve">.   </w:t>
      </w:r>
    </w:p>
    <w:p w14:paraId="48F0DEA3" w14:textId="6B7A9651" w:rsidR="001C0BA0" w:rsidRPr="001B050E" w:rsidRDefault="001C0BA0" w:rsidP="001B050E">
      <w:pPr>
        <w:pStyle w:val="NormalWeb"/>
        <w:spacing w:before="0" w:beforeAutospacing="0" w:after="0" w:afterAutospacing="0"/>
        <w:jc w:val="both"/>
        <w:rPr>
          <w:rFonts w:ascii="Calibri" w:hAnsi="Calibri" w:cs="Calibri"/>
        </w:rPr>
      </w:pPr>
      <w:r w:rsidRPr="001B050E">
        <w:rPr>
          <w:rFonts w:ascii="Calibri" w:hAnsi="Calibri" w:cs="Calibri"/>
        </w:rPr>
        <w:t xml:space="preserve">                          </w:t>
      </w:r>
    </w:p>
    <w:p w14:paraId="5B99DCF1" w14:textId="52039760" w:rsidR="001C0BA0" w:rsidRPr="001B050E" w:rsidRDefault="001C0BA0" w:rsidP="001B050E">
      <w:pPr>
        <w:pStyle w:val="NormalWeb"/>
        <w:numPr>
          <w:ilvl w:val="0"/>
          <w:numId w:val="13"/>
        </w:numPr>
        <w:spacing w:before="0" w:beforeAutospacing="0" w:after="0" w:afterAutospacing="0"/>
        <w:ind w:left="0" w:firstLine="0"/>
        <w:jc w:val="both"/>
        <w:rPr>
          <w:rFonts w:ascii="Calibri" w:hAnsi="Calibri" w:cs="Calibri"/>
          <w:b/>
        </w:rPr>
      </w:pPr>
      <w:r w:rsidRPr="001B050E">
        <w:rPr>
          <w:rFonts w:ascii="Calibri" w:hAnsi="Calibri" w:cs="Calibri"/>
          <w:b/>
          <w:highlight w:val="yellow"/>
        </w:rPr>
        <w:t>Cell</w:t>
      </w:r>
      <w:r w:rsidR="001B5185" w:rsidRPr="001B050E">
        <w:rPr>
          <w:rFonts w:ascii="Calibri" w:hAnsi="Calibri" w:cs="Calibri"/>
          <w:b/>
          <w:highlight w:val="yellow"/>
        </w:rPr>
        <w:t>s</w:t>
      </w:r>
      <w:r w:rsidRPr="001B050E">
        <w:rPr>
          <w:rFonts w:ascii="Calibri" w:hAnsi="Calibri" w:cs="Calibri"/>
          <w:b/>
          <w:highlight w:val="yellow"/>
        </w:rPr>
        <w:t xml:space="preserve"> lysis</w:t>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p>
    <w:p w14:paraId="38BDFF90" w14:textId="5D1694B2" w:rsidR="001C0BA0" w:rsidRPr="001B050E" w:rsidRDefault="001C0BA0" w:rsidP="001B050E">
      <w:pPr>
        <w:pStyle w:val="NormalWeb"/>
        <w:numPr>
          <w:ilvl w:val="1"/>
          <w:numId w:val="13"/>
        </w:numPr>
        <w:spacing w:before="0" w:beforeAutospacing="0" w:after="0" w:afterAutospacing="0"/>
        <w:ind w:left="0" w:firstLine="0"/>
        <w:jc w:val="both"/>
        <w:rPr>
          <w:rFonts w:ascii="Calibri" w:hAnsi="Calibri" w:cs="Calibri"/>
          <w:b/>
          <w:highlight w:val="yellow"/>
        </w:rPr>
      </w:pPr>
      <w:r w:rsidRPr="001B050E">
        <w:rPr>
          <w:rFonts w:ascii="Calibri" w:hAnsi="Calibri" w:cs="Calibri"/>
          <w:highlight w:val="yellow"/>
        </w:rPr>
        <w:t xml:space="preserve">Suspend the cell pellets and wash twice with </w:t>
      </w:r>
      <w:r w:rsidRPr="001B050E">
        <w:rPr>
          <w:rFonts w:ascii="Calibri" w:hAnsi="Calibri" w:cs="Calibri"/>
          <w:color w:val="000000"/>
          <w:highlight w:val="yellow"/>
        </w:rPr>
        <w:t>0.75 M K-phosphate</w:t>
      </w:r>
      <w:r w:rsidRPr="001B050E">
        <w:rPr>
          <w:rFonts w:ascii="Calibri" w:hAnsi="Calibri" w:cs="Calibri"/>
          <w:highlight w:val="yellow"/>
        </w:rPr>
        <w:t xml:space="preserve"> buffer, pH 7. </w:t>
      </w:r>
    </w:p>
    <w:p w14:paraId="39C4CCA0" w14:textId="77777777" w:rsidR="00AD4D4A" w:rsidRPr="001B050E" w:rsidRDefault="00AD4D4A" w:rsidP="001B050E">
      <w:pPr>
        <w:pStyle w:val="NormalWeb"/>
        <w:spacing w:before="0" w:beforeAutospacing="0" w:after="0" w:afterAutospacing="0"/>
        <w:jc w:val="both"/>
        <w:rPr>
          <w:rFonts w:ascii="Calibri" w:hAnsi="Calibri" w:cs="Calibri"/>
        </w:rPr>
      </w:pPr>
    </w:p>
    <w:p w14:paraId="6C02145F" w14:textId="3D6FA323" w:rsidR="001C0BA0" w:rsidRPr="001B050E" w:rsidRDefault="001C0BA0" w:rsidP="001B050E">
      <w:pPr>
        <w:pStyle w:val="NormalWeb"/>
        <w:spacing w:before="0" w:beforeAutospacing="0" w:after="0" w:afterAutospacing="0"/>
        <w:jc w:val="both"/>
        <w:rPr>
          <w:rFonts w:ascii="Calibri" w:hAnsi="Calibri" w:cs="Calibri"/>
        </w:rPr>
      </w:pPr>
      <w:r w:rsidRPr="001B050E">
        <w:rPr>
          <w:rFonts w:ascii="Calibri" w:hAnsi="Calibri" w:cs="Calibri"/>
        </w:rPr>
        <w:lastRenderedPageBreak/>
        <w:t xml:space="preserve">NOTE: </w:t>
      </w:r>
      <w:r w:rsidR="00F51ACC" w:rsidRPr="001B050E">
        <w:rPr>
          <w:rFonts w:ascii="Calibri" w:hAnsi="Calibri" w:cs="Calibri"/>
        </w:rPr>
        <w:t xml:space="preserve">To make </w:t>
      </w:r>
      <w:r w:rsidR="00F51ACC" w:rsidRPr="001B050E">
        <w:rPr>
          <w:rFonts w:ascii="Calibri" w:hAnsi="Calibri" w:cs="Calibri"/>
          <w:color w:val="000000"/>
        </w:rPr>
        <w:t>0.75 M K-phosphate</w:t>
      </w:r>
      <w:r w:rsidR="00F51ACC" w:rsidRPr="001B050E">
        <w:rPr>
          <w:rFonts w:ascii="Calibri" w:hAnsi="Calibri" w:cs="Calibri"/>
        </w:rPr>
        <w:t xml:space="preserve"> buffer at pH 7, p</w:t>
      </w:r>
      <w:r w:rsidRPr="001B050E">
        <w:rPr>
          <w:rFonts w:ascii="Calibri" w:hAnsi="Calibri" w:cs="Calibri"/>
        </w:rPr>
        <w:t xml:space="preserve">repare 1.5 M </w:t>
      </w:r>
      <w:r w:rsidR="00E07BA4" w:rsidRPr="001B050E">
        <w:rPr>
          <w:rFonts w:ascii="Calibri" w:hAnsi="Calibri" w:cs="Calibri"/>
        </w:rPr>
        <w:t xml:space="preserve">of </w:t>
      </w:r>
      <w:r w:rsidRPr="001B050E">
        <w:rPr>
          <w:rFonts w:ascii="Calibri" w:hAnsi="Calibri" w:cs="Calibri"/>
        </w:rPr>
        <w:t>K</w:t>
      </w:r>
      <w:r w:rsidRPr="001B050E">
        <w:rPr>
          <w:rFonts w:ascii="Calibri" w:hAnsi="Calibri" w:cs="Calibri"/>
          <w:vertAlign w:val="subscript"/>
        </w:rPr>
        <w:t>2</w:t>
      </w:r>
      <w:r w:rsidRPr="001B050E">
        <w:rPr>
          <w:rFonts w:ascii="Calibri" w:hAnsi="Calibri" w:cs="Calibri"/>
        </w:rPr>
        <w:t>HPO</w:t>
      </w:r>
      <w:r w:rsidRPr="001B050E">
        <w:rPr>
          <w:rFonts w:ascii="Calibri" w:hAnsi="Calibri" w:cs="Calibri"/>
          <w:vertAlign w:val="subscript"/>
        </w:rPr>
        <w:t>4</w:t>
      </w:r>
      <w:r w:rsidRPr="001B050E">
        <w:rPr>
          <w:rFonts w:ascii="Calibri" w:hAnsi="Calibri" w:cs="Calibri"/>
        </w:rPr>
        <w:t xml:space="preserve"> and 1.5 M </w:t>
      </w:r>
      <w:r w:rsidR="00E07BA4" w:rsidRPr="001B050E">
        <w:rPr>
          <w:rFonts w:ascii="Calibri" w:hAnsi="Calibri" w:cs="Calibri"/>
        </w:rPr>
        <w:t xml:space="preserve">of </w:t>
      </w:r>
      <w:r w:rsidRPr="001B050E">
        <w:rPr>
          <w:rFonts w:ascii="Calibri" w:hAnsi="Calibri" w:cs="Calibri"/>
        </w:rPr>
        <w:t>KH</w:t>
      </w:r>
      <w:r w:rsidRPr="001B050E">
        <w:rPr>
          <w:rFonts w:ascii="Calibri" w:hAnsi="Calibri" w:cs="Calibri"/>
          <w:vertAlign w:val="subscript"/>
        </w:rPr>
        <w:t>2</w:t>
      </w:r>
      <w:r w:rsidRPr="001B050E">
        <w:rPr>
          <w:rFonts w:ascii="Calibri" w:hAnsi="Calibri" w:cs="Calibri"/>
        </w:rPr>
        <w:t>PO</w:t>
      </w:r>
      <w:r w:rsidRPr="001B050E">
        <w:rPr>
          <w:rFonts w:ascii="Calibri" w:hAnsi="Calibri" w:cs="Calibri"/>
          <w:vertAlign w:val="subscript"/>
        </w:rPr>
        <w:t>4</w:t>
      </w:r>
      <w:r w:rsidRPr="001B050E">
        <w:rPr>
          <w:rFonts w:ascii="Calibri" w:hAnsi="Calibri" w:cs="Calibri"/>
        </w:rPr>
        <w:t xml:space="preserve"> separately.</w:t>
      </w:r>
      <w:r w:rsidRPr="001B050E">
        <w:rPr>
          <w:rFonts w:ascii="Calibri" w:eastAsiaTheme="minorEastAsia" w:hAnsi="Calibri" w:cs="Calibri"/>
        </w:rPr>
        <w:t xml:space="preserve"> </w:t>
      </w:r>
      <w:r w:rsidR="00F51ACC" w:rsidRPr="001B050E">
        <w:rPr>
          <w:rFonts w:ascii="Calibri" w:hAnsi="Calibri" w:cs="Calibri"/>
        </w:rPr>
        <w:t>Mix</w:t>
      </w:r>
      <w:r w:rsidRPr="001B050E">
        <w:rPr>
          <w:rFonts w:ascii="Calibri" w:hAnsi="Calibri" w:cs="Calibri"/>
        </w:rPr>
        <w:t xml:space="preserve"> 615 mL of 1.5 M K</w:t>
      </w:r>
      <w:r w:rsidRPr="001B050E">
        <w:rPr>
          <w:rFonts w:ascii="Calibri" w:hAnsi="Calibri" w:cs="Calibri"/>
          <w:vertAlign w:val="subscript"/>
        </w:rPr>
        <w:t>2</w:t>
      </w:r>
      <w:r w:rsidRPr="001B050E">
        <w:rPr>
          <w:rFonts w:ascii="Calibri" w:hAnsi="Calibri" w:cs="Calibri"/>
        </w:rPr>
        <w:t>HPO</w:t>
      </w:r>
      <w:r w:rsidRPr="001B050E">
        <w:rPr>
          <w:rFonts w:ascii="Calibri" w:hAnsi="Calibri" w:cs="Calibri"/>
          <w:vertAlign w:val="subscript"/>
        </w:rPr>
        <w:t>4</w:t>
      </w:r>
      <w:r w:rsidRPr="001B050E">
        <w:rPr>
          <w:rFonts w:ascii="Calibri" w:hAnsi="Calibri" w:cs="Calibri"/>
        </w:rPr>
        <w:t xml:space="preserve"> and 385 ml of 1.5M KH</w:t>
      </w:r>
      <w:r w:rsidRPr="001B050E">
        <w:rPr>
          <w:rFonts w:ascii="Calibri" w:hAnsi="Calibri" w:cs="Calibri"/>
          <w:vertAlign w:val="subscript"/>
        </w:rPr>
        <w:t>2</w:t>
      </w:r>
      <w:r w:rsidRPr="001B050E">
        <w:rPr>
          <w:rFonts w:ascii="Calibri" w:hAnsi="Calibri" w:cs="Calibri"/>
        </w:rPr>
        <w:t>PO</w:t>
      </w:r>
      <w:r w:rsidRPr="001B050E">
        <w:rPr>
          <w:rFonts w:ascii="Calibri" w:hAnsi="Calibri" w:cs="Calibri"/>
          <w:vertAlign w:val="subscript"/>
        </w:rPr>
        <w:t>4</w:t>
      </w:r>
      <w:r w:rsidRPr="001B050E">
        <w:rPr>
          <w:rFonts w:ascii="Calibri" w:hAnsi="Calibri" w:cs="Calibri"/>
        </w:rPr>
        <w:t xml:space="preserve"> </w:t>
      </w:r>
      <w:r w:rsidR="00F51ACC" w:rsidRPr="001B050E">
        <w:rPr>
          <w:rFonts w:ascii="Calibri" w:hAnsi="Calibri" w:cs="Calibri"/>
        </w:rPr>
        <w:t>to</w:t>
      </w:r>
      <w:r w:rsidRPr="001B050E">
        <w:rPr>
          <w:rFonts w:ascii="Calibri" w:hAnsi="Calibri" w:cs="Calibri"/>
        </w:rPr>
        <w:t xml:space="preserve"> get 1.5 M K-phosphate buffer</w:t>
      </w:r>
      <w:r w:rsidR="00F51ACC" w:rsidRPr="001B050E">
        <w:rPr>
          <w:rFonts w:ascii="Calibri" w:hAnsi="Calibri" w:cs="Calibri"/>
        </w:rPr>
        <w:t xml:space="preserve"> at</w:t>
      </w:r>
      <w:r w:rsidRPr="001B050E">
        <w:rPr>
          <w:rFonts w:ascii="Calibri" w:hAnsi="Calibri" w:cs="Calibri"/>
        </w:rPr>
        <w:t xml:space="preserve"> pH 7.</w:t>
      </w:r>
      <w:r w:rsidRPr="001B050E">
        <w:rPr>
          <w:rFonts w:ascii="Calibri" w:eastAsiaTheme="minorEastAsia" w:hAnsi="Calibri" w:cs="Calibri"/>
        </w:rPr>
        <w:t xml:space="preserve"> </w:t>
      </w:r>
      <w:r w:rsidRPr="001B050E">
        <w:rPr>
          <w:rFonts w:ascii="Calibri" w:hAnsi="Calibri" w:cs="Calibri"/>
        </w:rPr>
        <w:t xml:space="preserve">Simply dilute it with </w:t>
      </w:r>
      <w:r w:rsidR="00F51ACC" w:rsidRPr="001B050E">
        <w:rPr>
          <w:rFonts w:ascii="Calibri" w:hAnsi="Calibri" w:cs="Calibri"/>
        </w:rPr>
        <w:t xml:space="preserve">the same amount of </w:t>
      </w:r>
      <w:r w:rsidRPr="001B050E">
        <w:rPr>
          <w:rFonts w:ascii="Calibri" w:hAnsi="Calibri" w:cs="Calibri"/>
        </w:rPr>
        <w:t>ddH</w:t>
      </w:r>
      <w:r w:rsidRPr="001B050E">
        <w:rPr>
          <w:rFonts w:ascii="Calibri" w:hAnsi="Calibri" w:cs="Calibri"/>
          <w:vertAlign w:val="subscript"/>
        </w:rPr>
        <w:t>2</w:t>
      </w:r>
      <w:r w:rsidRPr="001B050E">
        <w:rPr>
          <w:rFonts w:ascii="Calibri" w:hAnsi="Calibri" w:cs="Calibri"/>
        </w:rPr>
        <w:t xml:space="preserve">O to </w:t>
      </w:r>
      <w:r w:rsidR="00F51ACC" w:rsidRPr="001B050E">
        <w:rPr>
          <w:rFonts w:ascii="Calibri" w:hAnsi="Calibri" w:cs="Calibri"/>
        </w:rPr>
        <w:t xml:space="preserve">make </w:t>
      </w:r>
      <w:r w:rsidRPr="001B050E">
        <w:rPr>
          <w:rFonts w:ascii="Calibri" w:hAnsi="Calibri" w:cs="Calibri"/>
        </w:rPr>
        <w:t>0.75 M K-phosphate buffer</w:t>
      </w:r>
      <w:r w:rsidR="00F51ACC" w:rsidRPr="001B050E">
        <w:rPr>
          <w:rFonts w:ascii="Calibri" w:hAnsi="Calibri" w:cs="Calibri"/>
        </w:rPr>
        <w:t xml:space="preserve"> at</w:t>
      </w:r>
      <w:r w:rsidRPr="001B050E">
        <w:rPr>
          <w:rFonts w:ascii="Calibri" w:hAnsi="Calibri" w:cs="Calibri"/>
        </w:rPr>
        <w:t xml:space="preserve"> pH 7.</w:t>
      </w:r>
    </w:p>
    <w:p w14:paraId="3F424630" w14:textId="77777777" w:rsidR="00AD4D4A" w:rsidRPr="001B050E" w:rsidRDefault="00AD4D4A" w:rsidP="001B050E">
      <w:pPr>
        <w:pStyle w:val="NormalWeb"/>
        <w:spacing w:before="0" w:beforeAutospacing="0" w:after="0" w:afterAutospacing="0"/>
        <w:jc w:val="both"/>
        <w:rPr>
          <w:rFonts w:ascii="Calibri" w:hAnsi="Calibri" w:cs="Calibri"/>
          <w:b/>
        </w:rPr>
      </w:pPr>
    </w:p>
    <w:p w14:paraId="26D47148" w14:textId="31F83445" w:rsidR="001C0BA0" w:rsidRPr="001B050E" w:rsidRDefault="001C0BA0" w:rsidP="001B050E">
      <w:pPr>
        <w:pStyle w:val="NormalWeb"/>
        <w:numPr>
          <w:ilvl w:val="1"/>
          <w:numId w:val="13"/>
        </w:numPr>
        <w:spacing w:before="0" w:beforeAutospacing="0" w:after="0" w:afterAutospacing="0"/>
        <w:ind w:left="0" w:firstLine="0"/>
        <w:jc w:val="both"/>
        <w:rPr>
          <w:rFonts w:ascii="Calibri" w:hAnsi="Calibri" w:cs="Calibri"/>
          <w:highlight w:val="yellow"/>
        </w:rPr>
      </w:pPr>
      <w:r w:rsidRPr="001B050E">
        <w:rPr>
          <w:rFonts w:ascii="Calibri" w:hAnsi="Calibri" w:cs="Calibri"/>
          <w:highlight w:val="yellow"/>
        </w:rPr>
        <w:t>Pellet the cells in 50 m</w:t>
      </w:r>
      <w:r w:rsidR="00B857B8" w:rsidRPr="001B050E">
        <w:rPr>
          <w:rFonts w:ascii="Calibri" w:hAnsi="Calibri" w:cs="Calibri"/>
          <w:highlight w:val="yellow"/>
        </w:rPr>
        <w:t>L</w:t>
      </w:r>
      <w:r w:rsidRPr="001B050E">
        <w:rPr>
          <w:rFonts w:ascii="Calibri" w:hAnsi="Calibri" w:cs="Calibri"/>
          <w:highlight w:val="yellow"/>
        </w:rPr>
        <w:t xml:space="preserve"> centrifuge tubes </w:t>
      </w:r>
      <w:r w:rsidR="00593A0A" w:rsidRPr="001B050E">
        <w:rPr>
          <w:rFonts w:ascii="Calibri" w:hAnsi="Calibri" w:cs="Calibri"/>
          <w:highlight w:val="yellow"/>
        </w:rPr>
        <w:t xml:space="preserve">by centrifugation </w:t>
      </w:r>
      <w:r w:rsidRPr="001B050E">
        <w:rPr>
          <w:rFonts w:ascii="Calibri" w:hAnsi="Calibri" w:cs="Calibri"/>
          <w:highlight w:val="yellow"/>
        </w:rPr>
        <w:t xml:space="preserve">at 10,000 </w:t>
      </w:r>
      <w:r w:rsidRPr="001B050E">
        <w:rPr>
          <w:rFonts w:ascii="Calibri" w:hAnsi="Calibri" w:cs="Calibri"/>
          <w:i/>
          <w:iCs/>
          <w:highlight w:val="yellow"/>
        </w:rPr>
        <w:t>x g</w:t>
      </w:r>
      <w:r w:rsidRPr="001B050E">
        <w:rPr>
          <w:rFonts w:ascii="Calibri" w:hAnsi="Calibri" w:cs="Calibri"/>
          <w:highlight w:val="yellow"/>
        </w:rPr>
        <w:t xml:space="preserve"> for 20 min at room temperature. Discard </w:t>
      </w:r>
      <w:r w:rsidR="00593A0A" w:rsidRPr="001B050E">
        <w:rPr>
          <w:rFonts w:ascii="Calibri" w:hAnsi="Calibri" w:cs="Calibri"/>
          <w:highlight w:val="yellow"/>
        </w:rPr>
        <w:t xml:space="preserve">the </w:t>
      </w:r>
      <w:r w:rsidRPr="001B050E">
        <w:rPr>
          <w:rFonts w:ascii="Calibri" w:hAnsi="Calibri" w:cs="Calibri"/>
          <w:highlight w:val="yellow"/>
        </w:rPr>
        <w:t xml:space="preserve">supernatant and resuspend the cells with </w:t>
      </w:r>
      <w:r w:rsidRPr="001B050E">
        <w:rPr>
          <w:rFonts w:ascii="Calibri" w:hAnsi="Calibri" w:cs="Calibri"/>
          <w:color w:val="000000"/>
          <w:highlight w:val="yellow"/>
        </w:rPr>
        <w:t>0.75 M K-phosphate</w:t>
      </w:r>
      <w:r w:rsidRPr="001B050E">
        <w:rPr>
          <w:rFonts w:ascii="Calibri" w:hAnsi="Calibri" w:cs="Calibri"/>
          <w:highlight w:val="yellow"/>
        </w:rPr>
        <w:t xml:space="preserve"> buffer</w:t>
      </w:r>
      <w:r w:rsidR="004004F9" w:rsidRPr="001B050E">
        <w:rPr>
          <w:rFonts w:ascii="Calibri" w:hAnsi="Calibri" w:cs="Calibri"/>
          <w:highlight w:val="yellow"/>
        </w:rPr>
        <w:t xml:space="preserve">. </w:t>
      </w:r>
      <w:r w:rsidR="003A7603" w:rsidRPr="001B050E">
        <w:rPr>
          <w:rFonts w:ascii="Calibri" w:hAnsi="Calibri" w:cs="Calibri"/>
          <w:highlight w:val="yellow"/>
        </w:rPr>
        <w:t>Measure t</w:t>
      </w:r>
      <w:r w:rsidR="005E0F58" w:rsidRPr="001B050E">
        <w:rPr>
          <w:rFonts w:ascii="Calibri" w:hAnsi="Calibri" w:cs="Calibri"/>
          <w:highlight w:val="yellow"/>
        </w:rPr>
        <w:t>he wet weight of the pellet by a</w:t>
      </w:r>
      <w:r w:rsidR="004004F9" w:rsidRPr="001B050E">
        <w:rPr>
          <w:rFonts w:ascii="Calibri" w:hAnsi="Calibri" w:cs="Calibri"/>
          <w:highlight w:val="yellow"/>
        </w:rPr>
        <w:t>n</w:t>
      </w:r>
      <w:r w:rsidR="005E0F58" w:rsidRPr="001B050E">
        <w:rPr>
          <w:rFonts w:ascii="Calibri" w:hAnsi="Calibri" w:cs="Calibri"/>
          <w:highlight w:val="yellow"/>
        </w:rPr>
        <w:t xml:space="preserve"> electronic balance and </w:t>
      </w:r>
      <w:r w:rsidR="003A7603" w:rsidRPr="001B050E">
        <w:rPr>
          <w:rFonts w:ascii="Calibri" w:hAnsi="Calibri" w:cs="Calibri"/>
          <w:highlight w:val="yellow"/>
        </w:rPr>
        <w:t xml:space="preserve">resuspend </w:t>
      </w:r>
      <w:r w:rsidRPr="001B050E">
        <w:rPr>
          <w:rFonts w:ascii="Calibri" w:hAnsi="Calibri" w:cs="Calibri"/>
          <w:highlight w:val="yellow"/>
        </w:rPr>
        <w:t>1</w:t>
      </w:r>
      <w:r w:rsidR="00593A0A" w:rsidRPr="001B050E">
        <w:rPr>
          <w:rFonts w:ascii="Calibri" w:hAnsi="Calibri" w:cs="Calibri"/>
          <w:highlight w:val="yellow"/>
        </w:rPr>
        <w:t xml:space="preserve"> </w:t>
      </w:r>
      <w:r w:rsidRPr="001B050E">
        <w:rPr>
          <w:rFonts w:ascii="Calibri" w:hAnsi="Calibri" w:cs="Calibri"/>
          <w:highlight w:val="yellow"/>
        </w:rPr>
        <w:t>g</w:t>
      </w:r>
      <w:r w:rsidR="00C92F99" w:rsidRPr="001B050E">
        <w:rPr>
          <w:rFonts w:ascii="Calibri" w:hAnsi="Calibri" w:cs="Calibri"/>
          <w:highlight w:val="yellow"/>
        </w:rPr>
        <w:t xml:space="preserve"> </w:t>
      </w:r>
      <w:r w:rsidR="00364822" w:rsidRPr="001B050E">
        <w:rPr>
          <w:rFonts w:ascii="Calibri" w:hAnsi="Calibri" w:cs="Calibri"/>
          <w:highlight w:val="yellow"/>
        </w:rPr>
        <w:t>wet weight of</w:t>
      </w:r>
      <w:r w:rsidR="0008483D" w:rsidRPr="001B050E">
        <w:rPr>
          <w:rFonts w:ascii="Calibri" w:hAnsi="Calibri" w:cs="Calibri"/>
          <w:highlight w:val="yellow"/>
        </w:rPr>
        <w:t xml:space="preserve"> the</w:t>
      </w:r>
      <w:r w:rsidRPr="001B050E">
        <w:rPr>
          <w:rFonts w:ascii="Calibri" w:hAnsi="Calibri" w:cs="Calibri"/>
          <w:highlight w:val="yellow"/>
        </w:rPr>
        <w:t xml:space="preserve"> </w:t>
      </w:r>
      <w:r w:rsidR="00593A0A" w:rsidRPr="001B050E">
        <w:rPr>
          <w:rFonts w:ascii="Calibri" w:hAnsi="Calibri" w:cs="Calibri"/>
          <w:highlight w:val="yellow"/>
        </w:rPr>
        <w:t xml:space="preserve">pellet </w:t>
      </w:r>
      <w:r w:rsidR="003A7603" w:rsidRPr="001B050E">
        <w:rPr>
          <w:rFonts w:ascii="Calibri" w:hAnsi="Calibri" w:cs="Calibri"/>
          <w:highlight w:val="yellow"/>
        </w:rPr>
        <w:t>in</w:t>
      </w:r>
      <w:r w:rsidR="00593A0A" w:rsidRPr="001B050E">
        <w:rPr>
          <w:rFonts w:ascii="Calibri" w:hAnsi="Calibri" w:cs="Calibri"/>
          <w:highlight w:val="yellow"/>
        </w:rPr>
        <w:t xml:space="preserve"> </w:t>
      </w:r>
      <w:r w:rsidRPr="001B050E">
        <w:rPr>
          <w:rFonts w:ascii="Calibri" w:hAnsi="Calibri" w:cs="Calibri"/>
          <w:highlight w:val="yellow"/>
        </w:rPr>
        <w:t>5 mL</w:t>
      </w:r>
      <w:r w:rsidR="00593A0A" w:rsidRPr="001B050E">
        <w:rPr>
          <w:rFonts w:ascii="Calibri" w:hAnsi="Calibri" w:cs="Calibri"/>
          <w:highlight w:val="yellow"/>
        </w:rPr>
        <w:t xml:space="preserve"> of </w:t>
      </w:r>
      <w:r w:rsidR="003A7603" w:rsidRPr="001B050E">
        <w:rPr>
          <w:rFonts w:ascii="Calibri" w:hAnsi="Calibri" w:cs="Calibri"/>
          <w:highlight w:val="yellow"/>
        </w:rPr>
        <w:t xml:space="preserve">the </w:t>
      </w:r>
      <w:r w:rsidR="00593A0A" w:rsidRPr="001B050E">
        <w:rPr>
          <w:rFonts w:ascii="Calibri" w:hAnsi="Calibri" w:cs="Calibri"/>
          <w:highlight w:val="yellow"/>
        </w:rPr>
        <w:t>buffer</w:t>
      </w:r>
      <w:r w:rsidRPr="001B050E">
        <w:rPr>
          <w:rFonts w:ascii="Calibri" w:hAnsi="Calibri" w:cs="Calibri"/>
          <w:highlight w:val="yellow"/>
        </w:rPr>
        <w:t>.</w:t>
      </w:r>
      <w:r w:rsidR="00364822" w:rsidRPr="001B050E">
        <w:rPr>
          <w:rFonts w:ascii="Calibri" w:hAnsi="Calibri" w:cs="Calibri"/>
        </w:rPr>
        <w:tab/>
      </w:r>
      <w:r w:rsidR="00364822" w:rsidRPr="001B050E">
        <w:rPr>
          <w:rFonts w:ascii="Calibri" w:hAnsi="Calibri" w:cs="Calibri"/>
        </w:rPr>
        <w:tab/>
      </w:r>
      <w:r w:rsidR="00364822" w:rsidRPr="001B050E">
        <w:rPr>
          <w:rFonts w:ascii="Calibri" w:hAnsi="Calibri" w:cs="Calibri"/>
        </w:rPr>
        <w:tab/>
      </w:r>
      <w:r w:rsidR="00364822" w:rsidRPr="001B050E">
        <w:rPr>
          <w:rFonts w:ascii="Calibri" w:hAnsi="Calibri" w:cs="Calibri"/>
        </w:rPr>
        <w:tab/>
      </w:r>
      <w:r w:rsidR="00364822" w:rsidRPr="001B050E">
        <w:rPr>
          <w:rFonts w:ascii="Calibri" w:hAnsi="Calibri" w:cs="Calibri"/>
        </w:rPr>
        <w:tab/>
      </w:r>
      <w:r w:rsidR="00364822" w:rsidRPr="001B050E">
        <w:rPr>
          <w:rFonts w:ascii="Calibri" w:hAnsi="Calibri" w:cs="Calibri"/>
        </w:rPr>
        <w:tab/>
      </w:r>
      <w:r w:rsidR="00364822" w:rsidRPr="001B050E">
        <w:rPr>
          <w:rFonts w:ascii="Calibri" w:hAnsi="Calibri" w:cs="Calibri"/>
        </w:rPr>
        <w:tab/>
      </w:r>
      <w:r w:rsidR="00364822" w:rsidRPr="001B050E">
        <w:rPr>
          <w:rFonts w:ascii="Calibri" w:hAnsi="Calibri" w:cs="Calibri"/>
        </w:rPr>
        <w:tab/>
      </w:r>
      <w:r w:rsidR="00364822" w:rsidRPr="001B050E">
        <w:rPr>
          <w:rFonts w:ascii="Calibri" w:hAnsi="Calibri" w:cs="Calibri"/>
        </w:rPr>
        <w:tab/>
      </w:r>
      <w:r w:rsidR="005E0F58" w:rsidRPr="001B050E">
        <w:rPr>
          <w:rFonts w:ascii="Calibri" w:hAnsi="Calibri" w:cs="Calibri"/>
        </w:rPr>
        <w:br/>
      </w:r>
      <w:r w:rsidR="00364822" w:rsidRPr="001B050E">
        <w:rPr>
          <w:rFonts w:ascii="Calibri" w:hAnsi="Calibri" w:cs="Calibri"/>
        </w:rPr>
        <w:t xml:space="preserve">NOTE: Wet weight of </w:t>
      </w:r>
      <w:r w:rsidR="0008483D" w:rsidRPr="001B050E">
        <w:rPr>
          <w:rFonts w:ascii="Calibri" w:hAnsi="Calibri" w:cs="Calibri"/>
        </w:rPr>
        <w:t xml:space="preserve">a </w:t>
      </w:r>
      <w:r w:rsidR="00364822" w:rsidRPr="001B050E">
        <w:rPr>
          <w:rFonts w:ascii="Calibri" w:hAnsi="Calibri" w:cs="Calibri"/>
        </w:rPr>
        <w:t xml:space="preserve">pellet </w:t>
      </w:r>
      <w:r w:rsidR="0008483D" w:rsidRPr="001B050E">
        <w:rPr>
          <w:rFonts w:ascii="Calibri" w:hAnsi="Calibri" w:cs="Calibri"/>
        </w:rPr>
        <w:t>wa</w:t>
      </w:r>
      <w:r w:rsidR="00364822" w:rsidRPr="001B050E">
        <w:rPr>
          <w:rFonts w:ascii="Calibri" w:hAnsi="Calibri" w:cs="Calibri"/>
        </w:rPr>
        <w:t xml:space="preserve">s measured by </w:t>
      </w:r>
      <w:r w:rsidR="0008483D" w:rsidRPr="001B050E">
        <w:rPr>
          <w:rFonts w:ascii="Calibri" w:hAnsi="Calibri" w:cs="Calibri"/>
        </w:rPr>
        <w:t xml:space="preserve">subtracting </w:t>
      </w:r>
      <w:r w:rsidR="005E0F58" w:rsidRPr="001B050E">
        <w:rPr>
          <w:rFonts w:ascii="Calibri" w:hAnsi="Calibri" w:cs="Calibri"/>
        </w:rPr>
        <w:t xml:space="preserve">the weight of an empty centrifuge tube from </w:t>
      </w:r>
      <w:r w:rsidR="0008483D" w:rsidRPr="001B050E">
        <w:rPr>
          <w:rFonts w:ascii="Calibri" w:hAnsi="Calibri" w:cs="Calibri"/>
        </w:rPr>
        <w:t>t</w:t>
      </w:r>
      <w:r w:rsidR="00364822" w:rsidRPr="001B050E">
        <w:rPr>
          <w:rFonts w:ascii="Calibri" w:hAnsi="Calibri" w:cs="Calibri"/>
        </w:rPr>
        <w:t>he weight of</w:t>
      </w:r>
      <w:r w:rsidR="0008483D" w:rsidRPr="001B050E">
        <w:rPr>
          <w:rFonts w:ascii="Calibri" w:hAnsi="Calibri" w:cs="Calibri"/>
        </w:rPr>
        <w:t xml:space="preserve"> </w:t>
      </w:r>
      <w:r w:rsidR="005E0F58" w:rsidRPr="001B050E">
        <w:rPr>
          <w:rFonts w:ascii="Calibri" w:hAnsi="Calibri" w:cs="Calibri"/>
        </w:rPr>
        <w:t>the</w:t>
      </w:r>
      <w:r w:rsidR="0008483D" w:rsidRPr="001B050E">
        <w:rPr>
          <w:rFonts w:ascii="Calibri" w:hAnsi="Calibri" w:cs="Calibri"/>
        </w:rPr>
        <w:t xml:space="preserve"> </w:t>
      </w:r>
      <w:r w:rsidR="00364822" w:rsidRPr="001B050E">
        <w:rPr>
          <w:rFonts w:ascii="Calibri" w:hAnsi="Calibri" w:cs="Calibri"/>
        </w:rPr>
        <w:t>centrifuge tube contain</w:t>
      </w:r>
      <w:r w:rsidR="0008483D" w:rsidRPr="001B050E">
        <w:rPr>
          <w:rFonts w:ascii="Calibri" w:hAnsi="Calibri" w:cs="Calibri"/>
        </w:rPr>
        <w:t>ing</w:t>
      </w:r>
      <w:r w:rsidR="00364822" w:rsidRPr="001B050E">
        <w:rPr>
          <w:rFonts w:ascii="Calibri" w:hAnsi="Calibri" w:cs="Calibri"/>
        </w:rPr>
        <w:t xml:space="preserve"> </w:t>
      </w:r>
      <w:r w:rsidR="0008483D" w:rsidRPr="001B050E">
        <w:rPr>
          <w:rFonts w:ascii="Calibri" w:hAnsi="Calibri" w:cs="Calibri"/>
        </w:rPr>
        <w:t xml:space="preserve">the </w:t>
      </w:r>
      <w:r w:rsidR="00364822" w:rsidRPr="001B050E">
        <w:rPr>
          <w:rFonts w:ascii="Calibri" w:hAnsi="Calibri" w:cs="Calibri"/>
        </w:rPr>
        <w:t>cell pellet.</w:t>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p>
    <w:p w14:paraId="065D0680" w14:textId="19F9FA3C" w:rsidR="00344625" w:rsidRPr="001B050E" w:rsidRDefault="001C0BA0" w:rsidP="001B050E">
      <w:pPr>
        <w:pStyle w:val="NormalWeb"/>
        <w:numPr>
          <w:ilvl w:val="1"/>
          <w:numId w:val="13"/>
        </w:numPr>
        <w:spacing w:before="0" w:beforeAutospacing="0" w:after="0" w:afterAutospacing="0"/>
        <w:ind w:left="0" w:firstLine="0"/>
        <w:jc w:val="both"/>
        <w:rPr>
          <w:rFonts w:ascii="Calibri" w:hAnsi="Calibri" w:cs="Calibri"/>
          <w:highlight w:val="yellow"/>
        </w:rPr>
      </w:pPr>
      <w:r w:rsidRPr="001B050E">
        <w:rPr>
          <w:rFonts w:ascii="Calibri" w:hAnsi="Calibri" w:cs="Calibri"/>
          <w:highlight w:val="yellow"/>
        </w:rPr>
        <w:t>Add 1 mL of cell suspension and 0.4</w:t>
      </w:r>
      <w:r w:rsidR="00F54712" w:rsidRPr="001B050E">
        <w:rPr>
          <w:rFonts w:ascii="Calibri" w:hAnsi="Calibri" w:cs="Calibri"/>
          <w:highlight w:val="yellow"/>
        </w:rPr>
        <w:t>-</w:t>
      </w:r>
      <w:r w:rsidRPr="001B050E">
        <w:rPr>
          <w:rFonts w:ascii="Calibri" w:hAnsi="Calibri" w:cs="Calibri"/>
          <w:highlight w:val="yellow"/>
        </w:rPr>
        <w:t xml:space="preserve">0.6 g </w:t>
      </w:r>
      <w:r w:rsidR="00F54712" w:rsidRPr="001B050E">
        <w:rPr>
          <w:rFonts w:ascii="Calibri" w:hAnsi="Calibri" w:cs="Calibri"/>
          <w:highlight w:val="yellow"/>
        </w:rPr>
        <w:t xml:space="preserve">of </w:t>
      </w:r>
      <w:r w:rsidRPr="001B050E">
        <w:rPr>
          <w:rFonts w:ascii="Calibri" w:hAnsi="Calibri" w:cs="Calibri"/>
          <w:highlight w:val="yellow"/>
        </w:rPr>
        <w:t>0.1 mm glass beads</w:t>
      </w:r>
      <w:r w:rsidR="008D20CF" w:rsidRPr="001B050E">
        <w:rPr>
          <w:rFonts w:ascii="Calibri" w:hAnsi="Calibri" w:cs="Calibri"/>
          <w:highlight w:val="yellow"/>
        </w:rPr>
        <w:t xml:space="preserve"> (see </w:t>
      </w:r>
      <w:r w:rsidR="008D20CF" w:rsidRPr="001B050E">
        <w:rPr>
          <w:rFonts w:ascii="Calibri" w:hAnsi="Calibri" w:cs="Calibri"/>
          <w:b/>
          <w:bCs/>
          <w:highlight w:val="yellow"/>
        </w:rPr>
        <w:t>Table of Materials</w:t>
      </w:r>
      <w:r w:rsidR="008D20CF" w:rsidRPr="001B050E">
        <w:rPr>
          <w:rFonts w:ascii="Calibri" w:hAnsi="Calibri" w:cs="Calibri"/>
          <w:highlight w:val="yellow"/>
        </w:rPr>
        <w:t>)</w:t>
      </w:r>
      <w:r w:rsidRPr="001B050E">
        <w:rPr>
          <w:rFonts w:ascii="Calibri" w:hAnsi="Calibri" w:cs="Calibri"/>
          <w:highlight w:val="yellow"/>
        </w:rPr>
        <w:t xml:space="preserve"> into </w:t>
      </w:r>
      <w:r w:rsidR="00EA5A69" w:rsidRPr="001B050E">
        <w:rPr>
          <w:rFonts w:ascii="Calibri" w:hAnsi="Calibri" w:cs="Calibri"/>
          <w:highlight w:val="yellow"/>
        </w:rPr>
        <w:t xml:space="preserve">a </w:t>
      </w:r>
      <w:r w:rsidRPr="001B050E">
        <w:rPr>
          <w:rFonts w:ascii="Calibri" w:hAnsi="Calibri" w:cs="Calibri"/>
          <w:highlight w:val="yellow"/>
        </w:rPr>
        <w:t>2 mL screw cap vial.</w:t>
      </w:r>
    </w:p>
    <w:p w14:paraId="3F0A98DE" w14:textId="453110C4" w:rsidR="001C0BA0" w:rsidRPr="001B050E" w:rsidRDefault="001C0BA0" w:rsidP="001B050E">
      <w:pPr>
        <w:pStyle w:val="NormalWeb"/>
        <w:spacing w:before="0" w:beforeAutospacing="0" w:after="0" w:afterAutospacing="0"/>
        <w:jc w:val="both"/>
        <w:rPr>
          <w:rFonts w:ascii="Calibri" w:hAnsi="Calibri" w:cs="Calibri"/>
          <w:highlight w:val="yellow"/>
        </w:rPr>
      </w:pP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p>
    <w:p w14:paraId="149761F4" w14:textId="20D3FF0A" w:rsidR="001C0BA0" w:rsidRPr="001B050E" w:rsidRDefault="001C0BA0" w:rsidP="001B050E">
      <w:pPr>
        <w:pStyle w:val="NormalWeb"/>
        <w:numPr>
          <w:ilvl w:val="1"/>
          <w:numId w:val="13"/>
        </w:numPr>
        <w:spacing w:before="0" w:beforeAutospacing="0" w:after="0" w:afterAutospacing="0"/>
        <w:ind w:left="0" w:firstLine="0"/>
        <w:jc w:val="both"/>
        <w:rPr>
          <w:rFonts w:ascii="Calibri" w:hAnsi="Calibri" w:cs="Calibri"/>
          <w:highlight w:val="yellow"/>
        </w:rPr>
      </w:pPr>
      <w:r w:rsidRPr="001B050E">
        <w:rPr>
          <w:rFonts w:ascii="Calibri" w:hAnsi="Calibri" w:cs="Calibri"/>
          <w:highlight w:val="yellow"/>
        </w:rPr>
        <w:t xml:space="preserve">Break the cells for 30 s by </w:t>
      </w:r>
      <w:r w:rsidR="00F35AA7" w:rsidRPr="001B050E">
        <w:rPr>
          <w:rFonts w:ascii="Calibri" w:hAnsi="Calibri" w:cs="Calibri"/>
          <w:highlight w:val="yellow"/>
        </w:rPr>
        <w:t>a b</w:t>
      </w:r>
      <w:r w:rsidRPr="001B050E">
        <w:rPr>
          <w:rFonts w:ascii="Calibri" w:hAnsi="Calibri" w:cs="Calibri"/>
          <w:highlight w:val="yellow"/>
        </w:rPr>
        <w:t>ead</w:t>
      </w:r>
      <w:r w:rsidR="00673980" w:rsidRPr="001B050E">
        <w:rPr>
          <w:rFonts w:ascii="Calibri" w:hAnsi="Calibri" w:cs="Calibri"/>
          <w:highlight w:val="yellow"/>
        </w:rPr>
        <w:t>-</w:t>
      </w:r>
      <w:r w:rsidRPr="001B050E">
        <w:rPr>
          <w:rFonts w:ascii="Calibri" w:hAnsi="Calibri" w:cs="Calibri"/>
          <w:highlight w:val="yellow"/>
        </w:rPr>
        <w:t>beater</w:t>
      </w:r>
      <w:r w:rsidR="00AD34CC" w:rsidRPr="001B050E">
        <w:rPr>
          <w:rFonts w:ascii="Calibri" w:hAnsi="Calibri" w:cs="Calibri"/>
          <w:highlight w:val="yellow"/>
        </w:rPr>
        <w:t xml:space="preserve"> (see </w:t>
      </w:r>
      <w:r w:rsidR="00AD34CC" w:rsidRPr="001B050E">
        <w:rPr>
          <w:rFonts w:ascii="Calibri" w:hAnsi="Calibri" w:cs="Calibri"/>
          <w:b/>
          <w:bCs/>
          <w:highlight w:val="yellow"/>
        </w:rPr>
        <w:t>Table of Materials</w:t>
      </w:r>
      <w:r w:rsidR="00AD34CC" w:rsidRPr="001B050E">
        <w:rPr>
          <w:rFonts w:ascii="Calibri" w:hAnsi="Calibri" w:cs="Calibri"/>
          <w:highlight w:val="yellow"/>
        </w:rPr>
        <w:t>)</w:t>
      </w:r>
      <w:r w:rsidRPr="001B050E">
        <w:rPr>
          <w:rFonts w:ascii="Calibri" w:hAnsi="Calibri" w:cs="Calibri"/>
          <w:highlight w:val="yellow"/>
        </w:rPr>
        <w:t xml:space="preserve">. Allow the tubes to cool </w:t>
      </w:r>
      <w:r w:rsidR="00FB2EB7" w:rsidRPr="001B050E">
        <w:rPr>
          <w:rFonts w:ascii="Calibri" w:hAnsi="Calibri" w:cs="Calibri"/>
          <w:highlight w:val="yellow"/>
        </w:rPr>
        <w:t xml:space="preserve">in </w:t>
      </w:r>
      <w:r w:rsidR="00BD5E78" w:rsidRPr="001B050E">
        <w:rPr>
          <w:rFonts w:ascii="Calibri" w:hAnsi="Calibri" w:cs="Calibri"/>
          <w:highlight w:val="yellow"/>
        </w:rPr>
        <w:t xml:space="preserve">a </w:t>
      </w:r>
      <w:r w:rsidR="00FB2EB7" w:rsidRPr="001B050E">
        <w:rPr>
          <w:rFonts w:ascii="Calibri" w:hAnsi="Calibri" w:cs="Calibri"/>
          <w:highlight w:val="yellow"/>
        </w:rPr>
        <w:t>room temperature water</w:t>
      </w:r>
      <w:r w:rsidR="005528F1" w:rsidRPr="001B050E">
        <w:rPr>
          <w:rFonts w:ascii="Calibri" w:hAnsi="Calibri" w:cs="Calibri"/>
          <w:highlight w:val="yellow"/>
        </w:rPr>
        <w:t xml:space="preserve"> </w:t>
      </w:r>
      <w:r w:rsidR="00FB2EB7" w:rsidRPr="001B050E">
        <w:rPr>
          <w:rFonts w:ascii="Calibri" w:hAnsi="Calibri" w:cs="Calibri"/>
          <w:highlight w:val="yellow"/>
        </w:rPr>
        <w:t>bath</w:t>
      </w:r>
      <w:r w:rsidRPr="001B050E">
        <w:rPr>
          <w:rFonts w:ascii="Calibri" w:hAnsi="Calibri" w:cs="Calibri"/>
          <w:highlight w:val="yellow"/>
        </w:rPr>
        <w:t xml:space="preserve"> for </w:t>
      </w:r>
      <w:r w:rsidR="00FB2EB7" w:rsidRPr="001B050E">
        <w:rPr>
          <w:rFonts w:ascii="Calibri" w:hAnsi="Calibri" w:cs="Calibri"/>
          <w:highlight w:val="yellow"/>
        </w:rPr>
        <w:t>2</w:t>
      </w:r>
      <w:r w:rsidRPr="001B050E">
        <w:rPr>
          <w:rFonts w:ascii="Calibri" w:hAnsi="Calibri" w:cs="Calibri"/>
          <w:highlight w:val="yellow"/>
        </w:rPr>
        <w:t xml:space="preserve"> min and repeat the breaking cycle 5 times.</w:t>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p>
    <w:p w14:paraId="3EB8EA31" w14:textId="23CAFDF5" w:rsidR="0053016A" w:rsidRPr="001B050E" w:rsidRDefault="001C0BA0" w:rsidP="001B050E">
      <w:pPr>
        <w:pStyle w:val="NormalWeb"/>
        <w:numPr>
          <w:ilvl w:val="1"/>
          <w:numId w:val="13"/>
        </w:numPr>
        <w:spacing w:before="0" w:beforeAutospacing="0" w:after="0" w:afterAutospacing="0"/>
        <w:ind w:left="0" w:firstLine="0"/>
        <w:jc w:val="both"/>
        <w:rPr>
          <w:rFonts w:ascii="Calibri" w:hAnsi="Calibri" w:cs="Calibri"/>
          <w:highlight w:val="yellow"/>
        </w:rPr>
      </w:pPr>
      <w:r w:rsidRPr="001B050E">
        <w:rPr>
          <w:rFonts w:ascii="Calibri" w:hAnsi="Calibri" w:cs="Calibri"/>
          <w:highlight w:val="yellow"/>
        </w:rPr>
        <w:t xml:space="preserve">After lysis, </w:t>
      </w:r>
      <w:r w:rsidR="00F72092" w:rsidRPr="001B050E">
        <w:rPr>
          <w:rFonts w:ascii="Calibri" w:hAnsi="Calibri" w:cs="Calibri"/>
          <w:highlight w:val="yellow"/>
        </w:rPr>
        <w:t>centrifuge the vials</w:t>
      </w:r>
      <w:r w:rsidRPr="001B050E">
        <w:rPr>
          <w:rFonts w:ascii="Calibri" w:hAnsi="Calibri" w:cs="Calibri"/>
          <w:highlight w:val="yellow"/>
        </w:rPr>
        <w:t xml:space="preserve"> at 500 x</w:t>
      </w:r>
      <w:r w:rsidRPr="001B050E">
        <w:rPr>
          <w:rFonts w:ascii="Calibri" w:hAnsi="Calibri" w:cs="Calibri"/>
          <w:i/>
          <w:iCs/>
          <w:highlight w:val="yellow"/>
        </w:rPr>
        <w:t xml:space="preserve"> g </w:t>
      </w:r>
      <w:r w:rsidRPr="001B050E">
        <w:rPr>
          <w:rFonts w:ascii="Calibri" w:hAnsi="Calibri" w:cs="Calibri"/>
          <w:highlight w:val="yellow"/>
        </w:rPr>
        <w:t xml:space="preserve">for 10 s at room temperature. Collect the supernatant </w:t>
      </w:r>
      <w:r w:rsidR="001B7A42" w:rsidRPr="001B050E">
        <w:rPr>
          <w:rFonts w:ascii="Calibri" w:hAnsi="Calibri" w:cs="Calibri"/>
          <w:highlight w:val="yellow"/>
        </w:rPr>
        <w:t xml:space="preserve">with a pipette </w:t>
      </w:r>
      <w:r w:rsidRPr="001B050E">
        <w:rPr>
          <w:rFonts w:ascii="Calibri" w:hAnsi="Calibri" w:cs="Calibri"/>
          <w:highlight w:val="yellow"/>
        </w:rPr>
        <w:t>into a 15 m</w:t>
      </w:r>
      <w:r w:rsidR="0053016A" w:rsidRPr="001B050E">
        <w:rPr>
          <w:rFonts w:ascii="Calibri" w:hAnsi="Calibri" w:cs="Calibri"/>
          <w:highlight w:val="yellow"/>
        </w:rPr>
        <w:t>L</w:t>
      </w:r>
      <w:r w:rsidRPr="001B050E">
        <w:rPr>
          <w:rFonts w:ascii="Calibri" w:hAnsi="Calibri" w:cs="Calibri"/>
          <w:highlight w:val="yellow"/>
        </w:rPr>
        <w:t xml:space="preserve"> centrifuge tube. Wash the beads with </w:t>
      </w:r>
      <w:r w:rsidR="00FB2EB7" w:rsidRPr="001B050E">
        <w:rPr>
          <w:rFonts w:ascii="Calibri" w:hAnsi="Calibri" w:cs="Calibri"/>
          <w:highlight w:val="yellow"/>
        </w:rPr>
        <w:t>0.5</w:t>
      </w:r>
      <w:r w:rsidRPr="001B050E">
        <w:rPr>
          <w:rFonts w:ascii="Calibri" w:hAnsi="Calibri" w:cs="Calibri"/>
          <w:highlight w:val="yellow"/>
        </w:rPr>
        <w:t xml:space="preserve"> mL of </w:t>
      </w:r>
      <w:r w:rsidRPr="001B050E">
        <w:rPr>
          <w:rFonts w:ascii="Calibri" w:hAnsi="Calibri" w:cs="Calibri"/>
          <w:color w:val="000000"/>
          <w:highlight w:val="yellow"/>
        </w:rPr>
        <w:t>0.75 M K-phosphate</w:t>
      </w:r>
      <w:r w:rsidRPr="001B050E">
        <w:rPr>
          <w:rFonts w:ascii="Calibri" w:hAnsi="Calibri" w:cs="Calibri"/>
          <w:highlight w:val="yellow"/>
        </w:rPr>
        <w:t xml:space="preserve"> buffer one time</w:t>
      </w:r>
      <w:r w:rsidR="00EB2850" w:rsidRPr="001B050E">
        <w:rPr>
          <w:rFonts w:ascii="Calibri" w:hAnsi="Calibri" w:cs="Calibri"/>
          <w:highlight w:val="yellow"/>
        </w:rPr>
        <w:t>,</w:t>
      </w:r>
      <w:r w:rsidRPr="001B050E">
        <w:rPr>
          <w:rFonts w:ascii="Calibri" w:hAnsi="Calibri" w:cs="Calibri"/>
          <w:highlight w:val="yellow"/>
        </w:rPr>
        <w:t xml:space="preserve"> th</w:t>
      </w:r>
      <w:r w:rsidR="00297B39" w:rsidRPr="001B050E">
        <w:rPr>
          <w:rFonts w:ascii="Calibri" w:hAnsi="Calibri" w:cs="Calibri"/>
          <w:highlight w:val="yellow"/>
        </w:rPr>
        <w:t>e</w:t>
      </w:r>
      <w:r w:rsidRPr="001B050E">
        <w:rPr>
          <w:rFonts w:ascii="Calibri" w:hAnsi="Calibri" w:cs="Calibri"/>
          <w:highlight w:val="yellow"/>
        </w:rPr>
        <w:t>n transfer to the same centrifuge tube.</w:t>
      </w:r>
      <w:r w:rsidRPr="001B050E">
        <w:rPr>
          <w:rFonts w:ascii="Calibri" w:hAnsi="Calibri" w:cs="Calibri"/>
          <w:highlight w:val="yellow"/>
        </w:rPr>
        <w:tab/>
      </w:r>
    </w:p>
    <w:p w14:paraId="0E95974C" w14:textId="7FDC3A63" w:rsidR="001C0BA0" w:rsidRPr="001B050E" w:rsidRDefault="001C0BA0" w:rsidP="001B050E">
      <w:pPr>
        <w:pStyle w:val="NormalWeb"/>
        <w:spacing w:before="0" w:beforeAutospacing="0" w:after="0" w:afterAutospacing="0"/>
        <w:jc w:val="both"/>
        <w:rPr>
          <w:rFonts w:ascii="Calibri" w:hAnsi="Calibri" w:cs="Calibri"/>
        </w:rPr>
      </w:pP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p>
    <w:p w14:paraId="32F3CB86" w14:textId="41D7D61D" w:rsidR="00344625" w:rsidRPr="001B050E" w:rsidRDefault="001C0BA0" w:rsidP="001B050E">
      <w:pPr>
        <w:pStyle w:val="NormalWeb"/>
        <w:numPr>
          <w:ilvl w:val="1"/>
          <w:numId w:val="13"/>
        </w:numPr>
        <w:spacing w:before="0" w:beforeAutospacing="0" w:after="0" w:afterAutospacing="0"/>
        <w:ind w:left="0" w:firstLine="0"/>
        <w:jc w:val="both"/>
        <w:rPr>
          <w:rFonts w:ascii="Calibri" w:hAnsi="Calibri" w:cs="Calibri"/>
          <w:highlight w:val="yellow"/>
        </w:rPr>
      </w:pPr>
      <w:r w:rsidRPr="001B050E">
        <w:rPr>
          <w:rFonts w:ascii="Calibri" w:hAnsi="Calibri" w:cs="Calibri"/>
          <w:highlight w:val="yellow"/>
        </w:rPr>
        <w:t>Add Triton X-100 (2% w/v, final concentration) to the lysed cell suspension and</w:t>
      </w:r>
      <w:r w:rsidR="00FB2EB7" w:rsidRPr="001B050E">
        <w:rPr>
          <w:rFonts w:ascii="Calibri" w:hAnsi="Calibri" w:cs="Calibri"/>
          <w:highlight w:val="yellow"/>
        </w:rPr>
        <w:t xml:space="preserve"> incubate on a rocking shaker</w:t>
      </w:r>
      <w:r w:rsidR="003658E4" w:rsidRPr="001B050E">
        <w:rPr>
          <w:rFonts w:ascii="Calibri" w:hAnsi="Calibri" w:cs="Calibri"/>
          <w:highlight w:val="yellow"/>
        </w:rPr>
        <w:t xml:space="preserve"> (40 </w:t>
      </w:r>
      <w:r w:rsidR="006D441E" w:rsidRPr="001B050E">
        <w:rPr>
          <w:rFonts w:ascii="Calibri" w:hAnsi="Calibri" w:cs="Calibri"/>
          <w:highlight w:val="yellow"/>
        </w:rPr>
        <w:t>rpm</w:t>
      </w:r>
      <w:r w:rsidR="003658E4" w:rsidRPr="001B050E">
        <w:rPr>
          <w:rFonts w:ascii="Calibri" w:hAnsi="Calibri" w:cs="Calibri"/>
          <w:highlight w:val="yellow"/>
        </w:rPr>
        <w:t>)</w:t>
      </w:r>
      <w:r w:rsidR="00FB2EB7" w:rsidRPr="001B050E">
        <w:rPr>
          <w:rFonts w:ascii="Calibri" w:hAnsi="Calibri" w:cs="Calibri"/>
          <w:highlight w:val="yellow"/>
        </w:rPr>
        <w:t xml:space="preserve"> </w:t>
      </w:r>
      <w:r w:rsidRPr="001B050E">
        <w:rPr>
          <w:rFonts w:ascii="Calibri" w:hAnsi="Calibri" w:cs="Calibri"/>
          <w:highlight w:val="yellow"/>
        </w:rPr>
        <w:t>at room temperature until the solution bec</w:t>
      </w:r>
      <w:r w:rsidR="00453AE0" w:rsidRPr="001B050E">
        <w:rPr>
          <w:rFonts w:ascii="Calibri" w:hAnsi="Calibri" w:cs="Calibri"/>
          <w:highlight w:val="yellow"/>
        </w:rPr>
        <w:t>omes</w:t>
      </w:r>
      <w:r w:rsidRPr="001B050E">
        <w:rPr>
          <w:rFonts w:ascii="Calibri" w:hAnsi="Calibri" w:cs="Calibri"/>
          <w:highlight w:val="yellow"/>
        </w:rPr>
        <w:t xml:space="preserve"> homogenous (~20 min).</w:t>
      </w:r>
    </w:p>
    <w:p w14:paraId="1BDA074B" w14:textId="571A9C87" w:rsidR="001C0BA0" w:rsidRPr="001B050E" w:rsidRDefault="001C0BA0" w:rsidP="001B050E">
      <w:pPr>
        <w:pStyle w:val="NormalWeb"/>
        <w:spacing w:before="0" w:beforeAutospacing="0" w:after="0" w:afterAutospacing="0"/>
        <w:jc w:val="both"/>
        <w:rPr>
          <w:rFonts w:ascii="Calibri" w:hAnsi="Calibri" w:cs="Calibri"/>
          <w:highlight w:val="yellow"/>
        </w:rPr>
      </w:pPr>
      <w:r w:rsidRPr="001B050E">
        <w:rPr>
          <w:rFonts w:ascii="Calibri" w:hAnsi="Calibri" w:cs="Calibri"/>
        </w:rPr>
        <w:tab/>
      </w:r>
      <w:r w:rsidRPr="001B050E">
        <w:rPr>
          <w:rFonts w:ascii="Calibri" w:hAnsi="Calibri" w:cs="Calibri"/>
        </w:rPr>
        <w:tab/>
      </w:r>
    </w:p>
    <w:p w14:paraId="6DFE9170" w14:textId="0D3D38BF" w:rsidR="003658E4" w:rsidRPr="001B050E" w:rsidRDefault="001C0BA0" w:rsidP="001B050E">
      <w:pPr>
        <w:pStyle w:val="NormalWeb"/>
        <w:numPr>
          <w:ilvl w:val="1"/>
          <w:numId w:val="13"/>
        </w:numPr>
        <w:spacing w:before="0" w:beforeAutospacing="0" w:after="0" w:afterAutospacing="0"/>
        <w:ind w:left="0" w:firstLine="0"/>
        <w:jc w:val="both"/>
        <w:rPr>
          <w:rFonts w:ascii="Calibri" w:hAnsi="Calibri" w:cs="Calibri"/>
          <w:highlight w:val="yellow"/>
        </w:rPr>
      </w:pPr>
      <w:r w:rsidRPr="001B050E">
        <w:rPr>
          <w:rFonts w:ascii="Calibri" w:hAnsi="Calibri" w:cs="Calibri"/>
          <w:highlight w:val="yellow"/>
        </w:rPr>
        <w:t xml:space="preserve">Centrifuge </w:t>
      </w:r>
      <w:r w:rsidR="00F72092" w:rsidRPr="001B050E">
        <w:rPr>
          <w:rFonts w:ascii="Calibri" w:hAnsi="Calibri" w:cs="Calibri"/>
          <w:highlight w:val="yellow"/>
        </w:rPr>
        <w:t xml:space="preserve">the tubes </w:t>
      </w:r>
      <w:r w:rsidRPr="001B050E">
        <w:rPr>
          <w:rFonts w:ascii="Calibri" w:hAnsi="Calibri" w:cs="Calibri"/>
          <w:highlight w:val="yellow"/>
        </w:rPr>
        <w:t xml:space="preserve">at 17,210 </w:t>
      </w:r>
      <w:r w:rsidRPr="001B050E">
        <w:rPr>
          <w:rFonts w:ascii="Calibri" w:hAnsi="Calibri" w:cs="Calibri"/>
          <w:highlight w:val="yellow"/>
        </w:rPr>
        <w:sym w:font="Symbol" w:char="F0B4"/>
      </w:r>
      <w:r w:rsidRPr="001B050E">
        <w:rPr>
          <w:rFonts w:ascii="Calibri" w:hAnsi="Calibri" w:cs="Calibri"/>
          <w:highlight w:val="yellow"/>
        </w:rPr>
        <w:t xml:space="preserve"> </w:t>
      </w:r>
      <w:r w:rsidRPr="001B050E">
        <w:rPr>
          <w:rFonts w:ascii="Calibri" w:hAnsi="Calibri" w:cs="Calibri"/>
          <w:i/>
          <w:highlight w:val="yellow"/>
        </w:rPr>
        <w:t>g</w:t>
      </w:r>
      <w:r w:rsidRPr="001B050E">
        <w:rPr>
          <w:rFonts w:ascii="Calibri" w:hAnsi="Calibri" w:cs="Calibri"/>
          <w:highlight w:val="yellow"/>
        </w:rPr>
        <w:t xml:space="preserve"> for 20 min to remove the </w:t>
      </w:r>
      <w:r w:rsidR="00E143F8" w:rsidRPr="001B050E">
        <w:rPr>
          <w:rFonts w:ascii="Calibri" w:hAnsi="Calibri" w:cs="Calibri"/>
          <w:highlight w:val="yellow"/>
        </w:rPr>
        <w:t>intact</w:t>
      </w:r>
      <w:r w:rsidRPr="001B050E">
        <w:rPr>
          <w:rFonts w:ascii="Calibri" w:hAnsi="Calibri" w:cs="Calibri"/>
          <w:highlight w:val="yellow"/>
        </w:rPr>
        <w:t xml:space="preserve"> cells and large cell debris.</w:t>
      </w:r>
      <w:r w:rsidR="003658E4" w:rsidRPr="001B050E">
        <w:rPr>
          <w:rFonts w:ascii="Calibri" w:hAnsi="Calibri" w:cs="Calibri"/>
          <w:highlight w:val="yellow"/>
        </w:rPr>
        <w:t xml:space="preserve"> </w:t>
      </w:r>
      <w:r w:rsidR="00E143F8" w:rsidRPr="001B050E">
        <w:rPr>
          <w:rFonts w:ascii="Calibri" w:hAnsi="Calibri" w:cs="Calibri"/>
          <w:highlight w:val="yellow"/>
        </w:rPr>
        <w:t>Store t</w:t>
      </w:r>
      <w:r w:rsidR="003658E4" w:rsidRPr="001B050E">
        <w:rPr>
          <w:rFonts w:ascii="Calibri" w:hAnsi="Calibri" w:cs="Calibri"/>
          <w:highlight w:val="yellow"/>
        </w:rPr>
        <w:t xml:space="preserve">he supernatant without </w:t>
      </w:r>
      <w:r w:rsidR="00E143F8" w:rsidRPr="001B050E">
        <w:rPr>
          <w:rFonts w:ascii="Calibri" w:hAnsi="Calibri" w:cs="Calibri"/>
          <w:highlight w:val="yellow"/>
        </w:rPr>
        <w:t xml:space="preserve">the </w:t>
      </w:r>
      <w:r w:rsidR="003658E4" w:rsidRPr="001B050E">
        <w:rPr>
          <w:rFonts w:ascii="Calibri" w:hAnsi="Calibri" w:cs="Calibri"/>
          <w:highlight w:val="yellow"/>
        </w:rPr>
        <w:t>upper Triton micelle layer at room temperature</w:t>
      </w:r>
      <w:r w:rsidR="00BF7E52" w:rsidRPr="001B050E">
        <w:rPr>
          <w:rFonts w:ascii="Calibri" w:hAnsi="Calibri" w:cs="Calibri"/>
          <w:highlight w:val="yellow"/>
        </w:rPr>
        <w:t xml:space="preserve"> for up </w:t>
      </w:r>
      <w:r w:rsidR="00B84ED9" w:rsidRPr="001B050E">
        <w:rPr>
          <w:rFonts w:ascii="Calibri" w:hAnsi="Calibri" w:cs="Calibri"/>
          <w:highlight w:val="yellow"/>
        </w:rPr>
        <w:t xml:space="preserve">to </w:t>
      </w:r>
      <w:r w:rsidR="00B203B4" w:rsidRPr="001B050E">
        <w:rPr>
          <w:rFonts w:ascii="Calibri" w:hAnsi="Calibri" w:cs="Calibri"/>
          <w:highlight w:val="yellow"/>
        </w:rPr>
        <w:t>1 h</w:t>
      </w:r>
      <w:r w:rsidR="003658E4" w:rsidRPr="001B050E">
        <w:rPr>
          <w:rFonts w:ascii="Calibri" w:hAnsi="Calibri" w:cs="Calibri"/>
          <w:highlight w:val="yellow"/>
        </w:rPr>
        <w:t>.</w:t>
      </w:r>
    </w:p>
    <w:p w14:paraId="2E236F43" w14:textId="77777777" w:rsidR="00B957BB" w:rsidRPr="001B050E" w:rsidRDefault="00B957BB" w:rsidP="001B050E">
      <w:pPr>
        <w:pStyle w:val="NormalWeb"/>
        <w:spacing w:before="0" w:beforeAutospacing="0" w:after="0" w:afterAutospacing="0"/>
        <w:jc w:val="both"/>
        <w:rPr>
          <w:rFonts w:ascii="Calibri" w:hAnsi="Calibri" w:cs="Calibri"/>
        </w:rPr>
      </w:pPr>
    </w:p>
    <w:p w14:paraId="16568311" w14:textId="2AB6699B" w:rsidR="001C0BA0" w:rsidRPr="001B050E" w:rsidRDefault="003658E4" w:rsidP="001B050E">
      <w:pPr>
        <w:pStyle w:val="NormalWeb"/>
        <w:spacing w:before="0" w:beforeAutospacing="0" w:after="0" w:afterAutospacing="0"/>
        <w:jc w:val="both"/>
        <w:rPr>
          <w:rFonts w:ascii="Calibri" w:hAnsi="Calibri" w:cs="Calibri"/>
        </w:rPr>
      </w:pPr>
      <w:r w:rsidRPr="001B050E">
        <w:rPr>
          <w:rFonts w:ascii="Calibri" w:hAnsi="Calibri" w:cs="Calibri"/>
        </w:rPr>
        <w:t xml:space="preserve">NOTE: The supernatant contains two separated layers. The upper </w:t>
      </w:r>
      <w:r w:rsidR="00926210" w:rsidRPr="001B050E">
        <w:rPr>
          <w:rFonts w:ascii="Calibri" w:hAnsi="Calibri" w:cs="Calibri"/>
        </w:rPr>
        <w:t xml:space="preserve">hydrophobic </w:t>
      </w:r>
      <w:r w:rsidRPr="001B050E">
        <w:rPr>
          <w:rFonts w:ascii="Calibri" w:hAnsi="Calibri" w:cs="Calibri"/>
        </w:rPr>
        <w:t>Triton</w:t>
      </w:r>
      <w:r w:rsidR="00510F53" w:rsidRPr="001B050E">
        <w:rPr>
          <w:rFonts w:ascii="Calibri" w:hAnsi="Calibri" w:cs="Calibri"/>
        </w:rPr>
        <w:t xml:space="preserve"> X</w:t>
      </w:r>
      <w:r w:rsidRPr="001B050E">
        <w:rPr>
          <w:rFonts w:ascii="Calibri" w:hAnsi="Calibri" w:cs="Calibri"/>
        </w:rPr>
        <w:t xml:space="preserve"> layer contains chlorophyll-binding proteins and hydrophobic rod-shaped phycobilisome</w:t>
      </w:r>
      <w:r w:rsidR="00C20743" w:rsidRPr="001B050E">
        <w:rPr>
          <w:rFonts w:ascii="Calibri" w:hAnsi="Calibri" w:cs="Calibri"/>
        </w:rPr>
        <w:t>s</w:t>
      </w:r>
      <w:r w:rsidR="00FB4252" w:rsidRPr="001B050E">
        <w:rPr>
          <w:rFonts w:ascii="Calibri" w:hAnsi="Calibri" w:cs="Calibri"/>
        </w:rPr>
        <w:fldChar w:fldCharType="begin"/>
      </w:r>
      <w:r w:rsidR="00AB65F0" w:rsidRPr="001B050E">
        <w:rPr>
          <w:rFonts w:ascii="Calibri" w:hAnsi="Calibri" w:cs="Calibri"/>
        </w:rPr>
        <w:instrText xml:space="preserve"> ADDIN EN.CITE &lt;EndNote&gt;&lt;Cite&gt;&lt;Author&gt;Hirose&lt;/Author&gt;&lt;Year&gt;2019&lt;/Year&gt;&lt;RecNum&gt;25&lt;/RecNum&gt;&lt;DisplayText&gt;&lt;style face="superscript"&gt;6&lt;/style&gt;&lt;/DisplayText&gt;&lt;record&gt;&lt;rec-number&gt;25&lt;/rec-number&gt;&lt;foreign-keys&gt;&lt;key app="EN" db-id="v2vrx5ezq9r2eoer00oxzswospvvpdffwev5" timestamp="1634181360"&gt;25&lt;/key&gt;&lt;/foreign-keys&gt;&lt;ref-type name="Journal Article"&gt;17&lt;/ref-type&gt;&lt;contributors&gt;&lt;authors&gt;&lt;author&gt;Hirose, Yuu&lt;/author&gt;&lt;author&gt;Chihong, Song&lt;/author&gt;&lt;author&gt;Watanabe, Mai&lt;/author&gt;&lt;author&gt;Yonekawa, Chinatsu&lt;/author&gt;&lt;author&gt;Murata, Kazuyoshi&lt;/author&gt;&lt;author&gt;Ikeuchi, Masahiko&lt;/author&gt;&lt;author&gt;Eki, Toshihiko&lt;/author&gt;&lt;/authors&gt;&lt;/contributors&gt;&lt;titles&gt;&lt;title&gt;Diverse Chromatic Acclimation Processes Regulating Phycoerythrocyanin and Rod-Shaped Phycobilisome in Cyanobacteria&lt;/title&gt;&lt;secondary-title&gt;Molecular Plant&lt;/secondary-title&gt;&lt;/titles&gt;&lt;periodical&gt;&lt;full-title&gt;Molecular Plant&lt;/full-title&gt;&lt;/periodical&gt;&lt;pages&gt;715-725&lt;/pages&gt;&lt;volume&gt;12&lt;/volume&gt;&lt;number&gt;5&lt;/number&gt;&lt;keywords&gt;&lt;keyword&gt;cyanobacteria&lt;/keyword&gt;&lt;keyword&gt;chromatic acclimation&lt;/keyword&gt;&lt;keyword&gt;cyanobacteriochrome&lt;/keyword&gt;&lt;keyword&gt;phycobilisome&lt;/keyword&gt;&lt;keyword&gt;phycoerythrocyanin&lt;/keyword&gt;&lt;/keywords&gt;&lt;dates&gt;&lt;year&gt;2019&lt;/year&gt;&lt;pub-dates&gt;&lt;date&gt;2019/05/06/&lt;/date&gt;&lt;/pub-dates&gt;&lt;/dates&gt;&lt;isbn&gt;1674-2052&lt;/isbn&gt;&lt;urls&gt;&lt;related-urls&gt;&lt;url&gt;https://www.sciencedirect.com/science/article/pii/S1674205219300644&lt;/url&gt;&lt;/related-urls&gt;&lt;/urls&gt;&lt;electronic-resource-num&gt;https://doi.org/10.1016/j.molp.2019.02.010&lt;/electronic-resource-num&gt;&lt;/record&gt;&lt;/Cite&gt;&lt;/EndNote&gt;</w:instrText>
      </w:r>
      <w:r w:rsidR="00FB4252" w:rsidRPr="001B050E">
        <w:rPr>
          <w:rFonts w:ascii="Calibri" w:hAnsi="Calibri" w:cs="Calibri"/>
        </w:rPr>
        <w:fldChar w:fldCharType="separate"/>
      </w:r>
      <w:r w:rsidR="00FB4252" w:rsidRPr="001B050E">
        <w:rPr>
          <w:rFonts w:ascii="Calibri" w:hAnsi="Calibri" w:cs="Calibri"/>
          <w:noProof/>
          <w:vertAlign w:val="superscript"/>
        </w:rPr>
        <w:t>6</w:t>
      </w:r>
      <w:r w:rsidR="00FB4252" w:rsidRPr="001B050E">
        <w:rPr>
          <w:rFonts w:ascii="Calibri" w:hAnsi="Calibri" w:cs="Calibri"/>
        </w:rPr>
        <w:fldChar w:fldCharType="end"/>
      </w:r>
      <w:r w:rsidRPr="001B050E">
        <w:rPr>
          <w:rFonts w:ascii="Calibri" w:hAnsi="Calibri" w:cs="Calibri"/>
        </w:rPr>
        <w:t xml:space="preserve">. The lower aqueous layer contains water-soluble </w:t>
      </w:r>
      <w:r w:rsidR="00926210" w:rsidRPr="001B050E">
        <w:rPr>
          <w:rFonts w:ascii="Calibri" w:hAnsi="Calibri" w:cs="Calibri"/>
        </w:rPr>
        <w:t>PBS</w:t>
      </w:r>
      <w:r w:rsidRPr="001B050E">
        <w:rPr>
          <w:rFonts w:ascii="Calibri" w:hAnsi="Calibri" w:cs="Calibri"/>
        </w:rPr>
        <w:t>.</w:t>
      </w:r>
    </w:p>
    <w:p w14:paraId="00E504D1" w14:textId="77777777" w:rsidR="00322CA5" w:rsidRPr="001B050E" w:rsidRDefault="00322CA5" w:rsidP="001B050E">
      <w:pPr>
        <w:pStyle w:val="NormalWeb"/>
        <w:spacing w:before="0" w:beforeAutospacing="0" w:after="0" w:afterAutospacing="0"/>
        <w:jc w:val="both"/>
        <w:rPr>
          <w:rFonts w:ascii="Calibri" w:hAnsi="Calibri" w:cs="Calibri"/>
        </w:rPr>
      </w:pPr>
    </w:p>
    <w:p w14:paraId="0FEEED35" w14:textId="56227117" w:rsidR="001C0BA0" w:rsidRPr="001B050E" w:rsidRDefault="001C0BA0" w:rsidP="001B050E">
      <w:pPr>
        <w:pStyle w:val="NormalWeb"/>
        <w:numPr>
          <w:ilvl w:val="0"/>
          <w:numId w:val="13"/>
        </w:numPr>
        <w:spacing w:before="0" w:beforeAutospacing="0" w:after="0" w:afterAutospacing="0"/>
        <w:ind w:left="0" w:firstLine="0"/>
        <w:jc w:val="both"/>
        <w:rPr>
          <w:rFonts w:ascii="Calibri" w:hAnsi="Calibri" w:cs="Calibri"/>
          <w:b/>
        </w:rPr>
      </w:pPr>
      <w:r w:rsidRPr="001B050E">
        <w:rPr>
          <w:rFonts w:ascii="Calibri" w:hAnsi="Calibri" w:cs="Calibri"/>
          <w:b/>
        </w:rPr>
        <w:t>Preparation of</w:t>
      </w:r>
      <w:r w:rsidR="00F72092" w:rsidRPr="001B050E">
        <w:rPr>
          <w:rFonts w:ascii="Calibri" w:hAnsi="Calibri" w:cs="Calibri"/>
          <w:b/>
        </w:rPr>
        <w:t xml:space="preserve"> the</w:t>
      </w:r>
      <w:r w:rsidRPr="001B050E">
        <w:rPr>
          <w:rFonts w:ascii="Calibri" w:hAnsi="Calibri" w:cs="Calibri"/>
          <w:b/>
        </w:rPr>
        <w:t xml:space="preserve"> sucrose gradient buffers and PBS isolation</w:t>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p>
    <w:p w14:paraId="5C0ECF69" w14:textId="7511A983" w:rsidR="001C0BA0" w:rsidRPr="001B050E" w:rsidRDefault="00F72092" w:rsidP="001B050E">
      <w:pPr>
        <w:pStyle w:val="NormalWeb"/>
        <w:numPr>
          <w:ilvl w:val="1"/>
          <w:numId w:val="13"/>
        </w:numPr>
        <w:spacing w:before="0" w:beforeAutospacing="0" w:after="0" w:afterAutospacing="0"/>
        <w:ind w:left="0" w:firstLine="0"/>
        <w:jc w:val="both"/>
        <w:rPr>
          <w:rFonts w:ascii="Calibri" w:hAnsi="Calibri" w:cs="Calibri"/>
        </w:rPr>
      </w:pPr>
      <w:r w:rsidRPr="001B050E">
        <w:rPr>
          <w:rFonts w:ascii="Calibri" w:hAnsi="Calibri" w:cs="Calibri"/>
          <w:highlight w:val="yellow"/>
        </w:rPr>
        <w:t>Make four concentrations of sucrose (</w:t>
      </w:r>
      <w:r w:rsidR="001C0BA0" w:rsidRPr="001B050E">
        <w:rPr>
          <w:rFonts w:ascii="Calibri" w:hAnsi="Calibri" w:cs="Calibri"/>
          <w:highlight w:val="yellow"/>
        </w:rPr>
        <w:t>2.0 M, 1.0 M, 0.75 M and 0.5 M</w:t>
      </w:r>
      <w:r w:rsidRPr="001B050E">
        <w:rPr>
          <w:rFonts w:ascii="Calibri" w:hAnsi="Calibri" w:cs="Calibri"/>
          <w:highlight w:val="yellow"/>
        </w:rPr>
        <w:t>) in 0.75 M K-phosphate buffer at pH 7</w:t>
      </w:r>
      <w:r w:rsidR="001C0BA0" w:rsidRPr="001B050E">
        <w:rPr>
          <w:rFonts w:ascii="Calibri" w:hAnsi="Calibri" w:cs="Calibri"/>
          <w:highlight w:val="yellow"/>
        </w:rPr>
        <w:t>.</w:t>
      </w:r>
      <w:r w:rsidR="001C0BA0" w:rsidRPr="001B050E">
        <w:rPr>
          <w:rFonts w:ascii="Calibri" w:hAnsi="Calibri" w:cs="Calibri"/>
        </w:rPr>
        <w:tab/>
      </w:r>
      <w:r w:rsidR="005658C3" w:rsidRPr="001B050E">
        <w:rPr>
          <w:rFonts w:ascii="Calibri" w:hAnsi="Calibri" w:cs="Calibri"/>
        </w:rPr>
        <w:tab/>
      </w:r>
      <w:r w:rsidR="005658C3" w:rsidRPr="001B050E">
        <w:rPr>
          <w:rFonts w:ascii="Calibri" w:hAnsi="Calibri" w:cs="Calibri"/>
        </w:rPr>
        <w:tab/>
      </w:r>
      <w:r w:rsidR="005658C3" w:rsidRPr="001B050E">
        <w:rPr>
          <w:rFonts w:ascii="Calibri" w:hAnsi="Calibri" w:cs="Calibri"/>
        </w:rPr>
        <w:tab/>
      </w:r>
      <w:r w:rsidR="005658C3" w:rsidRPr="001B050E">
        <w:rPr>
          <w:rFonts w:ascii="Calibri" w:hAnsi="Calibri" w:cs="Calibri"/>
        </w:rPr>
        <w:tab/>
      </w:r>
      <w:r w:rsidR="005658C3" w:rsidRPr="001B050E">
        <w:rPr>
          <w:rFonts w:ascii="Calibri" w:hAnsi="Calibri" w:cs="Calibri"/>
        </w:rPr>
        <w:tab/>
      </w:r>
      <w:r w:rsidR="005658C3" w:rsidRPr="001B050E">
        <w:rPr>
          <w:rFonts w:ascii="Calibri" w:hAnsi="Calibri" w:cs="Calibri"/>
        </w:rPr>
        <w:tab/>
      </w:r>
      <w:r w:rsidR="005658C3" w:rsidRPr="001B050E">
        <w:rPr>
          <w:rFonts w:ascii="Calibri" w:hAnsi="Calibri" w:cs="Calibri"/>
        </w:rPr>
        <w:tab/>
      </w:r>
      <w:r w:rsidR="005658C3" w:rsidRPr="001B050E">
        <w:rPr>
          <w:rFonts w:ascii="Calibri" w:hAnsi="Calibri" w:cs="Calibri"/>
        </w:rPr>
        <w:tab/>
      </w:r>
      <w:r w:rsidR="005658C3" w:rsidRPr="001B050E">
        <w:rPr>
          <w:rFonts w:ascii="Calibri" w:hAnsi="Calibri" w:cs="Calibri"/>
        </w:rPr>
        <w:tab/>
      </w:r>
      <w:r w:rsidR="005658C3" w:rsidRPr="001B050E">
        <w:rPr>
          <w:rFonts w:ascii="Calibri" w:hAnsi="Calibri" w:cs="Calibri"/>
        </w:rPr>
        <w:tab/>
      </w:r>
      <w:r w:rsidR="005658C3" w:rsidRPr="001B050E">
        <w:rPr>
          <w:rFonts w:ascii="Calibri" w:hAnsi="Calibri" w:cs="Calibri"/>
        </w:rPr>
        <w:tab/>
      </w:r>
      <w:r w:rsidR="005658C3"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t xml:space="preserve"> NOTE: </w:t>
      </w:r>
      <w:r w:rsidR="00293BBD" w:rsidRPr="001B050E">
        <w:rPr>
          <w:rFonts w:ascii="Calibri" w:hAnsi="Calibri" w:cs="Calibri"/>
        </w:rPr>
        <w:t>It is suggested to</w:t>
      </w:r>
      <w:r w:rsidR="001C0BA0" w:rsidRPr="001B050E">
        <w:rPr>
          <w:rFonts w:ascii="Calibri" w:hAnsi="Calibri" w:cs="Calibri"/>
        </w:rPr>
        <w:t xml:space="preserve"> use 1.5 M K-phosphate buffer</w:t>
      </w:r>
      <w:r w:rsidRPr="001B050E">
        <w:rPr>
          <w:rFonts w:ascii="Calibri" w:hAnsi="Calibri" w:cs="Calibri"/>
        </w:rPr>
        <w:t xml:space="preserve"> at</w:t>
      </w:r>
      <w:r w:rsidR="001C0BA0" w:rsidRPr="001B050E">
        <w:rPr>
          <w:rFonts w:ascii="Calibri" w:hAnsi="Calibri" w:cs="Calibri"/>
        </w:rPr>
        <w:t xml:space="preserve"> pH 7 to prepare the sucrose gradient</w:t>
      </w:r>
      <w:r w:rsidRPr="001B050E">
        <w:rPr>
          <w:rFonts w:ascii="Calibri" w:hAnsi="Calibri" w:cs="Calibri"/>
        </w:rPr>
        <w:t xml:space="preserve"> because adding sucrose dilute</w:t>
      </w:r>
      <w:r w:rsidR="007B4911" w:rsidRPr="001B050E">
        <w:rPr>
          <w:rFonts w:ascii="Calibri" w:hAnsi="Calibri" w:cs="Calibri"/>
        </w:rPr>
        <w:t>s</w:t>
      </w:r>
      <w:r w:rsidRPr="001B050E">
        <w:rPr>
          <w:rFonts w:ascii="Calibri" w:hAnsi="Calibri" w:cs="Calibri"/>
        </w:rPr>
        <w:t xml:space="preserve"> the concentration of K-phosphate buffer</w:t>
      </w:r>
      <w:r w:rsidR="001C0BA0" w:rsidRPr="001B050E">
        <w:rPr>
          <w:rFonts w:ascii="Calibri" w:hAnsi="Calibri" w:cs="Calibri"/>
        </w:rPr>
        <w:t>. After sucrose is fully dissolved, add ddH</w:t>
      </w:r>
      <w:r w:rsidR="001C0BA0" w:rsidRPr="001B050E">
        <w:rPr>
          <w:rFonts w:ascii="Calibri" w:hAnsi="Calibri" w:cs="Calibri"/>
          <w:vertAlign w:val="subscript"/>
        </w:rPr>
        <w:t>2</w:t>
      </w:r>
      <w:r w:rsidR="001C0BA0" w:rsidRPr="001B050E">
        <w:rPr>
          <w:rFonts w:ascii="Calibri" w:hAnsi="Calibri" w:cs="Calibri"/>
        </w:rPr>
        <w:t>O to adjust the concentration to 0.75 M, pH 7.</w:t>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p>
    <w:p w14:paraId="3F37E216" w14:textId="0B721360" w:rsidR="001C0BA0" w:rsidRPr="001B050E" w:rsidRDefault="001C0BA0" w:rsidP="001B050E">
      <w:pPr>
        <w:pStyle w:val="NormalWeb"/>
        <w:numPr>
          <w:ilvl w:val="1"/>
          <w:numId w:val="13"/>
        </w:numPr>
        <w:spacing w:before="0" w:beforeAutospacing="0" w:after="0" w:afterAutospacing="0"/>
        <w:ind w:left="0" w:firstLine="0"/>
        <w:jc w:val="both"/>
        <w:rPr>
          <w:rFonts w:ascii="Calibri" w:hAnsi="Calibri" w:cs="Calibri"/>
        </w:rPr>
      </w:pPr>
      <w:r w:rsidRPr="001B050E">
        <w:rPr>
          <w:rFonts w:ascii="Calibri" w:hAnsi="Calibri" w:cs="Calibri"/>
          <w:highlight w:val="yellow"/>
        </w:rPr>
        <w:lastRenderedPageBreak/>
        <w:t xml:space="preserve">Place 2.8 mL of 2.0 M sucrose buffer at the bottom of the 40 mL centrifuge tube and overlay with three layers of sucrose solutions (8 mL of 1.0 M; 12 mL of 0.75 M and 11 mL of 0.5 M for 40 mL centrifuge tube), and finally PBS-containing </w:t>
      </w:r>
      <w:r w:rsidR="00F011E1" w:rsidRPr="001B050E">
        <w:rPr>
          <w:rFonts w:ascii="Calibri" w:hAnsi="Calibri" w:cs="Calibri"/>
          <w:highlight w:val="yellow"/>
        </w:rPr>
        <w:t xml:space="preserve">the </w:t>
      </w:r>
      <w:r w:rsidRPr="001B050E">
        <w:rPr>
          <w:rFonts w:ascii="Calibri" w:hAnsi="Calibri" w:cs="Calibri"/>
          <w:highlight w:val="yellow"/>
        </w:rPr>
        <w:t>supernatant fraction (3.0 mL)</w:t>
      </w:r>
      <w:r w:rsidR="00BD5E78" w:rsidRPr="001B050E">
        <w:rPr>
          <w:rFonts w:ascii="Calibri" w:hAnsi="Calibri" w:cs="Calibri"/>
          <w:highlight w:val="yellow"/>
        </w:rPr>
        <w:t xml:space="preserve"> </w:t>
      </w:r>
      <w:r w:rsidR="007E40C7" w:rsidRPr="001B050E">
        <w:rPr>
          <w:rFonts w:ascii="Calibri" w:hAnsi="Calibri" w:cs="Calibri"/>
          <w:highlight w:val="yellow"/>
        </w:rPr>
        <w:t>(</w:t>
      </w:r>
      <w:r w:rsidR="007E40C7" w:rsidRPr="001B050E">
        <w:rPr>
          <w:rFonts w:ascii="Calibri" w:hAnsi="Calibri" w:cs="Calibri"/>
          <w:b/>
          <w:highlight w:val="yellow"/>
        </w:rPr>
        <w:t>Figure 1</w:t>
      </w:r>
      <w:r w:rsidR="00BD5E78" w:rsidRPr="001B050E">
        <w:rPr>
          <w:rFonts w:ascii="Calibri" w:hAnsi="Calibri" w:cs="Calibri"/>
          <w:b/>
          <w:highlight w:val="yellow"/>
        </w:rPr>
        <w:t>A</w:t>
      </w:r>
      <w:r w:rsidR="007E40C7" w:rsidRPr="001B050E">
        <w:rPr>
          <w:rFonts w:ascii="Calibri" w:hAnsi="Calibri" w:cs="Calibri"/>
          <w:highlight w:val="yellow"/>
        </w:rPr>
        <w:t>)</w:t>
      </w:r>
      <w:r w:rsidR="00704FBF" w:rsidRPr="001B050E">
        <w:rPr>
          <w:rFonts w:ascii="Calibri" w:hAnsi="Calibri" w:cs="Calibri"/>
          <w:highlight w:val="yellow"/>
        </w:rPr>
        <w:t>.</w:t>
      </w:r>
      <w:r w:rsidR="007E40C7" w:rsidRPr="001B050E">
        <w:rPr>
          <w:rFonts w:ascii="Calibri" w:hAnsi="Calibri" w:cs="Calibri"/>
        </w:rPr>
        <w:tab/>
      </w:r>
      <w:r w:rsidR="007E40C7" w:rsidRPr="001B050E">
        <w:rPr>
          <w:rFonts w:ascii="Calibri" w:hAnsi="Calibri" w:cs="Calibri"/>
        </w:rPr>
        <w:tab/>
      </w:r>
      <w:r w:rsidR="007E40C7" w:rsidRPr="001B050E">
        <w:rPr>
          <w:rFonts w:ascii="Calibri" w:hAnsi="Calibri" w:cs="Calibri"/>
        </w:rPr>
        <w:tab/>
      </w:r>
      <w:r w:rsidR="007E40C7" w:rsidRPr="001B050E">
        <w:rPr>
          <w:rFonts w:ascii="Calibri" w:hAnsi="Calibri" w:cs="Calibri"/>
        </w:rPr>
        <w:tab/>
      </w:r>
      <w:r w:rsidR="007E40C7"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br/>
      </w:r>
      <w:r w:rsidRPr="001B050E">
        <w:rPr>
          <w:rFonts w:ascii="Calibri" w:hAnsi="Calibri" w:cs="Calibri"/>
          <w:iCs/>
        </w:rPr>
        <w:t xml:space="preserve">NOTE: Carefully add the sucrose solution and allow sucrose to </w:t>
      </w:r>
      <w:r w:rsidR="00293BBD" w:rsidRPr="001B050E">
        <w:rPr>
          <w:rFonts w:ascii="Calibri" w:hAnsi="Calibri" w:cs="Calibri"/>
          <w:iCs/>
        </w:rPr>
        <w:t>drop</w:t>
      </w:r>
      <w:r w:rsidRPr="001B050E">
        <w:rPr>
          <w:rFonts w:ascii="Calibri" w:hAnsi="Calibri" w:cs="Calibri"/>
          <w:iCs/>
        </w:rPr>
        <w:t xml:space="preserve"> very slowly inside of </w:t>
      </w:r>
      <w:r w:rsidR="00666A50" w:rsidRPr="001B050E">
        <w:rPr>
          <w:rFonts w:ascii="Calibri" w:hAnsi="Calibri" w:cs="Calibri"/>
          <w:iCs/>
        </w:rPr>
        <w:t xml:space="preserve">the </w:t>
      </w:r>
      <w:r w:rsidRPr="001B050E">
        <w:rPr>
          <w:rFonts w:ascii="Calibri" w:hAnsi="Calibri" w:cs="Calibri"/>
          <w:iCs/>
        </w:rPr>
        <w:t xml:space="preserve">tube. </w:t>
      </w:r>
      <w:r w:rsidR="00BD5E78" w:rsidRPr="001B050E">
        <w:rPr>
          <w:rFonts w:ascii="Calibri" w:hAnsi="Calibri" w:cs="Calibri"/>
          <w:iCs/>
        </w:rPr>
        <w:t>Hold</w:t>
      </w:r>
      <w:r w:rsidRPr="001B050E">
        <w:rPr>
          <w:rFonts w:ascii="Calibri" w:hAnsi="Calibri" w:cs="Calibri"/>
          <w:iCs/>
        </w:rPr>
        <w:t xml:space="preserve"> the pipette tip just above the surface of </w:t>
      </w:r>
      <w:r w:rsidR="00666A50" w:rsidRPr="001B050E">
        <w:rPr>
          <w:rFonts w:ascii="Calibri" w:hAnsi="Calibri" w:cs="Calibri"/>
          <w:iCs/>
        </w:rPr>
        <w:t xml:space="preserve">the </w:t>
      </w:r>
      <w:r w:rsidRPr="001B050E">
        <w:rPr>
          <w:rFonts w:ascii="Calibri" w:hAnsi="Calibri" w:cs="Calibri"/>
          <w:iCs/>
        </w:rPr>
        <w:t>solution in the tube</w:t>
      </w:r>
      <w:r w:rsidR="00BD5E78" w:rsidRPr="001B050E">
        <w:rPr>
          <w:rFonts w:ascii="Calibri" w:hAnsi="Calibri" w:cs="Calibri"/>
          <w:iCs/>
        </w:rPr>
        <w:t xml:space="preserve"> while loading the solution</w:t>
      </w:r>
      <w:r w:rsidRPr="001B050E">
        <w:rPr>
          <w:rFonts w:ascii="Calibri" w:hAnsi="Calibri" w:cs="Calibri"/>
          <w:iCs/>
        </w:rPr>
        <w:t>.</w:t>
      </w:r>
      <w:r w:rsidR="00A23933" w:rsidRPr="001B050E">
        <w:rPr>
          <w:rFonts w:ascii="Calibri" w:hAnsi="Calibri" w:cs="Calibri"/>
          <w:iCs/>
        </w:rPr>
        <w:t xml:space="preserve"> </w:t>
      </w:r>
      <w:r w:rsidRPr="001B050E">
        <w:rPr>
          <w:rFonts w:ascii="Calibri" w:hAnsi="Calibri" w:cs="Calibri"/>
          <w:iCs/>
        </w:rPr>
        <w:t xml:space="preserve">Sucrose layers </w:t>
      </w:r>
      <w:r w:rsidR="00BD5E78" w:rsidRPr="001B050E">
        <w:rPr>
          <w:rFonts w:ascii="Calibri" w:hAnsi="Calibri" w:cs="Calibri"/>
          <w:iCs/>
        </w:rPr>
        <w:t>can be observed</w:t>
      </w:r>
      <w:r w:rsidRPr="001B050E">
        <w:rPr>
          <w:rFonts w:ascii="Calibri" w:hAnsi="Calibri" w:cs="Calibri"/>
          <w:iCs/>
        </w:rPr>
        <w:t xml:space="preserve"> when they are </w:t>
      </w:r>
      <w:r w:rsidR="00BD5E78" w:rsidRPr="001B050E">
        <w:rPr>
          <w:rFonts w:ascii="Calibri" w:hAnsi="Calibri" w:cs="Calibri"/>
          <w:iCs/>
        </w:rPr>
        <w:t xml:space="preserve">layered </w:t>
      </w:r>
      <w:r w:rsidR="00293BBD" w:rsidRPr="001B050E">
        <w:rPr>
          <w:rFonts w:ascii="Calibri" w:hAnsi="Calibri" w:cs="Calibri"/>
          <w:iCs/>
        </w:rPr>
        <w:t>slowly</w:t>
      </w:r>
      <w:r w:rsidRPr="001B050E">
        <w:rPr>
          <w:rFonts w:ascii="Calibri" w:hAnsi="Calibri" w:cs="Calibri"/>
          <w:iCs/>
        </w:rPr>
        <w:t>.</w:t>
      </w:r>
      <w:r w:rsidR="007E40C7" w:rsidRPr="001B050E">
        <w:rPr>
          <w:rFonts w:ascii="Calibri" w:hAnsi="Calibri" w:cs="Calibri"/>
          <w:iCs/>
        </w:rPr>
        <w:tab/>
      </w:r>
      <w:r w:rsidR="007E40C7" w:rsidRPr="001B050E">
        <w:rPr>
          <w:rFonts w:ascii="Calibri" w:hAnsi="Calibri" w:cs="Calibri"/>
          <w:iCs/>
        </w:rPr>
        <w:tab/>
      </w:r>
      <w:r w:rsidR="007E40C7" w:rsidRPr="001B050E">
        <w:rPr>
          <w:rFonts w:ascii="Calibri" w:hAnsi="Calibri" w:cs="Calibri"/>
          <w:iCs/>
        </w:rPr>
        <w:tab/>
      </w:r>
      <w:r w:rsidRPr="001B050E">
        <w:rPr>
          <w:rFonts w:ascii="Calibri" w:hAnsi="Calibri" w:cs="Calibri"/>
          <w:iCs/>
        </w:rPr>
        <w:tab/>
      </w:r>
      <w:r w:rsidRPr="001B050E">
        <w:rPr>
          <w:rFonts w:ascii="Calibri" w:hAnsi="Calibri" w:cs="Calibri"/>
          <w:iCs/>
        </w:rPr>
        <w:tab/>
      </w:r>
      <w:r w:rsidRPr="001B050E">
        <w:rPr>
          <w:rFonts w:ascii="Calibri" w:hAnsi="Calibri" w:cs="Calibri"/>
          <w:iCs/>
        </w:rPr>
        <w:tab/>
      </w:r>
      <w:r w:rsidR="001B5185" w:rsidRPr="001B050E">
        <w:rPr>
          <w:rFonts w:ascii="Calibri" w:hAnsi="Calibri" w:cs="Calibri"/>
          <w:iCs/>
        </w:rPr>
        <w:tab/>
      </w:r>
      <w:r w:rsidRPr="001B050E">
        <w:rPr>
          <w:rFonts w:ascii="Calibri" w:hAnsi="Calibri" w:cs="Calibri"/>
          <w:iCs/>
        </w:rPr>
        <w:tab/>
      </w:r>
    </w:p>
    <w:p w14:paraId="230106FA" w14:textId="45906851" w:rsidR="006F2CF3" w:rsidRPr="001B050E" w:rsidRDefault="001C0BA0" w:rsidP="001B050E">
      <w:pPr>
        <w:pStyle w:val="NormalWeb"/>
        <w:numPr>
          <w:ilvl w:val="1"/>
          <w:numId w:val="13"/>
        </w:numPr>
        <w:spacing w:before="0" w:beforeAutospacing="0" w:after="0" w:afterAutospacing="0"/>
        <w:ind w:left="0" w:firstLine="0"/>
        <w:jc w:val="both"/>
        <w:rPr>
          <w:rFonts w:ascii="Calibri" w:hAnsi="Calibri" w:cs="Calibri"/>
        </w:rPr>
      </w:pPr>
      <w:r w:rsidRPr="001B050E">
        <w:rPr>
          <w:rFonts w:ascii="Calibri" w:hAnsi="Calibri" w:cs="Calibri"/>
          <w:highlight w:val="yellow"/>
        </w:rPr>
        <w:t xml:space="preserve">Centrifuge the resulting gradients at 125,800 </w:t>
      </w:r>
      <w:r w:rsidR="00B34F36" w:rsidRPr="001B050E">
        <w:rPr>
          <w:rFonts w:ascii="Calibri" w:hAnsi="Calibri" w:cs="Calibri"/>
          <w:highlight w:val="yellow"/>
        </w:rPr>
        <w:t>x</w:t>
      </w:r>
      <w:r w:rsidRPr="001B050E">
        <w:rPr>
          <w:rFonts w:ascii="Calibri" w:hAnsi="Calibri" w:cs="Calibri"/>
          <w:highlight w:val="yellow"/>
        </w:rPr>
        <w:t xml:space="preserve"> </w:t>
      </w:r>
      <w:r w:rsidRPr="001B050E">
        <w:rPr>
          <w:rFonts w:ascii="Calibri" w:hAnsi="Calibri" w:cs="Calibri"/>
          <w:i/>
          <w:highlight w:val="yellow"/>
        </w:rPr>
        <w:t>g</w:t>
      </w:r>
      <w:r w:rsidRPr="001B050E">
        <w:rPr>
          <w:rFonts w:ascii="Calibri" w:hAnsi="Calibri" w:cs="Calibri"/>
          <w:highlight w:val="yellow"/>
        </w:rPr>
        <w:t xml:space="preserve"> for ~16</w:t>
      </w:r>
      <w:r w:rsidR="006C38A0" w:rsidRPr="001B050E">
        <w:rPr>
          <w:rFonts w:ascii="Calibri" w:hAnsi="Calibri" w:cs="Calibri"/>
          <w:highlight w:val="yellow"/>
        </w:rPr>
        <w:t>h-</w:t>
      </w:r>
      <w:r w:rsidRPr="001B050E">
        <w:rPr>
          <w:rFonts w:ascii="Calibri" w:hAnsi="Calibri" w:cs="Calibri"/>
          <w:highlight w:val="yellow"/>
        </w:rPr>
        <w:t>20 h at 25 °C.</w:t>
      </w:r>
      <w:r w:rsidR="006E6772" w:rsidRPr="001B050E">
        <w:rPr>
          <w:rFonts w:ascii="Calibri" w:hAnsi="Calibri" w:cs="Calibri"/>
        </w:rPr>
        <w:tab/>
      </w:r>
      <w:r w:rsidR="006E6772" w:rsidRPr="001B050E">
        <w:rPr>
          <w:rFonts w:ascii="Calibri" w:hAnsi="Calibri" w:cs="Calibri"/>
        </w:rPr>
        <w:tab/>
      </w:r>
      <w:r w:rsidR="006E6772" w:rsidRPr="001B050E">
        <w:rPr>
          <w:rFonts w:ascii="Calibri" w:hAnsi="Calibri" w:cs="Calibri"/>
        </w:rPr>
        <w:tab/>
      </w:r>
      <w:r w:rsidR="006E6772" w:rsidRPr="001B050E">
        <w:rPr>
          <w:rFonts w:ascii="Calibri" w:hAnsi="Calibri" w:cs="Calibri"/>
        </w:rPr>
        <w:tab/>
      </w:r>
      <w:r w:rsidR="00293BBD" w:rsidRPr="001B050E">
        <w:rPr>
          <w:rFonts w:ascii="Calibri" w:hAnsi="Calibri" w:cs="Calibri"/>
        </w:rPr>
        <w:br/>
      </w:r>
      <w:r w:rsidR="00293BBD" w:rsidRPr="001B050E">
        <w:rPr>
          <w:rFonts w:ascii="Calibri" w:hAnsi="Calibri" w:cs="Calibri"/>
          <w:iCs/>
        </w:rPr>
        <w:t xml:space="preserve">NOTE: An ultracentrifuge </w:t>
      </w:r>
      <w:r w:rsidR="00150290" w:rsidRPr="001B050E">
        <w:rPr>
          <w:rFonts w:ascii="Calibri" w:hAnsi="Calibri" w:cs="Calibri"/>
        </w:rPr>
        <w:t xml:space="preserve">(see </w:t>
      </w:r>
      <w:r w:rsidR="00150290" w:rsidRPr="001B050E">
        <w:rPr>
          <w:rFonts w:ascii="Calibri" w:hAnsi="Calibri" w:cs="Calibri"/>
          <w:b/>
          <w:bCs/>
        </w:rPr>
        <w:t>Table of Materials</w:t>
      </w:r>
      <w:r w:rsidR="00150290" w:rsidRPr="001B050E">
        <w:rPr>
          <w:rFonts w:ascii="Calibri" w:hAnsi="Calibri" w:cs="Calibri"/>
        </w:rPr>
        <w:t xml:space="preserve">) </w:t>
      </w:r>
      <w:r w:rsidR="00293BBD" w:rsidRPr="001B050E">
        <w:rPr>
          <w:rFonts w:ascii="Calibri" w:hAnsi="Calibri" w:cs="Calibri"/>
          <w:iCs/>
        </w:rPr>
        <w:t>is required for this step.</w:t>
      </w:r>
      <w:r w:rsidRPr="001B050E">
        <w:rPr>
          <w:rFonts w:ascii="Calibri" w:hAnsi="Calibri" w:cs="Calibri"/>
        </w:rPr>
        <w:t xml:space="preserve"> </w:t>
      </w:r>
    </w:p>
    <w:p w14:paraId="5DE931E5" w14:textId="16FDD5D5" w:rsidR="001C0BA0" w:rsidRPr="001B050E" w:rsidRDefault="006E6772" w:rsidP="001B050E">
      <w:pPr>
        <w:pStyle w:val="NormalWeb"/>
        <w:spacing w:before="0" w:beforeAutospacing="0" w:after="0" w:afterAutospacing="0"/>
        <w:jc w:val="both"/>
        <w:rPr>
          <w:rFonts w:ascii="Calibri" w:hAnsi="Calibri" w:cs="Calibri"/>
        </w:rPr>
      </w:pPr>
      <w:r w:rsidRPr="001B050E">
        <w:rPr>
          <w:rFonts w:ascii="Calibri" w:hAnsi="Calibri" w:cs="Calibri"/>
        </w:rPr>
        <w:tab/>
      </w:r>
      <w:r w:rsidRPr="001B050E">
        <w:rPr>
          <w:rFonts w:ascii="Calibri" w:hAnsi="Calibri" w:cs="Calibri"/>
        </w:rPr>
        <w:tab/>
      </w:r>
      <w:r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p>
    <w:p w14:paraId="42C43E5C" w14:textId="02BCB92F" w:rsidR="00A72A80" w:rsidRPr="001B050E" w:rsidRDefault="001C0BA0" w:rsidP="001B050E">
      <w:pPr>
        <w:pStyle w:val="NormalWeb"/>
        <w:numPr>
          <w:ilvl w:val="1"/>
          <w:numId w:val="13"/>
        </w:numPr>
        <w:spacing w:before="0" w:beforeAutospacing="0" w:after="0" w:afterAutospacing="0"/>
        <w:ind w:left="0" w:firstLine="0"/>
        <w:jc w:val="both"/>
        <w:rPr>
          <w:rFonts w:ascii="Calibri" w:hAnsi="Calibri" w:cs="Calibri"/>
          <w:highlight w:val="yellow"/>
        </w:rPr>
      </w:pPr>
      <w:r w:rsidRPr="001B050E">
        <w:rPr>
          <w:rFonts w:ascii="Calibri" w:hAnsi="Calibri" w:cs="Calibri"/>
          <w:highlight w:val="yellow"/>
        </w:rPr>
        <w:t xml:space="preserve">Upon ultra-centrifugation, </w:t>
      </w:r>
      <w:r w:rsidR="00710330" w:rsidRPr="001B050E">
        <w:rPr>
          <w:rFonts w:ascii="Calibri" w:hAnsi="Calibri" w:cs="Calibri"/>
          <w:highlight w:val="yellow"/>
        </w:rPr>
        <w:t xml:space="preserve">condense the </w:t>
      </w:r>
      <w:r w:rsidRPr="001B050E">
        <w:rPr>
          <w:rFonts w:ascii="Calibri" w:hAnsi="Calibri" w:cs="Calibri"/>
          <w:highlight w:val="yellow"/>
        </w:rPr>
        <w:t>fractionated PBS and phycobiliproteins between the layers</w:t>
      </w:r>
      <w:r w:rsidR="00710330" w:rsidRPr="001B050E">
        <w:rPr>
          <w:rFonts w:ascii="Calibri" w:hAnsi="Calibri" w:cs="Calibri"/>
          <w:highlight w:val="yellow"/>
        </w:rPr>
        <w:t>.</w:t>
      </w:r>
      <w:r w:rsidRPr="001B050E">
        <w:rPr>
          <w:rFonts w:ascii="Calibri" w:hAnsi="Calibri" w:cs="Calibri"/>
          <w:highlight w:val="yellow"/>
        </w:rPr>
        <w:t xml:space="preserve"> </w:t>
      </w:r>
      <w:r w:rsidR="00710330" w:rsidRPr="001B050E">
        <w:rPr>
          <w:rFonts w:ascii="Calibri" w:hAnsi="Calibri" w:cs="Calibri"/>
          <w:highlight w:val="yellow"/>
        </w:rPr>
        <w:t>B</w:t>
      </w:r>
      <w:r w:rsidRPr="001B050E">
        <w:rPr>
          <w:rFonts w:ascii="Calibri" w:hAnsi="Calibri" w:cs="Calibri"/>
          <w:highlight w:val="yellow"/>
        </w:rPr>
        <w:t>lue bands</w:t>
      </w:r>
      <w:r w:rsidR="006E6772" w:rsidRPr="001B050E">
        <w:rPr>
          <w:rFonts w:ascii="Calibri" w:hAnsi="Calibri" w:cs="Calibri"/>
          <w:highlight w:val="yellow"/>
        </w:rPr>
        <w:t xml:space="preserve"> in Syn6803</w:t>
      </w:r>
      <w:r w:rsidRPr="001B050E">
        <w:rPr>
          <w:rFonts w:ascii="Calibri" w:hAnsi="Calibri" w:cs="Calibri"/>
          <w:highlight w:val="yellow"/>
        </w:rPr>
        <w:t xml:space="preserve"> (purple bands showed in JSC-1) </w:t>
      </w:r>
      <w:r w:rsidR="00710330" w:rsidRPr="001B050E">
        <w:rPr>
          <w:rFonts w:ascii="Calibri" w:hAnsi="Calibri" w:cs="Calibri"/>
          <w:highlight w:val="yellow"/>
        </w:rPr>
        <w:t>w</w:t>
      </w:r>
      <w:r w:rsidR="00F01D55" w:rsidRPr="001B050E">
        <w:rPr>
          <w:rFonts w:ascii="Calibri" w:hAnsi="Calibri" w:cs="Calibri"/>
          <w:highlight w:val="yellow"/>
        </w:rPr>
        <w:t>ere</w:t>
      </w:r>
      <w:r w:rsidR="00710330" w:rsidRPr="001B050E">
        <w:rPr>
          <w:rFonts w:ascii="Calibri" w:hAnsi="Calibri" w:cs="Calibri"/>
          <w:highlight w:val="yellow"/>
        </w:rPr>
        <w:t xml:space="preserve"> observed </w:t>
      </w:r>
      <w:r w:rsidRPr="001B050E">
        <w:rPr>
          <w:rFonts w:ascii="Calibri" w:hAnsi="Calibri" w:cs="Calibri"/>
          <w:highlight w:val="yellow"/>
        </w:rPr>
        <w:t xml:space="preserve">in </w:t>
      </w:r>
      <w:r w:rsidR="00710330" w:rsidRPr="001B050E">
        <w:rPr>
          <w:rFonts w:ascii="Calibri" w:hAnsi="Calibri" w:cs="Calibri"/>
          <w:highlight w:val="yellow"/>
        </w:rPr>
        <w:t xml:space="preserve">the </w:t>
      </w:r>
      <w:r w:rsidRPr="001B050E">
        <w:rPr>
          <w:rFonts w:ascii="Calibri" w:hAnsi="Calibri" w:cs="Calibri"/>
          <w:highlight w:val="yellow"/>
        </w:rPr>
        <w:t>interfaces</w:t>
      </w:r>
      <w:r w:rsidR="003658E4" w:rsidRPr="001B050E">
        <w:rPr>
          <w:rFonts w:ascii="Calibri" w:hAnsi="Calibri" w:cs="Calibri"/>
          <w:highlight w:val="yellow"/>
        </w:rPr>
        <w:t xml:space="preserve"> (</w:t>
      </w:r>
      <w:r w:rsidR="003658E4" w:rsidRPr="001B050E">
        <w:rPr>
          <w:rFonts w:ascii="Calibri" w:hAnsi="Calibri" w:cs="Calibri"/>
          <w:b/>
          <w:highlight w:val="yellow"/>
        </w:rPr>
        <w:t>Figure</w:t>
      </w:r>
      <w:r w:rsidR="003658E4" w:rsidRPr="001B050E">
        <w:rPr>
          <w:rFonts w:ascii="Calibri" w:hAnsi="Calibri" w:cs="Calibri"/>
          <w:highlight w:val="yellow"/>
        </w:rPr>
        <w:t xml:space="preserve"> </w:t>
      </w:r>
      <w:r w:rsidR="003658E4" w:rsidRPr="001B050E">
        <w:rPr>
          <w:rFonts w:ascii="Calibri" w:hAnsi="Calibri" w:cs="Calibri"/>
          <w:b/>
          <w:bCs/>
          <w:highlight w:val="yellow"/>
        </w:rPr>
        <w:t>1D</w:t>
      </w:r>
      <w:r w:rsidR="003658E4" w:rsidRPr="001B050E">
        <w:rPr>
          <w:rFonts w:ascii="Calibri" w:hAnsi="Calibri" w:cs="Calibri"/>
          <w:highlight w:val="yellow"/>
        </w:rPr>
        <w:t>)</w:t>
      </w:r>
      <w:r w:rsidRPr="001B050E">
        <w:rPr>
          <w:rFonts w:ascii="Calibri" w:hAnsi="Calibri" w:cs="Calibri"/>
          <w:highlight w:val="yellow"/>
        </w:rPr>
        <w:t xml:space="preserve">. </w:t>
      </w:r>
    </w:p>
    <w:p w14:paraId="1C91F13C" w14:textId="77777777" w:rsidR="00A72A80" w:rsidRPr="001B050E" w:rsidRDefault="00A72A80" w:rsidP="001B050E">
      <w:pPr>
        <w:pStyle w:val="ListParagraph"/>
        <w:ind w:leftChars="0" w:left="0"/>
        <w:rPr>
          <w:highlight w:val="yellow"/>
        </w:rPr>
      </w:pPr>
    </w:p>
    <w:p w14:paraId="562BF81B" w14:textId="416E25D8" w:rsidR="001C0BA0" w:rsidRPr="001B050E" w:rsidRDefault="00AA498F" w:rsidP="001B050E">
      <w:pPr>
        <w:pStyle w:val="NormalWeb"/>
        <w:numPr>
          <w:ilvl w:val="1"/>
          <w:numId w:val="13"/>
        </w:numPr>
        <w:spacing w:before="0" w:beforeAutospacing="0" w:after="0" w:afterAutospacing="0"/>
        <w:ind w:left="0" w:firstLine="0"/>
        <w:jc w:val="both"/>
        <w:rPr>
          <w:rFonts w:ascii="Calibri" w:hAnsi="Calibri" w:cs="Calibri"/>
        </w:rPr>
      </w:pPr>
      <w:r w:rsidRPr="001B050E">
        <w:rPr>
          <w:rFonts w:ascii="Calibri" w:hAnsi="Calibri" w:cs="Calibri"/>
          <w:highlight w:val="yellow"/>
        </w:rPr>
        <w:t>Slowly c</w:t>
      </w:r>
      <w:r w:rsidR="001C0BA0" w:rsidRPr="001B050E">
        <w:rPr>
          <w:rFonts w:ascii="Calibri" w:hAnsi="Calibri" w:cs="Calibri"/>
          <w:highlight w:val="yellow"/>
        </w:rPr>
        <w:t>ollect the fractions</w:t>
      </w:r>
      <w:r w:rsidR="003658E4" w:rsidRPr="001B050E">
        <w:rPr>
          <w:rFonts w:ascii="Calibri" w:hAnsi="Calibri" w:cs="Calibri"/>
          <w:highlight w:val="yellow"/>
        </w:rPr>
        <w:t xml:space="preserve"> with a pipette</w:t>
      </w:r>
      <w:r w:rsidR="001C0BA0" w:rsidRPr="001B050E">
        <w:rPr>
          <w:rFonts w:ascii="Calibri" w:hAnsi="Calibri" w:cs="Calibri"/>
          <w:highlight w:val="yellow"/>
        </w:rPr>
        <w:t xml:space="preserve"> from the </w:t>
      </w:r>
      <w:r w:rsidR="003A7603" w:rsidRPr="001B050E">
        <w:rPr>
          <w:rFonts w:ascii="Calibri" w:hAnsi="Calibri" w:cs="Calibri"/>
          <w:highlight w:val="yellow"/>
        </w:rPr>
        <w:t xml:space="preserve">top of the </w:t>
      </w:r>
      <w:r w:rsidR="002B7F05" w:rsidRPr="001B050E">
        <w:rPr>
          <w:rFonts w:ascii="Calibri" w:hAnsi="Calibri" w:cs="Calibri"/>
          <w:highlight w:val="yellow"/>
        </w:rPr>
        <w:t>sucrose gradients</w:t>
      </w:r>
      <w:r w:rsidR="003658E4" w:rsidRPr="001B050E">
        <w:rPr>
          <w:rFonts w:ascii="Calibri" w:hAnsi="Calibri" w:cs="Calibri"/>
          <w:highlight w:val="yellow"/>
        </w:rPr>
        <w:t>. R</w:t>
      </w:r>
      <w:r w:rsidR="00B0545C" w:rsidRPr="001B050E">
        <w:rPr>
          <w:rFonts w:ascii="Calibri" w:hAnsi="Calibri" w:cs="Calibri"/>
          <w:highlight w:val="yellow"/>
        </w:rPr>
        <w:t>emove the sucrose</w:t>
      </w:r>
      <w:r w:rsidR="001C0BA0" w:rsidRPr="001B050E">
        <w:rPr>
          <w:rFonts w:ascii="Calibri" w:hAnsi="Calibri" w:cs="Calibri"/>
          <w:highlight w:val="yellow"/>
        </w:rPr>
        <w:t xml:space="preserve"> by repeated</w:t>
      </w:r>
      <w:r w:rsidR="004428B7" w:rsidRPr="001B050E">
        <w:rPr>
          <w:rFonts w:ascii="Calibri" w:hAnsi="Calibri" w:cs="Calibri"/>
          <w:highlight w:val="yellow"/>
        </w:rPr>
        <w:t>ly</w:t>
      </w:r>
      <w:r w:rsidR="001C0BA0" w:rsidRPr="001B050E">
        <w:rPr>
          <w:rFonts w:ascii="Calibri" w:hAnsi="Calibri" w:cs="Calibri"/>
          <w:highlight w:val="yellow"/>
        </w:rPr>
        <w:t xml:space="preserve"> </w:t>
      </w:r>
      <w:r w:rsidR="00293BBD" w:rsidRPr="001B050E">
        <w:rPr>
          <w:rFonts w:ascii="Calibri" w:hAnsi="Calibri" w:cs="Calibri"/>
          <w:highlight w:val="yellow"/>
        </w:rPr>
        <w:t>concentrating</w:t>
      </w:r>
      <w:r w:rsidR="003658E4" w:rsidRPr="001B050E">
        <w:rPr>
          <w:rFonts w:ascii="Calibri" w:hAnsi="Calibri" w:cs="Calibri"/>
          <w:highlight w:val="yellow"/>
        </w:rPr>
        <w:t xml:space="preserve"> (3,500 x </w:t>
      </w:r>
      <w:r w:rsidR="003658E4" w:rsidRPr="001B050E">
        <w:rPr>
          <w:rFonts w:ascii="Calibri" w:hAnsi="Calibri" w:cs="Calibri"/>
          <w:i/>
          <w:highlight w:val="yellow"/>
        </w:rPr>
        <w:t>g</w:t>
      </w:r>
      <w:r w:rsidR="003658E4" w:rsidRPr="001B050E">
        <w:rPr>
          <w:rFonts w:ascii="Calibri" w:hAnsi="Calibri" w:cs="Calibri"/>
          <w:highlight w:val="yellow"/>
        </w:rPr>
        <w:t xml:space="preserve"> for 20 min)</w:t>
      </w:r>
      <w:r w:rsidR="00293BBD" w:rsidRPr="001B050E">
        <w:rPr>
          <w:rFonts w:ascii="Calibri" w:hAnsi="Calibri" w:cs="Calibri"/>
          <w:highlight w:val="yellow"/>
        </w:rPr>
        <w:t xml:space="preserve"> and diluting the fractions </w:t>
      </w:r>
      <w:r w:rsidR="001C0BA0" w:rsidRPr="001B050E">
        <w:rPr>
          <w:rFonts w:ascii="Calibri" w:hAnsi="Calibri" w:cs="Calibri"/>
          <w:highlight w:val="yellow"/>
        </w:rPr>
        <w:t xml:space="preserve">with </w:t>
      </w:r>
      <w:r w:rsidR="001C0BA0" w:rsidRPr="001B050E">
        <w:rPr>
          <w:rFonts w:ascii="Calibri" w:hAnsi="Calibri" w:cs="Calibri"/>
          <w:color w:val="000000"/>
          <w:highlight w:val="yellow"/>
        </w:rPr>
        <w:t>0.75 M K-phosphate</w:t>
      </w:r>
      <w:r w:rsidR="001C0BA0" w:rsidRPr="001B050E">
        <w:rPr>
          <w:rFonts w:ascii="Calibri" w:hAnsi="Calibri" w:cs="Calibri"/>
          <w:highlight w:val="yellow"/>
        </w:rPr>
        <w:t xml:space="preserve"> buffer in membrane centrifugal filter units</w:t>
      </w:r>
      <w:r w:rsidR="00F35AA7" w:rsidRPr="001B050E">
        <w:rPr>
          <w:rFonts w:ascii="Calibri" w:hAnsi="Calibri" w:cs="Calibri"/>
          <w:highlight w:val="yellow"/>
        </w:rPr>
        <w:t xml:space="preserve"> (10</w:t>
      </w:r>
      <w:r w:rsidR="00A72A80" w:rsidRPr="001B050E">
        <w:rPr>
          <w:rFonts w:ascii="Calibri" w:hAnsi="Calibri" w:cs="Calibri"/>
          <w:highlight w:val="yellow"/>
        </w:rPr>
        <w:t xml:space="preserve"> </w:t>
      </w:r>
      <w:r w:rsidR="00F35AA7" w:rsidRPr="001B050E">
        <w:rPr>
          <w:rFonts w:ascii="Calibri" w:hAnsi="Calibri" w:cs="Calibri"/>
          <w:highlight w:val="yellow"/>
        </w:rPr>
        <w:t>K molecular weight cut-off</w:t>
      </w:r>
      <w:r w:rsidR="00167D56" w:rsidRPr="001B050E">
        <w:rPr>
          <w:rFonts w:ascii="Calibri" w:hAnsi="Calibri" w:cs="Calibri"/>
          <w:highlight w:val="yellow"/>
        </w:rPr>
        <w:t xml:space="preserve">, see </w:t>
      </w:r>
      <w:r w:rsidR="00167D56" w:rsidRPr="001B050E">
        <w:rPr>
          <w:rFonts w:ascii="Calibri" w:hAnsi="Calibri" w:cs="Calibri"/>
          <w:b/>
          <w:bCs/>
          <w:highlight w:val="yellow"/>
        </w:rPr>
        <w:t>Table of Materials</w:t>
      </w:r>
      <w:r w:rsidR="00F35AA7" w:rsidRPr="001B050E">
        <w:rPr>
          <w:rFonts w:ascii="Calibri" w:hAnsi="Calibri" w:cs="Calibri"/>
          <w:highlight w:val="yellow"/>
        </w:rPr>
        <w:t>)</w:t>
      </w:r>
      <w:r w:rsidR="001C0BA0" w:rsidRPr="001B050E">
        <w:rPr>
          <w:rFonts w:ascii="Calibri" w:hAnsi="Calibri" w:cs="Calibri"/>
          <w:highlight w:val="yellow"/>
        </w:rPr>
        <w:t>.</w:t>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p>
    <w:p w14:paraId="1BD90973" w14:textId="4CC61A9A" w:rsidR="00153D7B" w:rsidRPr="001B050E" w:rsidRDefault="001C0BA0" w:rsidP="001B050E">
      <w:pPr>
        <w:pStyle w:val="NormalWeb"/>
        <w:numPr>
          <w:ilvl w:val="0"/>
          <w:numId w:val="13"/>
        </w:numPr>
        <w:spacing w:before="0" w:beforeAutospacing="0" w:after="0" w:afterAutospacing="0"/>
        <w:ind w:left="0" w:firstLine="0"/>
        <w:jc w:val="both"/>
        <w:rPr>
          <w:rFonts w:ascii="Calibri" w:hAnsi="Calibri" w:cs="Calibri"/>
          <w:b/>
        </w:rPr>
      </w:pPr>
      <w:r w:rsidRPr="001B050E">
        <w:rPr>
          <w:rFonts w:ascii="Calibri" w:hAnsi="Calibri" w:cs="Calibri"/>
          <w:b/>
          <w:highlight w:val="yellow"/>
        </w:rPr>
        <w:t>Measurement of PBS fluorescence at 77</w:t>
      </w:r>
      <w:r w:rsidR="00153D7B" w:rsidRPr="001B050E">
        <w:rPr>
          <w:rFonts w:ascii="Calibri" w:hAnsi="Calibri" w:cs="Calibri"/>
          <w:b/>
          <w:highlight w:val="yellow"/>
        </w:rPr>
        <w:t>K</w:t>
      </w:r>
      <w:r w:rsidRPr="001B050E">
        <w:rPr>
          <w:rFonts w:ascii="Calibri" w:hAnsi="Calibri" w:cs="Calibri"/>
          <w:b/>
        </w:rPr>
        <w:t xml:space="preserve"> </w:t>
      </w:r>
      <w:r w:rsidR="00153D7B" w:rsidRPr="001B050E">
        <w:rPr>
          <w:rFonts w:ascii="Calibri" w:hAnsi="Calibri" w:cs="Calibri"/>
          <w:b/>
        </w:rPr>
        <w:tab/>
      </w:r>
      <w:r w:rsidR="00153D7B" w:rsidRPr="001B050E">
        <w:rPr>
          <w:rFonts w:ascii="Calibri" w:hAnsi="Calibri" w:cs="Calibri"/>
          <w:b/>
        </w:rPr>
        <w:tab/>
      </w:r>
      <w:r w:rsidR="00153D7B" w:rsidRPr="001B050E">
        <w:rPr>
          <w:rFonts w:ascii="Calibri" w:hAnsi="Calibri" w:cs="Calibri"/>
          <w:b/>
        </w:rPr>
        <w:tab/>
      </w:r>
      <w:r w:rsidR="00153D7B" w:rsidRPr="001B050E">
        <w:rPr>
          <w:rFonts w:ascii="Calibri" w:hAnsi="Calibri" w:cs="Calibri"/>
          <w:b/>
        </w:rPr>
        <w:tab/>
      </w:r>
      <w:r w:rsidR="00153D7B" w:rsidRPr="001B050E">
        <w:rPr>
          <w:rFonts w:ascii="Calibri" w:hAnsi="Calibri" w:cs="Calibri"/>
          <w:b/>
        </w:rPr>
        <w:tab/>
      </w:r>
      <w:r w:rsidR="00153D7B" w:rsidRPr="001B050E">
        <w:rPr>
          <w:rFonts w:ascii="Calibri" w:hAnsi="Calibri" w:cs="Calibri"/>
          <w:b/>
        </w:rPr>
        <w:tab/>
      </w:r>
      <w:r w:rsidR="00153D7B" w:rsidRPr="001B050E">
        <w:rPr>
          <w:rFonts w:ascii="Calibri" w:hAnsi="Calibri" w:cs="Calibri"/>
          <w:b/>
        </w:rPr>
        <w:tab/>
      </w:r>
      <w:r w:rsidR="00153D7B" w:rsidRPr="001B050E">
        <w:rPr>
          <w:rFonts w:ascii="Calibri" w:hAnsi="Calibri" w:cs="Calibri"/>
          <w:b/>
        </w:rPr>
        <w:tab/>
      </w:r>
    </w:p>
    <w:p w14:paraId="37716505" w14:textId="7AD0704E" w:rsidR="00563333" w:rsidRPr="001B050E" w:rsidRDefault="00563333" w:rsidP="001B050E">
      <w:pPr>
        <w:pStyle w:val="NormalWeb"/>
        <w:spacing w:before="0" w:beforeAutospacing="0" w:after="0" w:afterAutospacing="0"/>
        <w:jc w:val="both"/>
        <w:rPr>
          <w:rFonts w:ascii="Calibri" w:hAnsi="Calibri" w:cs="Calibri"/>
        </w:rPr>
      </w:pPr>
      <w:r w:rsidRPr="001B050E">
        <w:rPr>
          <w:rFonts w:ascii="Calibri" w:hAnsi="Calibri" w:cs="Calibri"/>
        </w:rPr>
        <w:t xml:space="preserve">NOTE: </w:t>
      </w:r>
      <w:r w:rsidR="00293BBD" w:rsidRPr="001B050E">
        <w:rPr>
          <w:rFonts w:ascii="Calibri" w:hAnsi="Calibri" w:cs="Calibri"/>
        </w:rPr>
        <w:t>A fluor</w:t>
      </w:r>
      <w:r w:rsidR="003A0C99" w:rsidRPr="001B050E">
        <w:rPr>
          <w:rFonts w:ascii="Calibri" w:hAnsi="Calibri" w:cs="Calibri"/>
        </w:rPr>
        <w:t>i</w:t>
      </w:r>
      <w:r w:rsidR="00293BBD" w:rsidRPr="001B050E">
        <w:rPr>
          <w:rFonts w:ascii="Calibri" w:hAnsi="Calibri" w:cs="Calibri"/>
        </w:rPr>
        <w:t xml:space="preserve">meter equipped with a liquid </w:t>
      </w:r>
      <w:r w:rsidR="0083484C" w:rsidRPr="001B050E">
        <w:rPr>
          <w:rFonts w:ascii="Calibri" w:hAnsi="Calibri" w:cs="Calibri"/>
        </w:rPr>
        <w:t xml:space="preserve">nitrogen container </w:t>
      </w:r>
      <w:r w:rsidR="00145BB7" w:rsidRPr="001B050E">
        <w:rPr>
          <w:rFonts w:ascii="Calibri" w:hAnsi="Calibri" w:cs="Calibri"/>
        </w:rPr>
        <w:t xml:space="preserve">(see </w:t>
      </w:r>
      <w:r w:rsidR="00145BB7" w:rsidRPr="001B050E">
        <w:rPr>
          <w:rFonts w:ascii="Calibri" w:hAnsi="Calibri" w:cs="Calibri"/>
          <w:b/>
          <w:bCs/>
        </w:rPr>
        <w:t>Table of Materials)</w:t>
      </w:r>
      <w:r w:rsidR="00145BB7" w:rsidRPr="001B050E">
        <w:rPr>
          <w:rFonts w:ascii="Calibri" w:hAnsi="Calibri" w:cs="Calibri"/>
        </w:rPr>
        <w:t xml:space="preserve"> </w:t>
      </w:r>
      <w:r w:rsidR="0083484C" w:rsidRPr="001B050E">
        <w:rPr>
          <w:rFonts w:ascii="Calibri" w:hAnsi="Calibri" w:cs="Calibri"/>
        </w:rPr>
        <w:t xml:space="preserve">is used </w:t>
      </w:r>
      <w:r w:rsidR="00BB4AB3" w:rsidRPr="001B050E">
        <w:rPr>
          <w:rFonts w:ascii="Calibri" w:hAnsi="Calibri" w:cs="Calibri"/>
        </w:rPr>
        <w:t>to measure</w:t>
      </w:r>
      <w:r w:rsidR="0083484C" w:rsidRPr="001B050E">
        <w:rPr>
          <w:rFonts w:ascii="Calibri" w:hAnsi="Calibri" w:cs="Calibri"/>
        </w:rPr>
        <w:t xml:space="preserve"> fluorescence spectra at 77K</w:t>
      </w:r>
      <w:r w:rsidR="00153D7B" w:rsidRPr="001B050E">
        <w:rPr>
          <w:rFonts w:ascii="Calibri" w:hAnsi="Calibri" w:cs="Calibri"/>
        </w:rPr>
        <w:t>.</w:t>
      </w:r>
      <w:r w:rsidR="00153D7B" w:rsidRPr="001B050E">
        <w:rPr>
          <w:rFonts w:ascii="Calibri" w:hAnsi="Calibri" w:cs="Calibri"/>
        </w:rPr>
        <w:tab/>
      </w:r>
    </w:p>
    <w:p w14:paraId="6464AA54" w14:textId="4275ACC2" w:rsidR="00153D7B" w:rsidRPr="001B050E" w:rsidRDefault="00153D7B" w:rsidP="001B050E">
      <w:pPr>
        <w:pStyle w:val="NormalWeb"/>
        <w:spacing w:before="0" w:beforeAutospacing="0" w:after="0" w:afterAutospacing="0"/>
        <w:jc w:val="both"/>
        <w:rPr>
          <w:rFonts w:ascii="Calibri" w:hAnsi="Calibri" w:cs="Calibri"/>
        </w:rPr>
      </w:pP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p>
    <w:p w14:paraId="3C4D5523" w14:textId="77777777" w:rsidR="001E4EFA" w:rsidRPr="001B050E" w:rsidRDefault="007B028A" w:rsidP="001B050E">
      <w:pPr>
        <w:pStyle w:val="NormalWeb"/>
        <w:numPr>
          <w:ilvl w:val="1"/>
          <w:numId w:val="13"/>
        </w:numPr>
        <w:spacing w:before="0" w:beforeAutospacing="0" w:after="0" w:afterAutospacing="0"/>
        <w:ind w:left="0" w:firstLine="0"/>
        <w:jc w:val="both"/>
        <w:rPr>
          <w:rFonts w:ascii="Calibri" w:hAnsi="Calibri" w:cs="Calibri"/>
        </w:rPr>
      </w:pPr>
      <w:r w:rsidRPr="001B050E">
        <w:rPr>
          <w:rFonts w:ascii="Calibri" w:hAnsi="Calibri" w:cs="Calibri"/>
          <w:highlight w:val="yellow"/>
        </w:rPr>
        <w:t xml:space="preserve">Dilute </w:t>
      </w:r>
      <w:r w:rsidR="001C0BA0" w:rsidRPr="001B050E">
        <w:rPr>
          <w:rFonts w:ascii="Calibri" w:hAnsi="Calibri" w:cs="Calibri"/>
          <w:highlight w:val="yellow"/>
        </w:rPr>
        <w:t xml:space="preserve">the concentrated </w:t>
      </w:r>
      <w:r w:rsidR="00B0545C" w:rsidRPr="001B050E">
        <w:rPr>
          <w:rFonts w:ascii="Calibri" w:hAnsi="Calibri" w:cs="Calibri"/>
          <w:highlight w:val="yellow"/>
        </w:rPr>
        <w:t xml:space="preserve">PBS </w:t>
      </w:r>
      <w:r w:rsidR="001C0BA0" w:rsidRPr="001B050E">
        <w:rPr>
          <w:rFonts w:ascii="Calibri" w:hAnsi="Calibri" w:cs="Calibri"/>
          <w:highlight w:val="yellow"/>
        </w:rPr>
        <w:t xml:space="preserve">sample with 0.75 M </w:t>
      </w:r>
      <w:r w:rsidR="001C0BA0" w:rsidRPr="001B050E">
        <w:rPr>
          <w:rFonts w:ascii="Calibri" w:hAnsi="Calibri" w:cs="Calibri"/>
          <w:color w:val="000000"/>
          <w:highlight w:val="yellow"/>
        </w:rPr>
        <w:t>K-phosphate</w:t>
      </w:r>
      <w:r w:rsidR="001C0BA0" w:rsidRPr="001B050E">
        <w:rPr>
          <w:rFonts w:ascii="Calibri" w:hAnsi="Calibri" w:cs="Calibri"/>
          <w:highlight w:val="yellow"/>
        </w:rPr>
        <w:t xml:space="preserve"> buffer to gain at least 500 </w:t>
      </w:r>
      <w:r w:rsidR="005A3B40" w:rsidRPr="001B050E">
        <w:rPr>
          <w:rFonts w:ascii="Calibri" w:hAnsi="Calibri" w:cs="Calibri"/>
          <w:highlight w:val="yellow"/>
        </w:rPr>
        <w:t>µ</w:t>
      </w:r>
      <w:r w:rsidR="001C0BA0" w:rsidRPr="001B050E">
        <w:rPr>
          <w:rFonts w:ascii="Calibri" w:hAnsi="Calibri" w:cs="Calibri"/>
          <w:highlight w:val="yellow"/>
        </w:rPr>
        <w:t>L.</w:t>
      </w:r>
      <w:r w:rsidR="001C0BA0" w:rsidRPr="001B050E">
        <w:rPr>
          <w:rFonts w:ascii="Calibri" w:hAnsi="Calibri" w:cs="Calibri"/>
          <w:highlight w:val="yellow"/>
        </w:rPr>
        <w:tab/>
      </w:r>
      <w:r w:rsidR="001B5185" w:rsidRPr="001B050E">
        <w:rPr>
          <w:rFonts w:ascii="Calibri" w:hAnsi="Calibri" w:cs="Calibri"/>
        </w:rPr>
        <w:tab/>
      </w:r>
      <w:r w:rsidR="001B5185" w:rsidRPr="001B050E">
        <w:rPr>
          <w:rFonts w:ascii="Calibri" w:hAnsi="Calibri" w:cs="Calibri"/>
        </w:rPr>
        <w:tab/>
      </w:r>
      <w:r w:rsidR="001B5185" w:rsidRPr="001B050E">
        <w:rPr>
          <w:rFonts w:ascii="Calibri" w:hAnsi="Calibri" w:cs="Calibri"/>
        </w:rPr>
        <w:tab/>
      </w:r>
      <w:r w:rsidR="001B5185" w:rsidRPr="001B050E">
        <w:rPr>
          <w:rFonts w:ascii="Calibri" w:hAnsi="Calibri" w:cs="Calibri"/>
        </w:rPr>
        <w:tab/>
      </w:r>
      <w:r w:rsidR="001B5185" w:rsidRPr="001B050E">
        <w:rPr>
          <w:rFonts w:ascii="Calibri" w:hAnsi="Calibri" w:cs="Calibri"/>
        </w:rPr>
        <w:tab/>
      </w:r>
      <w:r w:rsidR="001B5185" w:rsidRPr="001B050E">
        <w:rPr>
          <w:rFonts w:ascii="Calibri" w:hAnsi="Calibri" w:cs="Calibri"/>
        </w:rPr>
        <w:tab/>
      </w:r>
      <w:r w:rsidR="001B5185" w:rsidRPr="001B050E">
        <w:rPr>
          <w:rFonts w:ascii="Calibri" w:hAnsi="Calibri" w:cs="Calibri"/>
        </w:rPr>
        <w:tab/>
      </w:r>
      <w:r w:rsidR="001B5185" w:rsidRPr="001B050E">
        <w:rPr>
          <w:rFonts w:ascii="Calibri" w:hAnsi="Calibri" w:cs="Calibri"/>
        </w:rPr>
        <w:tab/>
      </w:r>
      <w:r w:rsidR="001B5185" w:rsidRPr="001B050E">
        <w:rPr>
          <w:rFonts w:ascii="Calibri" w:hAnsi="Calibri" w:cs="Calibri"/>
        </w:rPr>
        <w:tab/>
      </w:r>
      <w:r w:rsidR="001B5185" w:rsidRPr="001B050E">
        <w:rPr>
          <w:rFonts w:ascii="Calibri" w:hAnsi="Calibri" w:cs="Calibri"/>
        </w:rPr>
        <w:tab/>
      </w:r>
      <w:r w:rsidR="001B5185" w:rsidRPr="001B050E">
        <w:rPr>
          <w:rFonts w:ascii="Calibri" w:hAnsi="Calibri" w:cs="Calibri"/>
        </w:rPr>
        <w:tab/>
      </w:r>
    </w:p>
    <w:p w14:paraId="34A3B51B" w14:textId="77777777" w:rsidR="001E4EFA" w:rsidRPr="001B050E" w:rsidRDefault="001E4EFA" w:rsidP="001B050E">
      <w:pPr>
        <w:pStyle w:val="NormalWeb"/>
        <w:spacing w:before="0" w:beforeAutospacing="0" w:after="0" w:afterAutospacing="0"/>
        <w:jc w:val="both"/>
        <w:rPr>
          <w:rFonts w:ascii="Calibri" w:hAnsi="Calibri" w:cs="Calibri"/>
        </w:rPr>
      </w:pPr>
    </w:p>
    <w:p w14:paraId="7FF160FC" w14:textId="4DD4322D" w:rsidR="001B5185" w:rsidRPr="001B050E" w:rsidRDefault="00153D7B" w:rsidP="001B050E">
      <w:pPr>
        <w:pStyle w:val="NormalWeb"/>
        <w:spacing w:before="0" w:beforeAutospacing="0" w:after="0" w:afterAutospacing="0"/>
        <w:jc w:val="both"/>
        <w:rPr>
          <w:rFonts w:ascii="Calibri" w:hAnsi="Calibri" w:cs="Calibri"/>
        </w:rPr>
      </w:pPr>
      <w:r w:rsidRPr="001B050E">
        <w:rPr>
          <w:rFonts w:ascii="Calibri" w:hAnsi="Calibri" w:cs="Calibri"/>
        </w:rPr>
        <w:t>NOTE: The concentration</w:t>
      </w:r>
      <w:r w:rsidR="00E6396A" w:rsidRPr="001B050E">
        <w:rPr>
          <w:rFonts w:ascii="Calibri" w:hAnsi="Calibri" w:cs="Calibri"/>
        </w:rPr>
        <w:t>s</w:t>
      </w:r>
      <w:r w:rsidRPr="001B050E">
        <w:rPr>
          <w:rFonts w:ascii="Calibri" w:hAnsi="Calibri" w:cs="Calibri"/>
        </w:rPr>
        <w:t xml:space="preserve"> of phycocyanin</w:t>
      </w:r>
      <w:r w:rsidR="00384734" w:rsidRPr="001B050E">
        <w:rPr>
          <w:rFonts w:ascii="Calibri" w:hAnsi="Calibri" w:cs="Calibri"/>
        </w:rPr>
        <w:t xml:space="preserve"> of </w:t>
      </w:r>
      <w:r w:rsidR="006E6772" w:rsidRPr="001B050E">
        <w:rPr>
          <w:rFonts w:ascii="Calibri" w:hAnsi="Calibri" w:cs="Calibri"/>
        </w:rPr>
        <w:t>samples</w:t>
      </w:r>
      <w:r w:rsidR="000F6EF8" w:rsidRPr="001B050E">
        <w:rPr>
          <w:rFonts w:ascii="Calibri" w:hAnsi="Calibri" w:cs="Calibri"/>
        </w:rPr>
        <w:t xml:space="preserve"> </w:t>
      </w:r>
      <w:r w:rsidR="00384734" w:rsidRPr="001B050E">
        <w:rPr>
          <w:rFonts w:ascii="Calibri" w:hAnsi="Calibri" w:cs="Calibri"/>
        </w:rPr>
        <w:t>w</w:t>
      </w:r>
      <w:r w:rsidR="006E6772" w:rsidRPr="001B050E">
        <w:rPr>
          <w:rFonts w:ascii="Calibri" w:hAnsi="Calibri" w:cs="Calibri"/>
        </w:rPr>
        <w:t>ere</w:t>
      </w:r>
      <w:r w:rsidRPr="001B050E">
        <w:rPr>
          <w:rFonts w:ascii="Calibri" w:hAnsi="Calibri" w:cs="Calibri"/>
        </w:rPr>
        <w:t xml:space="preserve"> </w:t>
      </w:r>
      <w:r w:rsidR="000F6EF8" w:rsidRPr="001B050E">
        <w:rPr>
          <w:rFonts w:ascii="Calibri" w:hAnsi="Calibri" w:cs="Calibri"/>
        </w:rPr>
        <w:t>~</w:t>
      </w:r>
      <w:r w:rsidR="005F4BF4" w:rsidRPr="001B050E">
        <w:rPr>
          <w:rFonts w:ascii="Calibri" w:hAnsi="Calibri" w:cs="Calibri"/>
        </w:rPr>
        <w:t>4.2</w:t>
      </w:r>
      <w:r w:rsidR="00384734" w:rsidRPr="001B050E">
        <w:rPr>
          <w:rFonts w:ascii="Calibri" w:hAnsi="Calibri" w:cs="Calibri"/>
        </w:rPr>
        <w:t xml:space="preserve"> </w:t>
      </w:r>
      <w:r w:rsidR="001E4EFA" w:rsidRPr="001B050E">
        <w:rPr>
          <w:rFonts w:ascii="Calibri" w:hAnsi="Calibri" w:cs="Calibri"/>
        </w:rPr>
        <w:t>µ</w:t>
      </w:r>
      <w:r w:rsidR="00384734" w:rsidRPr="001B050E">
        <w:rPr>
          <w:rFonts w:ascii="Calibri" w:hAnsi="Calibri" w:cs="Calibri"/>
        </w:rPr>
        <w:t>g</w:t>
      </w:r>
      <w:r w:rsidR="005749E9" w:rsidRPr="001B050E">
        <w:rPr>
          <w:rFonts w:ascii="Calibri" w:hAnsi="Calibri" w:cs="Calibri"/>
        </w:rPr>
        <w:t xml:space="preserve"> </w:t>
      </w:r>
      <w:r w:rsidR="00384734" w:rsidRPr="001B050E">
        <w:rPr>
          <w:rFonts w:ascii="Calibri" w:hAnsi="Calibri" w:cs="Calibri"/>
        </w:rPr>
        <w:t>mL</w:t>
      </w:r>
      <w:r w:rsidR="00A502FA" w:rsidRPr="001B050E">
        <w:rPr>
          <w:rFonts w:ascii="Calibri" w:hAnsi="Calibri" w:cs="Calibri"/>
          <w:vertAlign w:val="superscript"/>
        </w:rPr>
        <w:t>-1</w:t>
      </w:r>
      <w:r w:rsidR="00A20AD3" w:rsidRPr="001B050E">
        <w:rPr>
          <w:rFonts w:ascii="Calibri" w:hAnsi="Calibri" w:cs="Calibri"/>
        </w:rPr>
        <w:t xml:space="preserve"> based on the formula</w:t>
      </w:r>
      <w:r w:rsidR="00354D20" w:rsidRPr="001B050E">
        <w:rPr>
          <w:rFonts w:ascii="Calibri" w:hAnsi="Calibri" w:cs="Calibri"/>
        </w:rPr>
        <w:t>:</w:t>
      </w:r>
      <w:r w:rsidR="00A502FA" w:rsidRPr="001B050E">
        <w:rPr>
          <w:rFonts w:ascii="Calibri" w:hAnsi="Calibri" w:cs="Calibri"/>
        </w:rPr>
        <w:t xml:space="preserve"> </w:t>
      </w:r>
      <w:r w:rsidR="00354D20" w:rsidRPr="001B050E">
        <w:rPr>
          <w:rFonts w:ascii="Calibri" w:hAnsi="Calibri" w:cs="Calibri"/>
        </w:rPr>
        <w:t>(OD</w:t>
      </w:r>
      <w:r w:rsidR="00354D20" w:rsidRPr="001B050E">
        <w:rPr>
          <w:rFonts w:ascii="Calibri" w:hAnsi="Calibri" w:cs="Calibri"/>
          <w:vertAlign w:val="subscript"/>
        </w:rPr>
        <w:t xml:space="preserve">615 </w:t>
      </w:r>
      <m:oMath>
        <m:r>
          <w:rPr>
            <w:rFonts w:ascii="Cambria Math" w:hAnsi="Cambria Math" w:cs="Calibri"/>
            <w:vertAlign w:val="subscript"/>
          </w:rPr>
          <m:t>-</m:t>
        </m:r>
      </m:oMath>
      <w:r w:rsidR="00354D20" w:rsidRPr="001B050E">
        <w:rPr>
          <w:rFonts w:ascii="Calibri" w:hAnsi="Calibri" w:cs="Calibri"/>
        </w:rPr>
        <w:t>0.474</w:t>
      </w:r>
      <w:r w:rsidR="00AD0F76" w:rsidRPr="001B050E">
        <w:rPr>
          <w:rFonts w:ascii="Calibri" w:hAnsi="Calibri" w:cs="Calibri"/>
        </w:rPr>
        <w:t xml:space="preserve"> x </w:t>
      </w:r>
      <w:r w:rsidR="00354D20" w:rsidRPr="001B050E">
        <w:rPr>
          <w:rFonts w:ascii="Calibri" w:hAnsi="Calibri" w:cs="Calibri"/>
        </w:rPr>
        <w:t>OD</w:t>
      </w:r>
      <w:r w:rsidR="00354D20" w:rsidRPr="001B050E">
        <w:rPr>
          <w:rFonts w:ascii="Calibri" w:hAnsi="Calibri" w:cs="Calibri"/>
          <w:vertAlign w:val="subscript"/>
        </w:rPr>
        <w:t>652</w:t>
      </w:r>
      <w:r w:rsidR="00354D20" w:rsidRPr="001B050E">
        <w:rPr>
          <w:rFonts w:ascii="Calibri" w:hAnsi="Calibri" w:cs="Calibri"/>
        </w:rPr>
        <w:t>)/5.34</w:t>
      </w:r>
      <w:r w:rsidR="009F6EAC" w:rsidRPr="001B050E">
        <w:rPr>
          <w:rFonts w:ascii="Calibri" w:hAnsi="Calibri" w:cs="Calibri"/>
        </w:rPr>
        <w:t xml:space="preserve"> [mg</w:t>
      </w:r>
      <w:r w:rsidR="00FD32AA" w:rsidRPr="001B050E">
        <w:rPr>
          <w:rFonts w:ascii="Calibri" w:hAnsi="Calibri" w:cs="Calibri"/>
        </w:rPr>
        <w:t>/</w:t>
      </w:r>
      <w:r w:rsidR="009F6EAC" w:rsidRPr="001B050E">
        <w:rPr>
          <w:rFonts w:ascii="Calibri" w:hAnsi="Calibri" w:cs="Calibri"/>
        </w:rPr>
        <w:t>m</w:t>
      </w:r>
      <w:r w:rsidR="00E704CB" w:rsidRPr="001B050E">
        <w:rPr>
          <w:rFonts w:ascii="Calibri" w:hAnsi="Calibri" w:cs="Calibri"/>
        </w:rPr>
        <w:t>L</w:t>
      </w:r>
      <w:r w:rsidR="009F6EAC" w:rsidRPr="001B050E">
        <w:rPr>
          <w:rFonts w:ascii="Calibri" w:hAnsi="Calibri" w:cs="Calibri"/>
        </w:rPr>
        <w:t>]</w:t>
      </w:r>
      <w:r w:rsidR="00FB4252" w:rsidRPr="001B050E">
        <w:rPr>
          <w:rFonts w:ascii="Calibri" w:hAnsi="Calibri" w:cs="Calibri"/>
        </w:rPr>
        <w:fldChar w:fldCharType="begin"/>
      </w:r>
      <w:r w:rsidR="00BA70D3" w:rsidRPr="001B050E">
        <w:rPr>
          <w:rFonts w:ascii="Calibri" w:hAnsi="Calibri" w:cs="Calibri"/>
        </w:rPr>
        <w:instrText xml:space="preserve"> ADDIN EN.CITE &lt;EndNote&gt;&lt;Cite&gt;&lt;Author&gt;Bennett &lt;/Author&gt;&lt;Year&gt;1973&lt;/Year&gt;&lt;RecNum&gt;32&lt;/RecNum&gt;&lt;DisplayText&gt;&lt;style face="superscript"&gt;34&lt;/style&gt;&lt;/DisplayText&gt;&lt;record&gt;&lt;rec-number&gt;32&lt;/rec-number&gt;&lt;foreign-keys&gt;&lt;key app="EN" db-id="v2vrx5ezq9r2eoer00oxzswospvvpdffwev5" timestamp="1634189400"&gt;32&lt;/key&gt;&lt;/foreign-keys&gt;&lt;ref-type name="Journal Article"&gt;17&lt;/ref-type&gt;&lt;contributors&gt;&lt;authors&gt;&lt;author&gt;Bennett , Allen&lt;/author&gt;&lt;author&gt;Bogorad , Lawrence&lt;/author&gt;&lt;/authors&gt;&lt;/contributors&gt;&lt;titles&gt;&lt;title&gt;COMPLEMENTARY CHROMATIC ADAPTATION IN A FILAMENTOUS BLUE-GREEN ALGA&lt;/title&gt;&lt;secondary-title&gt;Journal of Cell Biology&lt;/secondary-title&gt;&lt;/titles&gt;&lt;periodical&gt;&lt;full-title&gt;Journal of Cell Biology&lt;/full-title&gt;&lt;/periodical&gt;&lt;pages&gt;419-435&lt;/pages&gt;&lt;volume&gt;58&lt;/volume&gt;&lt;number&gt;2&lt;/number&gt;&lt;dates&gt;&lt;year&gt;1973&lt;/year&gt;&lt;/dates&gt;&lt;isbn&gt;0021-9525&lt;/isbn&gt;&lt;label&gt;PC APC PE concentration&lt;/label&gt;&lt;urls&gt;&lt;related-urls&gt;&lt;url&gt;https://doi.org/10.1083/jcb.58.2.419&lt;/url&gt;&lt;/related-urls&gt;&lt;/urls&gt;&lt;electronic-resource-num&gt;10.1083/jcb.58.2.419&lt;/electronic-resource-num&gt;&lt;access-date&gt;10/14/2021&lt;/access-date&gt;&lt;/record&gt;&lt;/Cite&gt;&lt;/EndNote&gt;</w:instrText>
      </w:r>
      <w:r w:rsidR="00FB4252" w:rsidRPr="001B050E">
        <w:rPr>
          <w:rFonts w:ascii="Calibri" w:hAnsi="Calibri" w:cs="Calibri"/>
        </w:rPr>
        <w:fldChar w:fldCharType="separate"/>
      </w:r>
      <w:r w:rsidR="00AB65F0" w:rsidRPr="001B050E">
        <w:rPr>
          <w:rFonts w:ascii="Calibri" w:hAnsi="Calibri" w:cs="Calibri"/>
          <w:noProof/>
          <w:vertAlign w:val="superscript"/>
        </w:rPr>
        <w:t>34</w:t>
      </w:r>
      <w:r w:rsidR="00FB4252" w:rsidRPr="001B050E">
        <w:rPr>
          <w:rFonts w:ascii="Calibri" w:hAnsi="Calibri" w:cs="Calibri"/>
        </w:rPr>
        <w:fldChar w:fldCharType="end"/>
      </w:r>
      <w:r w:rsidR="00384734" w:rsidRPr="001B050E">
        <w:rPr>
          <w:rFonts w:ascii="Calibri" w:hAnsi="Calibri" w:cs="Calibri"/>
        </w:rPr>
        <w:t>.</w:t>
      </w:r>
      <w:r w:rsidR="00186D4B" w:rsidRPr="001B050E">
        <w:rPr>
          <w:rFonts w:ascii="Calibri" w:hAnsi="Calibri" w:cs="Calibri"/>
        </w:rPr>
        <w:tab/>
      </w:r>
      <w:r w:rsidR="00413500" w:rsidRPr="001B050E">
        <w:rPr>
          <w:rFonts w:ascii="Calibri" w:hAnsi="Calibri" w:cs="Calibri"/>
        </w:rPr>
        <w:tab/>
      </w:r>
      <w:r w:rsidR="00A24F0C" w:rsidRPr="001B050E">
        <w:rPr>
          <w:rFonts w:ascii="Calibri" w:hAnsi="Calibri" w:cs="Calibri"/>
        </w:rPr>
        <w:tab/>
      </w:r>
      <w:r w:rsidR="00A24F0C" w:rsidRPr="001B050E">
        <w:rPr>
          <w:rFonts w:ascii="Calibri" w:hAnsi="Calibri" w:cs="Calibri"/>
        </w:rPr>
        <w:tab/>
      </w:r>
      <w:r w:rsidR="00A24F0C" w:rsidRPr="001B050E">
        <w:rPr>
          <w:rFonts w:ascii="Calibri" w:hAnsi="Calibri" w:cs="Calibri"/>
        </w:rPr>
        <w:tab/>
      </w:r>
      <w:r w:rsidR="00A24F0C" w:rsidRPr="001B050E">
        <w:rPr>
          <w:rFonts w:ascii="Calibri" w:hAnsi="Calibri" w:cs="Calibri"/>
        </w:rPr>
        <w:tab/>
      </w:r>
      <w:r w:rsidR="00A24F0C" w:rsidRPr="001B050E">
        <w:rPr>
          <w:rFonts w:ascii="Calibri" w:hAnsi="Calibri" w:cs="Calibri"/>
        </w:rPr>
        <w:tab/>
      </w:r>
      <w:r w:rsidR="00A24F0C" w:rsidRPr="001B050E">
        <w:rPr>
          <w:rFonts w:ascii="Calibri" w:hAnsi="Calibri" w:cs="Calibri"/>
        </w:rPr>
        <w:tab/>
      </w:r>
      <w:r w:rsidR="00A24F0C" w:rsidRPr="001B050E">
        <w:rPr>
          <w:rFonts w:ascii="Calibri" w:hAnsi="Calibri" w:cs="Calibri"/>
        </w:rPr>
        <w:tab/>
      </w:r>
      <w:r w:rsidR="00A24F0C" w:rsidRPr="001B050E">
        <w:rPr>
          <w:rFonts w:ascii="Calibri" w:hAnsi="Calibri" w:cs="Calibri"/>
        </w:rPr>
        <w:tab/>
      </w:r>
      <w:r w:rsidR="00A24F0C" w:rsidRPr="001B050E">
        <w:rPr>
          <w:rFonts w:ascii="Calibri" w:hAnsi="Calibri" w:cs="Calibri"/>
        </w:rPr>
        <w:tab/>
      </w:r>
      <w:r w:rsidR="00A24F0C" w:rsidRPr="001B050E">
        <w:rPr>
          <w:rFonts w:ascii="Calibri" w:hAnsi="Calibri" w:cs="Calibri"/>
        </w:rPr>
        <w:tab/>
      </w:r>
      <w:r w:rsidR="00A24F0C" w:rsidRPr="001B050E">
        <w:rPr>
          <w:rFonts w:ascii="Calibri" w:hAnsi="Calibri" w:cs="Calibri"/>
        </w:rPr>
        <w:tab/>
      </w:r>
    </w:p>
    <w:p w14:paraId="2B46B8DE" w14:textId="77777777" w:rsidR="00A14493" w:rsidRPr="001B050E" w:rsidRDefault="001C0BA0" w:rsidP="001B050E">
      <w:pPr>
        <w:pStyle w:val="NormalWeb"/>
        <w:numPr>
          <w:ilvl w:val="1"/>
          <w:numId w:val="13"/>
        </w:numPr>
        <w:spacing w:before="0" w:beforeAutospacing="0" w:after="0" w:afterAutospacing="0"/>
        <w:ind w:left="0" w:firstLine="0"/>
        <w:jc w:val="both"/>
        <w:rPr>
          <w:rFonts w:ascii="Calibri" w:hAnsi="Calibri" w:cs="Calibri"/>
        </w:rPr>
      </w:pPr>
      <w:r w:rsidRPr="001B050E">
        <w:rPr>
          <w:rFonts w:ascii="Calibri" w:hAnsi="Calibri" w:cs="Calibri"/>
          <w:highlight w:val="yellow"/>
        </w:rPr>
        <w:t xml:space="preserve">Add 500 </w:t>
      </w:r>
      <w:r w:rsidR="00984FDA" w:rsidRPr="001B050E">
        <w:rPr>
          <w:rFonts w:ascii="Calibri" w:hAnsi="Calibri" w:cs="Calibri"/>
          <w:highlight w:val="yellow"/>
        </w:rPr>
        <w:t>µ</w:t>
      </w:r>
      <w:r w:rsidRPr="001B050E">
        <w:rPr>
          <w:rFonts w:ascii="Calibri" w:hAnsi="Calibri" w:cs="Calibri"/>
          <w:highlight w:val="yellow"/>
        </w:rPr>
        <w:t xml:space="preserve">L </w:t>
      </w:r>
      <w:r w:rsidR="00B0545C" w:rsidRPr="001B050E">
        <w:rPr>
          <w:rFonts w:ascii="Calibri" w:hAnsi="Calibri" w:cs="Calibri"/>
          <w:highlight w:val="yellow"/>
        </w:rPr>
        <w:t xml:space="preserve">of the PBS sample </w:t>
      </w:r>
      <w:r w:rsidRPr="001B050E">
        <w:rPr>
          <w:rFonts w:ascii="Calibri" w:hAnsi="Calibri" w:cs="Calibri"/>
          <w:highlight w:val="yellow"/>
        </w:rPr>
        <w:t>to</w:t>
      </w:r>
      <w:r w:rsidR="00293BBD" w:rsidRPr="001B050E">
        <w:rPr>
          <w:rFonts w:ascii="Calibri" w:hAnsi="Calibri" w:cs="Calibri"/>
          <w:highlight w:val="yellow"/>
        </w:rPr>
        <w:t xml:space="preserve"> a transparent</w:t>
      </w:r>
      <w:r w:rsidRPr="001B050E">
        <w:rPr>
          <w:rFonts w:ascii="Calibri" w:hAnsi="Calibri" w:cs="Calibri"/>
          <w:highlight w:val="yellow"/>
        </w:rPr>
        <w:t xml:space="preserve"> glass tube </w:t>
      </w:r>
      <w:r w:rsidR="00293BBD" w:rsidRPr="001B050E">
        <w:rPr>
          <w:rFonts w:ascii="Calibri" w:hAnsi="Calibri" w:cs="Calibri"/>
          <w:highlight w:val="yellow"/>
        </w:rPr>
        <w:t xml:space="preserve">and </w:t>
      </w:r>
      <w:r w:rsidRPr="001B050E">
        <w:rPr>
          <w:rFonts w:ascii="Calibri" w:hAnsi="Calibri" w:cs="Calibri"/>
          <w:highlight w:val="yellow"/>
        </w:rPr>
        <w:t>freeze the tube in liquid nitrogen</w:t>
      </w:r>
      <w:r w:rsidR="00B0545C" w:rsidRPr="001B050E">
        <w:rPr>
          <w:rFonts w:ascii="Calibri" w:hAnsi="Calibri" w:cs="Calibri"/>
          <w:highlight w:val="yellow"/>
        </w:rPr>
        <w:t xml:space="preserve"> until it is completely frozen</w:t>
      </w:r>
      <w:r w:rsidRPr="001B050E">
        <w:rPr>
          <w:rFonts w:ascii="Calibri" w:hAnsi="Calibri" w:cs="Calibri"/>
          <w:highlight w:val="yellow"/>
        </w:rPr>
        <w:t xml:space="preserve">. Move the frozen tube to </w:t>
      </w:r>
      <w:r w:rsidR="00293BBD" w:rsidRPr="001B050E">
        <w:rPr>
          <w:rFonts w:ascii="Calibri" w:hAnsi="Calibri" w:cs="Calibri"/>
          <w:highlight w:val="yellow"/>
        </w:rPr>
        <w:t xml:space="preserve">a </w:t>
      </w:r>
      <w:r w:rsidRPr="001B050E">
        <w:rPr>
          <w:rFonts w:ascii="Calibri" w:hAnsi="Calibri" w:cs="Calibri"/>
          <w:highlight w:val="yellow"/>
        </w:rPr>
        <w:t xml:space="preserve">transparent Dewar </w:t>
      </w:r>
      <w:r w:rsidR="00293BBD" w:rsidRPr="001B050E">
        <w:rPr>
          <w:rFonts w:ascii="Calibri" w:hAnsi="Calibri" w:cs="Calibri"/>
          <w:highlight w:val="yellow"/>
        </w:rPr>
        <w:t xml:space="preserve">container </w:t>
      </w:r>
      <w:r w:rsidR="00B14A4F" w:rsidRPr="001B050E">
        <w:rPr>
          <w:rFonts w:ascii="Calibri" w:hAnsi="Calibri" w:cs="Calibri"/>
          <w:highlight w:val="yellow"/>
        </w:rPr>
        <w:t xml:space="preserve">(see </w:t>
      </w:r>
      <w:r w:rsidR="00B14A4F" w:rsidRPr="001B050E">
        <w:rPr>
          <w:rFonts w:ascii="Calibri" w:hAnsi="Calibri" w:cs="Calibri"/>
          <w:b/>
          <w:bCs/>
          <w:highlight w:val="yellow"/>
        </w:rPr>
        <w:t>Table of Materials)</w:t>
      </w:r>
      <w:r w:rsidR="00B14A4F" w:rsidRPr="001B050E">
        <w:rPr>
          <w:rFonts w:ascii="Calibri" w:hAnsi="Calibri" w:cs="Calibri"/>
          <w:highlight w:val="yellow"/>
        </w:rPr>
        <w:t xml:space="preserve"> </w:t>
      </w:r>
      <w:r w:rsidR="00293BBD" w:rsidRPr="001B050E">
        <w:rPr>
          <w:rFonts w:ascii="Calibri" w:hAnsi="Calibri" w:cs="Calibri"/>
          <w:highlight w:val="yellow"/>
        </w:rPr>
        <w:t>pre-</w:t>
      </w:r>
      <w:r w:rsidRPr="001B050E">
        <w:rPr>
          <w:rFonts w:ascii="Calibri" w:hAnsi="Calibri" w:cs="Calibri"/>
          <w:highlight w:val="yellow"/>
        </w:rPr>
        <w:t>filled with liquid nitrogen.</w:t>
      </w:r>
      <w:r w:rsidRPr="001B050E">
        <w:rPr>
          <w:rFonts w:ascii="Calibri" w:hAnsi="Calibri" w:cs="Calibri"/>
        </w:rPr>
        <w:tab/>
      </w:r>
      <w:r w:rsidR="00384734" w:rsidRPr="001B050E">
        <w:rPr>
          <w:rFonts w:ascii="Calibri" w:hAnsi="Calibri" w:cs="Calibri"/>
        </w:rPr>
        <w:tab/>
      </w:r>
      <w:r w:rsidR="00384734" w:rsidRPr="001B050E">
        <w:rPr>
          <w:rFonts w:ascii="Calibri" w:hAnsi="Calibri" w:cs="Calibri"/>
        </w:rPr>
        <w:tab/>
      </w:r>
      <w:r w:rsidR="00384734" w:rsidRPr="001B050E">
        <w:rPr>
          <w:rFonts w:ascii="Calibri" w:hAnsi="Calibri" w:cs="Calibri"/>
        </w:rPr>
        <w:tab/>
      </w:r>
      <w:r w:rsidR="00384734" w:rsidRPr="001B050E">
        <w:rPr>
          <w:rFonts w:ascii="Calibri" w:hAnsi="Calibri" w:cs="Calibri"/>
        </w:rPr>
        <w:tab/>
      </w:r>
      <w:r w:rsidR="00384734" w:rsidRPr="001B050E">
        <w:rPr>
          <w:rFonts w:ascii="Calibri" w:hAnsi="Calibri" w:cs="Calibri"/>
        </w:rPr>
        <w:tab/>
      </w:r>
      <w:r w:rsidR="00384734" w:rsidRPr="001B050E">
        <w:rPr>
          <w:rFonts w:ascii="Calibri" w:hAnsi="Calibri" w:cs="Calibri"/>
        </w:rPr>
        <w:tab/>
      </w:r>
      <w:r w:rsidR="00384734" w:rsidRPr="001B050E">
        <w:rPr>
          <w:rFonts w:ascii="Calibri" w:hAnsi="Calibri" w:cs="Calibri"/>
        </w:rPr>
        <w:tab/>
      </w:r>
      <w:r w:rsidR="005F4BF4" w:rsidRPr="001B050E">
        <w:rPr>
          <w:rFonts w:ascii="Calibri" w:hAnsi="Calibri" w:cs="Calibri"/>
        </w:rPr>
        <w:tab/>
      </w:r>
      <w:r w:rsidR="005F4BF4" w:rsidRPr="001B050E">
        <w:rPr>
          <w:rFonts w:ascii="Calibri" w:hAnsi="Calibri" w:cs="Calibri"/>
        </w:rPr>
        <w:tab/>
      </w:r>
      <w:r w:rsidR="005F4BF4" w:rsidRPr="001B050E">
        <w:rPr>
          <w:rFonts w:ascii="Calibri" w:hAnsi="Calibri" w:cs="Calibri"/>
        </w:rPr>
        <w:tab/>
      </w:r>
      <w:r w:rsidR="005F4BF4" w:rsidRPr="001B050E">
        <w:rPr>
          <w:rFonts w:ascii="Calibri" w:hAnsi="Calibri" w:cs="Calibri"/>
        </w:rPr>
        <w:tab/>
      </w:r>
      <w:r w:rsidR="005F4BF4" w:rsidRPr="001B050E">
        <w:rPr>
          <w:rFonts w:ascii="Calibri" w:hAnsi="Calibri" w:cs="Calibri"/>
        </w:rPr>
        <w:tab/>
      </w:r>
      <w:r w:rsidR="005F4BF4" w:rsidRPr="001B050E">
        <w:rPr>
          <w:rFonts w:ascii="Calibri" w:hAnsi="Calibri" w:cs="Calibri"/>
        </w:rPr>
        <w:tab/>
      </w:r>
      <w:r w:rsidR="005F4BF4" w:rsidRPr="001B050E">
        <w:rPr>
          <w:rFonts w:ascii="Calibri" w:hAnsi="Calibri" w:cs="Calibri"/>
        </w:rPr>
        <w:tab/>
      </w:r>
      <w:r w:rsidR="005F4BF4" w:rsidRPr="001B050E">
        <w:rPr>
          <w:rFonts w:ascii="Calibri" w:hAnsi="Calibri" w:cs="Calibri"/>
        </w:rPr>
        <w:tab/>
      </w:r>
      <w:r w:rsidR="005F4BF4" w:rsidRPr="001B050E">
        <w:rPr>
          <w:rFonts w:ascii="Calibri" w:hAnsi="Calibri" w:cs="Calibri"/>
        </w:rPr>
        <w:tab/>
      </w:r>
      <w:r w:rsidR="005F4BF4" w:rsidRPr="001B050E">
        <w:rPr>
          <w:rFonts w:ascii="Calibri" w:hAnsi="Calibri" w:cs="Calibri"/>
        </w:rPr>
        <w:tab/>
      </w:r>
    </w:p>
    <w:p w14:paraId="30B3A41C" w14:textId="18F933D9" w:rsidR="001C0BA0" w:rsidRPr="001B050E" w:rsidRDefault="005F4BF4" w:rsidP="001B050E">
      <w:pPr>
        <w:pStyle w:val="NormalWeb"/>
        <w:spacing w:before="0" w:beforeAutospacing="0" w:after="0" w:afterAutospacing="0"/>
        <w:jc w:val="both"/>
        <w:rPr>
          <w:rFonts w:ascii="Calibri" w:hAnsi="Calibri" w:cs="Calibri"/>
        </w:rPr>
      </w:pPr>
      <w:r w:rsidRPr="001B050E">
        <w:rPr>
          <w:rFonts w:ascii="Calibri" w:hAnsi="Calibri" w:cs="Calibri"/>
        </w:rPr>
        <w:t xml:space="preserve">NOTE: The </w:t>
      </w:r>
      <w:r w:rsidR="00354D20" w:rsidRPr="001B050E">
        <w:rPr>
          <w:rFonts w:ascii="Calibri" w:hAnsi="Calibri" w:cs="Calibri"/>
        </w:rPr>
        <w:t xml:space="preserve">inner </w:t>
      </w:r>
      <w:r w:rsidRPr="001B050E">
        <w:rPr>
          <w:rFonts w:ascii="Calibri" w:hAnsi="Calibri" w:cs="Calibri"/>
        </w:rPr>
        <w:t xml:space="preserve">diameter of </w:t>
      </w:r>
      <w:r w:rsidR="00145387" w:rsidRPr="001B050E">
        <w:rPr>
          <w:rFonts w:ascii="Calibri" w:hAnsi="Calibri" w:cs="Calibri"/>
        </w:rPr>
        <w:t xml:space="preserve">the </w:t>
      </w:r>
      <w:r w:rsidRPr="001B050E">
        <w:rPr>
          <w:rFonts w:ascii="Calibri" w:hAnsi="Calibri" w:cs="Calibri"/>
        </w:rPr>
        <w:t xml:space="preserve">glass tube is </w:t>
      </w:r>
      <w:r w:rsidR="00354D20" w:rsidRPr="001B050E">
        <w:rPr>
          <w:rFonts w:ascii="Calibri" w:hAnsi="Calibri" w:cs="Calibri"/>
        </w:rPr>
        <w:t>3</w:t>
      </w:r>
      <w:r w:rsidRPr="001B050E">
        <w:rPr>
          <w:rFonts w:ascii="Calibri" w:hAnsi="Calibri" w:cs="Calibri"/>
        </w:rPr>
        <w:t xml:space="preserve"> mm in this protocol. </w:t>
      </w:r>
      <w:r w:rsidR="00C80E5A" w:rsidRPr="001B050E">
        <w:rPr>
          <w:rFonts w:ascii="Calibri" w:hAnsi="Calibri" w:cs="Calibri"/>
        </w:rPr>
        <w:t>T</w:t>
      </w:r>
      <w:r w:rsidRPr="001B050E">
        <w:rPr>
          <w:rFonts w:ascii="Calibri" w:hAnsi="Calibri" w:cs="Calibri"/>
        </w:rPr>
        <w:t>hin</w:t>
      </w:r>
      <w:r w:rsidR="006E6772" w:rsidRPr="001B050E">
        <w:rPr>
          <w:rFonts w:ascii="Calibri" w:hAnsi="Calibri" w:cs="Calibri"/>
        </w:rPr>
        <w:t xml:space="preserve"> glass</w:t>
      </w:r>
      <w:r w:rsidRPr="001B050E">
        <w:rPr>
          <w:rFonts w:ascii="Calibri" w:hAnsi="Calibri" w:cs="Calibri"/>
        </w:rPr>
        <w:t xml:space="preserve"> tube</w:t>
      </w:r>
      <w:r w:rsidR="00C80E5A" w:rsidRPr="001B050E">
        <w:rPr>
          <w:rFonts w:ascii="Calibri" w:hAnsi="Calibri" w:cs="Calibri"/>
        </w:rPr>
        <w:t xml:space="preserve">s </w:t>
      </w:r>
      <w:r w:rsidR="009E6512" w:rsidRPr="001B050E">
        <w:rPr>
          <w:rFonts w:ascii="Calibri" w:hAnsi="Calibri" w:cs="Calibri"/>
        </w:rPr>
        <w:t>were used</w:t>
      </w:r>
      <w:r w:rsidRPr="001B050E">
        <w:rPr>
          <w:rFonts w:ascii="Calibri" w:hAnsi="Calibri" w:cs="Calibri"/>
        </w:rPr>
        <w:t xml:space="preserve"> to </w:t>
      </w:r>
      <w:r w:rsidR="00007D34" w:rsidRPr="001B050E">
        <w:rPr>
          <w:rFonts w:ascii="Calibri" w:hAnsi="Calibri" w:cs="Calibri"/>
        </w:rPr>
        <w:t>minimize</w:t>
      </w:r>
      <w:r w:rsidRPr="001B050E">
        <w:rPr>
          <w:rFonts w:ascii="Calibri" w:hAnsi="Calibri" w:cs="Calibri"/>
        </w:rPr>
        <w:t xml:space="preserve"> re-absorption of short-wavelength </w:t>
      </w:r>
      <w:r w:rsidR="00007D34" w:rsidRPr="001B050E">
        <w:rPr>
          <w:rFonts w:ascii="Calibri" w:hAnsi="Calibri" w:cs="Calibri"/>
        </w:rPr>
        <w:t>emission</w:t>
      </w:r>
      <w:r w:rsidR="00C80E5A" w:rsidRPr="001B050E">
        <w:rPr>
          <w:rFonts w:ascii="Calibri" w:hAnsi="Calibri" w:cs="Calibri"/>
        </w:rPr>
        <w:t xml:space="preserve"> in the sample</w:t>
      </w:r>
      <w:r w:rsidRPr="001B050E">
        <w:rPr>
          <w:rFonts w:ascii="Calibri" w:hAnsi="Calibri" w:cs="Calibri"/>
        </w:rPr>
        <w:t>.</w:t>
      </w:r>
      <w:r w:rsidRPr="001B050E">
        <w:rPr>
          <w:rFonts w:ascii="Calibri" w:hAnsi="Calibri" w:cs="Calibri"/>
        </w:rPr>
        <w:tab/>
      </w:r>
      <w:r w:rsidR="00153D7B" w:rsidRPr="001B050E">
        <w:rPr>
          <w:rFonts w:ascii="Calibri" w:hAnsi="Calibri" w:cs="Calibri"/>
        </w:rPr>
        <w:tab/>
      </w:r>
      <w:r w:rsidR="00153D7B" w:rsidRPr="001B050E">
        <w:rPr>
          <w:rFonts w:ascii="Calibri" w:hAnsi="Calibri" w:cs="Calibri"/>
        </w:rPr>
        <w:tab/>
      </w:r>
      <w:r w:rsidR="00153D7B" w:rsidRPr="001B050E">
        <w:rPr>
          <w:rFonts w:ascii="Calibri" w:hAnsi="Calibri" w:cs="Calibri"/>
        </w:rPr>
        <w:tab/>
      </w:r>
      <w:r w:rsidR="00153D7B"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t xml:space="preserve"> </w:t>
      </w:r>
    </w:p>
    <w:p w14:paraId="6AA8181A" w14:textId="77777777" w:rsidR="000C49D5" w:rsidRPr="001B050E" w:rsidRDefault="000C49D5" w:rsidP="001B050E">
      <w:pPr>
        <w:pStyle w:val="NormalWeb"/>
        <w:numPr>
          <w:ilvl w:val="1"/>
          <w:numId w:val="13"/>
        </w:numPr>
        <w:spacing w:before="0" w:beforeAutospacing="0" w:after="0" w:afterAutospacing="0"/>
        <w:ind w:left="0" w:firstLine="0"/>
        <w:jc w:val="both"/>
        <w:rPr>
          <w:rFonts w:ascii="Calibri" w:hAnsi="Calibri" w:cs="Calibri"/>
        </w:rPr>
      </w:pPr>
      <w:r w:rsidRPr="001B050E">
        <w:rPr>
          <w:rFonts w:ascii="Calibri" w:hAnsi="Calibri" w:cs="Calibri"/>
        </w:rPr>
        <w:t>Choose t</w:t>
      </w:r>
      <w:r w:rsidR="001C0BA0" w:rsidRPr="001B050E">
        <w:rPr>
          <w:rFonts w:ascii="Calibri" w:hAnsi="Calibri" w:cs="Calibri"/>
        </w:rPr>
        <w:t>he excitation wavelength</w:t>
      </w:r>
      <w:r w:rsidR="006664B3" w:rsidRPr="001B050E">
        <w:rPr>
          <w:rFonts w:ascii="Calibri" w:hAnsi="Calibri" w:cs="Calibri"/>
        </w:rPr>
        <w:t>s</w:t>
      </w:r>
      <w:r w:rsidR="001C0BA0" w:rsidRPr="001B050E">
        <w:rPr>
          <w:rFonts w:ascii="Calibri" w:hAnsi="Calibri" w:cs="Calibri"/>
        </w:rPr>
        <w:t xml:space="preserve"> for phycoerythrin </w:t>
      </w:r>
      <w:r w:rsidR="006664B3" w:rsidRPr="001B050E">
        <w:rPr>
          <w:rFonts w:ascii="Calibri" w:hAnsi="Calibri" w:cs="Calibri"/>
        </w:rPr>
        <w:t>and</w:t>
      </w:r>
      <w:r w:rsidR="001C0BA0" w:rsidRPr="001B050E">
        <w:rPr>
          <w:rFonts w:ascii="Calibri" w:hAnsi="Calibri" w:cs="Calibri"/>
        </w:rPr>
        <w:t xml:space="preserve"> phycocyanin </w:t>
      </w:r>
      <w:r w:rsidRPr="001B050E">
        <w:rPr>
          <w:rFonts w:ascii="Calibri" w:hAnsi="Calibri" w:cs="Calibri"/>
        </w:rPr>
        <w:t>to be</w:t>
      </w:r>
      <w:r w:rsidR="001C0BA0" w:rsidRPr="001B050E">
        <w:rPr>
          <w:rFonts w:ascii="Calibri" w:hAnsi="Calibri" w:cs="Calibri"/>
        </w:rPr>
        <w:t xml:space="preserve"> 550 nm </w:t>
      </w:r>
      <w:r w:rsidR="006664B3" w:rsidRPr="001B050E">
        <w:rPr>
          <w:rFonts w:ascii="Calibri" w:hAnsi="Calibri" w:cs="Calibri"/>
        </w:rPr>
        <w:t>and</w:t>
      </w:r>
      <w:r w:rsidR="001C0BA0" w:rsidRPr="001B050E">
        <w:rPr>
          <w:rFonts w:ascii="Calibri" w:hAnsi="Calibri" w:cs="Calibri"/>
        </w:rPr>
        <w:t xml:space="preserve"> 580 nm, respectively. </w:t>
      </w:r>
    </w:p>
    <w:p w14:paraId="0E473CC9" w14:textId="77777777" w:rsidR="000C49D5" w:rsidRPr="001B050E" w:rsidRDefault="000C49D5" w:rsidP="001B050E">
      <w:pPr>
        <w:pStyle w:val="NormalWeb"/>
        <w:spacing w:before="0" w:beforeAutospacing="0" w:after="0" w:afterAutospacing="0"/>
        <w:jc w:val="both"/>
        <w:rPr>
          <w:rFonts w:ascii="Calibri" w:hAnsi="Calibri" w:cs="Calibri"/>
        </w:rPr>
      </w:pPr>
    </w:p>
    <w:p w14:paraId="31115E0A" w14:textId="384F111B" w:rsidR="000C49D5" w:rsidRPr="001B050E" w:rsidRDefault="000C49D5" w:rsidP="001B050E">
      <w:pPr>
        <w:pStyle w:val="NormalWeb"/>
        <w:spacing w:before="0" w:beforeAutospacing="0" w:after="0" w:afterAutospacing="0"/>
        <w:jc w:val="both"/>
        <w:rPr>
          <w:rFonts w:ascii="Calibri" w:hAnsi="Calibri" w:cs="Calibri"/>
        </w:rPr>
      </w:pPr>
      <w:r w:rsidRPr="001B050E">
        <w:rPr>
          <w:rFonts w:ascii="Calibri" w:hAnsi="Calibri" w:cs="Calibri"/>
        </w:rPr>
        <w:lastRenderedPageBreak/>
        <w:t xml:space="preserve">NOTE: </w:t>
      </w:r>
      <w:r w:rsidR="001C0BA0" w:rsidRPr="001B050E">
        <w:rPr>
          <w:rFonts w:ascii="Calibri" w:hAnsi="Calibri" w:cs="Calibri"/>
        </w:rPr>
        <w:t>Fluorescence emission</w:t>
      </w:r>
      <w:r w:rsidR="006664B3" w:rsidRPr="001B050E">
        <w:rPr>
          <w:rFonts w:ascii="Calibri" w:hAnsi="Calibri" w:cs="Calibri"/>
        </w:rPr>
        <w:t>s</w:t>
      </w:r>
      <w:r w:rsidR="001C0BA0" w:rsidRPr="001B050E">
        <w:rPr>
          <w:rFonts w:ascii="Calibri" w:hAnsi="Calibri" w:cs="Calibri"/>
        </w:rPr>
        <w:t xml:space="preserve"> were recorded from 560-800 nm (for 550 nm excitation) or 600-800 nm (for 580 nm excitation).</w:t>
      </w:r>
    </w:p>
    <w:p w14:paraId="76AB9C56" w14:textId="78996DAC" w:rsidR="001C0BA0" w:rsidRPr="001B050E" w:rsidRDefault="001C0BA0" w:rsidP="001B050E">
      <w:pPr>
        <w:pStyle w:val="NormalWeb"/>
        <w:spacing w:before="0" w:beforeAutospacing="0" w:after="0" w:afterAutospacing="0"/>
        <w:jc w:val="both"/>
        <w:rPr>
          <w:rFonts w:ascii="Calibri" w:hAnsi="Calibri" w:cs="Calibri"/>
        </w:rPr>
      </w:pPr>
      <w:r w:rsidRPr="001B050E">
        <w:rPr>
          <w:rFonts w:ascii="Calibri" w:hAnsi="Calibri" w:cs="Calibri"/>
        </w:rPr>
        <w:tab/>
      </w:r>
      <w:r w:rsidR="00153D7B" w:rsidRPr="001B050E">
        <w:rPr>
          <w:rFonts w:ascii="Calibri" w:hAnsi="Calibri" w:cs="Calibri"/>
        </w:rPr>
        <w:tab/>
      </w:r>
      <w:r w:rsidR="001B5185"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p>
    <w:p w14:paraId="30998B1A" w14:textId="612BF134" w:rsidR="001C0BA0" w:rsidRPr="001B050E" w:rsidRDefault="001C0BA0" w:rsidP="001B050E">
      <w:pPr>
        <w:pStyle w:val="NormalWeb"/>
        <w:numPr>
          <w:ilvl w:val="0"/>
          <w:numId w:val="13"/>
        </w:numPr>
        <w:spacing w:before="0" w:beforeAutospacing="0" w:after="0" w:afterAutospacing="0"/>
        <w:ind w:left="0" w:firstLine="0"/>
        <w:jc w:val="both"/>
        <w:rPr>
          <w:rFonts w:ascii="Calibri" w:hAnsi="Calibri" w:cs="Calibri"/>
          <w:b/>
        </w:rPr>
      </w:pPr>
      <w:r w:rsidRPr="001B050E">
        <w:rPr>
          <w:rFonts w:ascii="Calibri" w:hAnsi="Calibri" w:cs="Calibri"/>
          <w:b/>
        </w:rPr>
        <w:t>SDS-PAGE analysis of PBS</w:t>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r w:rsidR="001B5185" w:rsidRPr="001B050E">
        <w:rPr>
          <w:rFonts w:ascii="Calibri" w:hAnsi="Calibri" w:cs="Calibri"/>
          <w:b/>
        </w:rPr>
        <w:tab/>
      </w:r>
    </w:p>
    <w:p w14:paraId="0D7A21AA" w14:textId="15ADF501" w:rsidR="001C0BA0" w:rsidRPr="001B050E" w:rsidRDefault="008B029E" w:rsidP="001B050E">
      <w:pPr>
        <w:pStyle w:val="NormalWeb"/>
        <w:numPr>
          <w:ilvl w:val="1"/>
          <w:numId w:val="13"/>
        </w:numPr>
        <w:spacing w:before="0" w:beforeAutospacing="0" w:after="0" w:afterAutospacing="0"/>
        <w:ind w:left="0" w:firstLine="0"/>
        <w:jc w:val="both"/>
        <w:rPr>
          <w:rFonts w:ascii="Calibri" w:hAnsi="Calibri" w:cs="Calibri"/>
          <w:b/>
        </w:rPr>
      </w:pPr>
      <w:r w:rsidRPr="001B050E">
        <w:rPr>
          <w:rFonts w:ascii="Calibri" w:hAnsi="Calibri" w:cs="Calibri"/>
        </w:rPr>
        <w:t>Buffer exchange t</w:t>
      </w:r>
      <w:r w:rsidR="001C0BA0" w:rsidRPr="001B050E">
        <w:rPr>
          <w:rFonts w:ascii="Calibri" w:hAnsi="Calibri" w:cs="Calibri"/>
        </w:rPr>
        <w:t xml:space="preserve">he </w:t>
      </w:r>
      <w:r w:rsidR="006664B3" w:rsidRPr="001B050E">
        <w:rPr>
          <w:rFonts w:ascii="Calibri" w:hAnsi="Calibri" w:cs="Calibri"/>
        </w:rPr>
        <w:t xml:space="preserve">concentrated </w:t>
      </w:r>
      <w:r w:rsidR="001C0BA0" w:rsidRPr="001B050E">
        <w:rPr>
          <w:rFonts w:ascii="Calibri" w:hAnsi="Calibri" w:cs="Calibri"/>
        </w:rPr>
        <w:t>PBS sample</w:t>
      </w:r>
      <w:r w:rsidR="006664B3" w:rsidRPr="001B050E">
        <w:rPr>
          <w:rFonts w:ascii="Calibri" w:hAnsi="Calibri" w:cs="Calibri"/>
        </w:rPr>
        <w:t>s</w:t>
      </w:r>
      <w:r w:rsidR="001C0BA0" w:rsidRPr="001B050E">
        <w:rPr>
          <w:rFonts w:ascii="Calibri" w:hAnsi="Calibri" w:cs="Calibri"/>
        </w:rPr>
        <w:t xml:space="preserve"> in </w:t>
      </w:r>
      <w:r w:rsidR="001C0BA0" w:rsidRPr="001B050E">
        <w:rPr>
          <w:rFonts w:ascii="Calibri" w:hAnsi="Calibri" w:cs="Calibri"/>
          <w:color w:val="000000"/>
        </w:rPr>
        <w:t xml:space="preserve">0.75 M </w:t>
      </w:r>
      <w:r w:rsidRPr="001B050E">
        <w:rPr>
          <w:rFonts w:ascii="Calibri" w:hAnsi="Calibri" w:cs="Calibri"/>
          <w:color w:val="000000"/>
        </w:rPr>
        <w:t xml:space="preserve">of </w:t>
      </w:r>
      <w:r w:rsidR="001C0BA0" w:rsidRPr="001B050E">
        <w:rPr>
          <w:rFonts w:ascii="Calibri" w:hAnsi="Calibri" w:cs="Calibri"/>
          <w:color w:val="000000"/>
        </w:rPr>
        <w:t>K-phosphate</w:t>
      </w:r>
      <w:r w:rsidR="001C0BA0" w:rsidRPr="001B050E">
        <w:rPr>
          <w:rFonts w:ascii="Calibri" w:hAnsi="Calibri" w:cs="Calibri"/>
        </w:rPr>
        <w:t xml:space="preserve"> with 50 mM </w:t>
      </w:r>
      <w:r w:rsidRPr="001B050E">
        <w:rPr>
          <w:rFonts w:ascii="Calibri" w:hAnsi="Calibri" w:cs="Calibri"/>
        </w:rPr>
        <w:t xml:space="preserve">of </w:t>
      </w:r>
      <w:r w:rsidR="001C0BA0" w:rsidRPr="001B050E">
        <w:rPr>
          <w:rFonts w:ascii="Calibri" w:hAnsi="Calibri" w:cs="Calibri"/>
        </w:rPr>
        <w:t xml:space="preserve">Tris </w:t>
      </w:r>
      <w:r w:rsidR="003658E4" w:rsidRPr="001B050E">
        <w:rPr>
          <w:rFonts w:ascii="Calibri" w:hAnsi="Calibri" w:cs="Calibri"/>
        </w:rPr>
        <w:t xml:space="preserve">buffer </w:t>
      </w:r>
      <w:r w:rsidR="001C0BA0" w:rsidRPr="001B050E">
        <w:rPr>
          <w:rFonts w:ascii="Calibri" w:hAnsi="Calibri" w:cs="Calibri"/>
        </w:rPr>
        <w:t>(pH 8.0) in membrane centrifugal filter units</w:t>
      </w:r>
      <w:r w:rsidR="00F35AA7" w:rsidRPr="001B050E">
        <w:rPr>
          <w:rFonts w:ascii="Calibri" w:hAnsi="Calibri" w:cs="Calibri"/>
        </w:rPr>
        <w:t xml:space="preserve"> (3K molecular weight cut-off</w:t>
      </w:r>
      <w:r w:rsidRPr="001B050E">
        <w:rPr>
          <w:rFonts w:ascii="Calibri" w:hAnsi="Calibri" w:cs="Calibri"/>
        </w:rPr>
        <w:t xml:space="preserve">, see </w:t>
      </w:r>
      <w:r w:rsidRPr="001B050E">
        <w:rPr>
          <w:rFonts w:ascii="Calibri" w:hAnsi="Calibri" w:cs="Calibri"/>
          <w:b/>
          <w:bCs/>
        </w:rPr>
        <w:t>Table of Materials</w:t>
      </w:r>
      <w:r w:rsidR="00F35AA7" w:rsidRPr="001B050E">
        <w:rPr>
          <w:rFonts w:ascii="Calibri" w:hAnsi="Calibri" w:cs="Calibri"/>
        </w:rPr>
        <w:t>)</w:t>
      </w:r>
      <w:r w:rsidR="001C0BA0" w:rsidRPr="001B050E">
        <w:rPr>
          <w:rFonts w:ascii="Calibri" w:hAnsi="Calibri" w:cs="Calibri"/>
        </w:rPr>
        <w:t>.</w:t>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r w:rsidR="001C0BA0" w:rsidRPr="001B050E">
        <w:rPr>
          <w:rFonts w:ascii="Calibri" w:hAnsi="Calibri" w:cs="Calibri"/>
        </w:rPr>
        <w:tab/>
      </w:r>
    </w:p>
    <w:p w14:paraId="216A3999" w14:textId="2B41E83E" w:rsidR="001C0BA0" w:rsidRPr="001B050E" w:rsidRDefault="001C0BA0" w:rsidP="001B050E">
      <w:pPr>
        <w:pStyle w:val="NormalWeb"/>
        <w:numPr>
          <w:ilvl w:val="1"/>
          <w:numId w:val="13"/>
        </w:numPr>
        <w:spacing w:before="0" w:beforeAutospacing="0" w:after="0" w:afterAutospacing="0"/>
        <w:ind w:left="0" w:firstLine="0"/>
        <w:jc w:val="both"/>
        <w:rPr>
          <w:rFonts w:ascii="Calibri" w:hAnsi="Calibri" w:cs="Calibri"/>
          <w:b/>
        </w:rPr>
      </w:pPr>
      <w:r w:rsidRPr="001B050E">
        <w:rPr>
          <w:rFonts w:ascii="Calibri" w:hAnsi="Calibri" w:cs="Calibri"/>
        </w:rPr>
        <w:t xml:space="preserve">Mix 50 </w:t>
      </w:r>
      <w:proofErr w:type="spellStart"/>
      <w:r w:rsidRPr="001B050E">
        <w:rPr>
          <w:rFonts w:ascii="Calibri" w:hAnsi="Calibri" w:cs="Calibri"/>
        </w:rPr>
        <w:t>μ</w:t>
      </w:r>
      <w:r w:rsidR="006664B3" w:rsidRPr="001B050E">
        <w:rPr>
          <w:rFonts w:ascii="Calibri" w:hAnsi="Calibri" w:cs="Calibri"/>
        </w:rPr>
        <w:t>L</w:t>
      </w:r>
      <w:proofErr w:type="spellEnd"/>
      <w:r w:rsidRPr="001B050E">
        <w:rPr>
          <w:rFonts w:ascii="Calibri" w:hAnsi="Calibri" w:cs="Calibri"/>
        </w:rPr>
        <w:t xml:space="preserve"> </w:t>
      </w:r>
      <w:r w:rsidR="0005134B" w:rsidRPr="001B050E">
        <w:rPr>
          <w:rFonts w:ascii="Calibri" w:hAnsi="Calibri" w:cs="Calibri"/>
        </w:rPr>
        <w:t xml:space="preserve">of </w:t>
      </w:r>
      <w:r w:rsidRPr="001B050E">
        <w:rPr>
          <w:rFonts w:ascii="Calibri" w:hAnsi="Calibri" w:cs="Calibri"/>
        </w:rPr>
        <w:t xml:space="preserve">PBS solution with 10 </w:t>
      </w:r>
      <w:proofErr w:type="spellStart"/>
      <w:r w:rsidRPr="001B050E">
        <w:rPr>
          <w:rFonts w:ascii="Calibri" w:hAnsi="Calibri" w:cs="Calibri"/>
        </w:rPr>
        <w:t>μ</w:t>
      </w:r>
      <w:r w:rsidR="006664B3" w:rsidRPr="001B050E">
        <w:rPr>
          <w:rFonts w:ascii="Calibri" w:hAnsi="Calibri" w:cs="Calibri"/>
        </w:rPr>
        <w:t>L</w:t>
      </w:r>
      <w:proofErr w:type="spellEnd"/>
      <w:r w:rsidRPr="001B050E">
        <w:rPr>
          <w:rFonts w:ascii="Calibri" w:hAnsi="Calibri" w:cs="Calibri"/>
        </w:rPr>
        <w:t xml:space="preserve"> of 6x SDS loading buffer</w:t>
      </w:r>
      <w:r w:rsidR="006664B3" w:rsidRPr="001B050E">
        <w:rPr>
          <w:rFonts w:ascii="Calibri" w:hAnsi="Calibri" w:cs="Calibri"/>
        </w:rPr>
        <w:t xml:space="preserve"> </w:t>
      </w:r>
      <w:r w:rsidR="009148CB" w:rsidRPr="001B050E">
        <w:rPr>
          <w:rFonts w:ascii="Calibri" w:hAnsi="Calibri" w:cs="Calibri"/>
        </w:rPr>
        <w:t>[</w:t>
      </w:r>
      <w:r w:rsidR="005658C3" w:rsidRPr="001B050E">
        <w:rPr>
          <w:rFonts w:ascii="Calibri" w:hAnsi="Calibri" w:cs="Calibri"/>
        </w:rPr>
        <w:t>300</w:t>
      </w:r>
      <w:r w:rsidR="00BF3E57" w:rsidRPr="001B050E">
        <w:rPr>
          <w:rFonts w:ascii="Calibri" w:hAnsi="Calibri" w:cs="Calibri"/>
        </w:rPr>
        <w:t xml:space="preserve"> </w:t>
      </w:r>
      <w:r w:rsidR="005658C3" w:rsidRPr="001B050E">
        <w:rPr>
          <w:rFonts w:ascii="Calibri" w:hAnsi="Calibri" w:cs="Calibri"/>
        </w:rPr>
        <w:t xml:space="preserve">mM </w:t>
      </w:r>
      <w:r w:rsidR="001A54C7" w:rsidRPr="001B050E">
        <w:rPr>
          <w:rFonts w:ascii="Calibri" w:hAnsi="Calibri" w:cs="Calibri"/>
        </w:rPr>
        <w:t xml:space="preserve">Tris pH 6.8, </w:t>
      </w:r>
      <w:r w:rsidR="005658C3" w:rsidRPr="001B050E">
        <w:rPr>
          <w:rFonts w:ascii="Calibri" w:hAnsi="Calibri" w:cs="Calibri"/>
        </w:rPr>
        <w:t xml:space="preserve">12% </w:t>
      </w:r>
      <w:r w:rsidR="009148CB" w:rsidRPr="001B050E">
        <w:rPr>
          <w:rFonts w:ascii="Calibri" w:hAnsi="Calibri" w:cs="Calibri"/>
        </w:rPr>
        <w:t xml:space="preserve">(w/v) </w:t>
      </w:r>
      <w:r w:rsidR="001A54C7" w:rsidRPr="001B050E">
        <w:rPr>
          <w:rFonts w:ascii="Calibri" w:hAnsi="Calibri" w:cs="Calibri"/>
        </w:rPr>
        <w:t xml:space="preserve">Sodium dodecyl sulfate, </w:t>
      </w:r>
      <w:r w:rsidR="005658C3" w:rsidRPr="001B050E">
        <w:rPr>
          <w:rFonts w:ascii="Calibri" w:hAnsi="Calibri" w:cs="Calibri"/>
        </w:rPr>
        <w:t xml:space="preserve">0.06% </w:t>
      </w:r>
      <w:r w:rsidR="009148CB" w:rsidRPr="001B050E">
        <w:rPr>
          <w:rFonts w:ascii="Calibri" w:hAnsi="Calibri" w:cs="Calibri"/>
        </w:rPr>
        <w:t xml:space="preserve">(w/v) </w:t>
      </w:r>
      <w:proofErr w:type="spellStart"/>
      <w:r w:rsidR="001A54C7" w:rsidRPr="001B050E">
        <w:rPr>
          <w:rFonts w:ascii="Calibri" w:hAnsi="Calibri" w:cs="Calibri"/>
        </w:rPr>
        <w:t>Bromphenol</w:t>
      </w:r>
      <w:proofErr w:type="spellEnd"/>
      <w:r w:rsidR="001A54C7" w:rsidRPr="001B050E">
        <w:rPr>
          <w:rFonts w:ascii="Calibri" w:hAnsi="Calibri" w:cs="Calibri"/>
        </w:rPr>
        <w:t xml:space="preserve"> blue, </w:t>
      </w:r>
      <w:r w:rsidR="005658C3" w:rsidRPr="001B050E">
        <w:rPr>
          <w:rFonts w:ascii="Calibri" w:hAnsi="Calibri" w:cs="Calibri"/>
        </w:rPr>
        <w:t>50%</w:t>
      </w:r>
      <w:r w:rsidR="009148CB" w:rsidRPr="001B050E">
        <w:rPr>
          <w:rFonts w:ascii="Calibri" w:hAnsi="Calibri" w:cs="Calibri"/>
        </w:rPr>
        <w:t xml:space="preserve"> (v/v)</w:t>
      </w:r>
      <w:r w:rsidR="005658C3" w:rsidRPr="001B050E">
        <w:rPr>
          <w:rFonts w:ascii="Calibri" w:hAnsi="Calibri" w:cs="Calibri"/>
        </w:rPr>
        <w:t xml:space="preserve"> </w:t>
      </w:r>
      <w:r w:rsidR="001A54C7" w:rsidRPr="001B050E">
        <w:rPr>
          <w:rFonts w:ascii="Calibri" w:hAnsi="Calibri" w:cs="Calibri"/>
        </w:rPr>
        <w:t xml:space="preserve">Glycerol, </w:t>
      </w:r>
      <w:r w:rsidR="005658C3" w:rsidRPr="001B050E">
        <w:rPr>
          <w:rFonts w:ascii="Calibri" w:hAnsi="Calibri" w:cs="Calibri"/>
        </w:rPr>
        <w:t>6%</w:t>
      </w:r>
      <w:r w:rsidR="009148CB" w:rsidRPr="001B050E">
        <w:rPr>
          <w:rFonts w:ascii="Calibri" w:hAnsi="Calibri" w:cs="Calibri"/>
        </w:rPr>
        <w:t xml:space="preserve"> (</w:t>
      </w:r>
      <w:r w:rsidR="00612F91" w:rsidRPr="001B050E">
        <w:rPr>
          <w:rFonts w:ascii="Calibri" w:hAnsi="Calibri" w:cs="Calibri"/>
        </w:rPr>
        <w:t>v/v)</w:t>
      </w:r>
      <w:r w:rsidR="005658C3" w:rsidRPr="001B050E">
        <w:rPr>
          <w:rFonts w:ascii="Calibri" w:hAnsi="Calibri" w:cs="Calibri"/>
        </w:rPr>
        <w:t xml:space="preserve"> </w:t>
      </w:r>
      <w:r w:rsidR="001A54C7" w:rsidRPr="001B050E">
        <w:rPr>
          <w:rFonts w:ascii="Calibri" w:hAnsi="Calibri" w:cs="Calibri"/>
        </w:rPr>
        <w:t>β-</w:t>
      </w:r>
      <w:proofErr w:type="spellStart"/>
      <w:r w:rsidR="001A54C7" w:rsidRPr="001B050E">
        <w:rPr>
          <w:rFonts w:ascii="Calibri" w:hAnsi="Calibri" w:cs="Calibri"/>
        </w:rPr>
        <w:t>Mercaptoethanol</w:t>
      </w:r>
      <w:proofErr w:type="spellEnd"/>
      <w:r w:rsidR="00612F91" w:rsidRPr="001B050E">
        <w:rPr>
          <w:rFonts w:ascii="Calibri" w:hAnsi="Calibri" w:cs="Calibri"/>
        </w:rPr>
        <w:t>]</w:t>
      </w:r>
      <w:r w:rsidRPr="001B050E">
        <w:rPr>
          <w:rFonts w:ascii="Calibri" w:hAnsi="Calibri" w:cs="Calibri"/>
        </w:rPr>
        <w:t xml:space="preserve"> </w:t>
      </w:r>
      <w:r w:rsidR="00D14B9E" w:rsidRPr="001B050E">
        <w:rPr>
          <w:rFonts w:ascii="Calibri" w:hAnsi="Calibri" w:cs="Calibri"/>
        </w:rPr>
        <w:t xml:space="preserve">(see </w:t>
      </w:r>
      <w:r w:rsidR="00D14B9E" w:rsidRPr="001B050E">
        <w:rPr>
          <w:rFonts w:ascii="Calibri" w:hAnsi="Calibri" w:cs="Calibri"/>
          <w:b/>
          <w:bCs/>
        </w:rPr>
        <w:t>Table of Materials</w:t>
      </w:r>
      <w:r w:rsidR="00D14B9E" w:rsidRPr="001B050E">
        <w:rPr>
          <w:rFonts w:ascii="Calibri" w:hAnsi="Calibri" w:cs="Calibri"/>
        </w:rPr>
        <w:t xml:space="preserve">) </w:t>
      </w:r>
      <w:r w:rsidR="006664B3" w:rsidRPr="001B050E">
        <w:rPr>
          <w:rFonts w:ascii="Calibri" w:hAnsi="Calibri" w:cs="Calibri"/>
        </w:rPr>
        <w:t xml:space="preserve">in a microcentrifuge tube </w:t>
      </w:r>
      <w:r w:rsidRPr="001B050E">
        <w:rPr>
          <w:rFonts w:ascii="Calibri" w:hAnsi="Calibri" w:cs="Calibri"/>
        </w:rPr>
        <w:t xml:space="preserve">and </w:t>
      </w:r>
      <w:r w:rsidR="0005134B" w:rsidRPr="001B050E">
        <w:rPr>
          <w:rFonts w:ascii="Calibri" w:hAnsi="Calibri" w:cs="Calibri"/>
        </w:rPr>
        <w:t>incubate</w:t>
      </w:r>
      <w:r w:rsidR="006664B3" w:rsidRPr="001B050E">
        <w:rPr>
          <w:rFonts w:ascii="Calibri" w:hAnsi="Calibri" w:cs="Calibri"/>
        </w:rPr>
        <w:t xml:space="preserve"> </w:t>
      </w:r>
      <w:r w:rsidRPr="001B050E">
        <w:rPr>
          <w:rFonts w:ascii="Calibri" w:hAnsi="Calibri" w:cs="Calibri"/>
        </w:rPr>
        <w:t>at 95 °C for 10 min in a heat block.</w:t>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p>
    <w:p w14:paraId="0AEA6DF4" w14:textId="77777777" w:rsidR="00DE6ED6" w:rsidRPr="001B050E" w:rsidRDefault="001C0BA0" w:rsidP="001B050E">
      <w:pPr>
        <w:pStyle w:val="NormalWeb"/>
        <w:numPr>
          <w:ilvl w:val="1"/>
          <w:numId w:val="13"/>
        </w:numPr>
        <w:spacing w:before="0" w:beforeAutospacing="0" w:after="0" w:afterAutospacing="0"/>
        <w:ind w:left="0" w:firstLine="0"/>
        <w:jc w:val="both"/>
        <w:rPr>
          <w:rFonts w:ascii="Calibri" w:hAnsi="Calibri" w:cs="Calibri"/>
        </w:rPr>
      </w:pPr>
      <w:r w:rsidRPr="001B050E">
        <w:rPr>
          <w:rFonts w:ascii="Calibri" w:hAnsi="Calibri" w:cs="Calibri"/>
        </w:rPr>
        <w:t xml:space="preserve">Separate </w:t>
      </w:r>
      <w:r w:rsidR="00A07944" w:rsidRPr="001B050E">
        <w:rPr>
          <w:rFonts w:ascii="Calibri" w:hAnsi="Calibri" w:cs="Calibri"/>
        </w:rPr>
        <w:t xml:space="preserve">the </w:t>
      </w:r>
      <w:r w:rsidRPr="001B050E">
        <w:rPr>
          <w:rFonts w:ascii="Calibri" w:hAnsi="Calibri" w:cs="Calibri"/>
        </w:rPr>
        <w:t xml:space="preserve">protein samples by SDS-PAGE </w:t>
      </w:r>
      <w:r w:rsidR="00896EA2" w:rsidRPr="001B050E">
        <w:rPr>
          <w:rFonts w:ascii="Calibri" w:hAnsi="Calibri" w:cs="Calibri"/>
        </w:rPr>
        <w:t>(</w:t>
      </w:r>
      <w:r w:rsidRPr="001B050E">
        <w:rPr>
          <w:rFonts w:ascii="Calibri" w:hAnsi="Calibri" w:cs="Calibri"/>
        </w:rPr>
        <w:t>8</w:t>
      </w:r>
      <w:r w:rsidR="00DE6ED6" w:rsidRPr="001B050E">
        <w:rPr>
          <w:rFonts w:ascii="Calibri" w:hAnsi="Calibri" w:cs="Calibri"/>
        </w:rPr>
        <w:t>%</w:t>
      </w:r>
      <w:r w:rsidRPr="001B050E">
        <w:rPr>
          <w:rFonts w:ascii="Calibri" w:hAnsi="Calibri" w:cs="Calibri"/>
        </w:rPr>
        <w:t>-20% (w/v) polyacrylamide gel</w:t>
      </w:r>
      <w:r w:rsidR="00896EA2" w:rsidRPr="001B050E">
        <w:rPr>
          <w:rFonts w:ascii="Calibri" w:hAnsi="Calibri" w:cs="Calibri"/>
        </w:rPr>
        <w:t>)</w:t>
      </w:r>
      <w:r w:rsidRPr="001B050E">
        <w:rPr>
          <w:rFonts w:ascii="Calibri" w:hAnsi="Calibri" w:cs="Calibri"/>
        </w:rPr>
        <w:t xml:space="preserve"> and continue with zinc and Coomassie staining.</w:t>
      </w:r>
      <w:r w:rsidR="00293868" w:rsidRPr="001B050E">
        <w:rPr>
          <w:rFonts w:ascii="Calibri" w:hAnsi="Calibri" w:cs="Calibri"/>
        </w:rPr>
        <w:t xml:space="preserve"> The detailed procedure has been described in </w:t>
      </w:r>
      <w:r w:rsidR="00896EA2" w:rsidRPr="001B050E">
        <w:rPr>
          <w:rFonts w:ascii="Calibri" w:hAnsi="Calibri" w:cs="Calibri"/>
        </w:rPr>
        <w:t>Reference</w:t>
      </w:r>
      <w:r w:rsidR="00293868" w:rsidRPr="001B050E">
        <w:rPr>
          <w:rFonts w:ascii="Calibri" w:hAnsi="Calibri" w:cs="Calibri"/>
        </w:rPr>
        <w:fldChar w:fldCharType="begin">
          <w:fldData xml:space="preserve">PEVuZE5vdGU+PENpdGU+PEF1dGhvcj5IbzwvQXV0aG9yPjxZZWFyPjIwMTc8L1llYXI+PFJlY051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</w:fldData>
        </w:fldChar>
      </w:r>
      <w:r w:rsidR="00293868" w:rsidRPr="001B050E">
        <w:rPr>
          <w:rFonts w:ascii="Calibri" w:hAnsi="Calibri" w:cs="Calibri"/>
        </w:rPr>
        <w:instrText xml:space="preserve"> ADDIN EN.CITE </w:instrText>
      </w:r>
      <w:r w:rsidR="00293868" w:rsidRPr="001B050E">
        <w:rPr>
          <w:rFonts w:ascii="Calibri" w:hAnsi="Calibri" w:cs="Calibri"/>
        </w:rPr>
        <w:fldChar w:fldCharType="begin">
          <w:fldData xml:space="preserve">PEVuZE5vdGU+PENpdGU+PEF1dGhvcj5IbzwvQXV0aG9yPjxZZWFyPjIwMTc8L1llYXI+PFJlY051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</w:fldData>
        </w:fldChar>
      </w:r>
      <w:r w:rsidR="00293868" w:rsidRPr="001B050E">
        <w:rPr>
          <w:rFonts w:ascii="Calibri" w:hAnsi="Calibri" w:cs="Calibri"/>
        </w:rPr>
        <w:instrText xml:space="preserve"> ADDIN EN.CITE.DATA </w:instrText>
      </w:r>
      <w:r w:rsidR="00293868" w:rsidRPr="001B050E">
        <w:rPr>
          <w:rFonts w:ascii="Calibri" w:hAnsi="Calibri" w:cs="Calibri"/>
        </w:rPr>
      </w:r>
      <w:r w:rsidR="00293868" w:rsidRPr="001B050E">
        <w:rPr>
          <w:rFonts w:ascii="Calibri" w:hAnsi="Calibri" w:cs="Calibri"/>
        </w:rPr>
        <w:fldChar w:fldCharType="end"/>
      </w:r>
      <w:r w:rsidR="00293868" w:rsidRPr="001B050E">
        <w:rPr>
          <w:rFonts w:ascii="Calibri" w:hAnsi="Calibri" w:cs="Calibri"/>
        </w:rPr>
      </w:r>
      <w:r w:rsidR="00293868" w:rsidRPr="001B050E">
        <w:rPr>
          <w:rFonts w:ascii="Calibri" w:hAnsi="Calibri" w:cs="Calibri"/>
        </w:rPr>
        <w:fldChar w:fldCharType="separate"/>
      </w:r>
      <w:r w:rsidR="00293868" w:rsidRPr="001B050E">
        <w:rPr>
          <w:rFonts w:ascii="Calibri" w:hAnsi="Calibri" w:cs="Calibri"/>
          <w:noProof/>
          <w:vertAlign w:val="superscript"/>
        </w:rPr>
        <w:t>8</w:t>
      </w:r>
      <w:r w:rsidR="00293868" w:rsidRPr="001B050E">
        <w:rPr>
          <w:rFonts w:ascii="Calibri" w:hAnsi="Calibri" w:cs="Calibri"/>
        </w:rPr>
        <w:fldChar w:fldCharType="end"/>
      </w:r>
      <w:r w:rsidR="00293868" w:rsidRPr="001B050E">
        <w:rPr>
          <w:rFonts w:ascii="Calibri" w:hAnsi="Calibri" w:cs="Calibri"/>
        </w:rPr>
        <w:t>.</w:t>
      </w:r>
      <w:r w:rsidRPr="001B050E">
        <w:rPr>
          <w:rFonts w:ascii="Calibri" w:hAnsi="Calibri" w:cs="Calibri"/>
        </w:rPr>
        <w:tab/>
      </w:r>
    </w:p>
    <w:p w14:paraId="033056F6" w14:textId="604D2752" w:rsidR="001C0BA0" w:rsidRPr="001B050E" w:rsidRDefault="001C0BA0" w:rsidP="001B050E">
      <w:pPr>
        <w:pStyle w:val="NormalWeb"/>
        <w:spacing w:before="0" w:beforeAutospacing="0" w:after="0" w:afterAutospacing="0"/>
        <w:jc w:val="both"/>
        <w:rPr>
          <w:rFonts w:ascii="Calibri" w:hAnsi="Calibri" w:cs="Calibri"/>
        </w:rPr>
      </w:pP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p>
    <w:p w14:paraId="228ED2AA" w14:textId="77777777" w:rsidR="00AE1E74" w:rsidRPr="001B050E" w:rsidRDefault="001C0BA0" w:rsidP="001B050E">
      <w:pPr>
        <w:pStyle w:val="NormalWeb"/>
        <w:numPr>
          <w:ilvl w:val="1"/>
          <w:numId w:val="13"/>
        </w:numPr>
        <w:spacing w:before="0" w:beforeAutospacing="0" w:after="0" w:afterAutospacing="0"/>
        <w:ind w:left="0" w:firstLine="0"/>
        <w:jc w:val="both"/>
        <w:rPr>
          <w:rFonts w:ascii="Calibri" w:hAnsi="Calibri" w:cs="Calibri"/>
        </w:rPr>
      </w:pPr>
      <w:r w:rsidRPr="001B050E">
        <w:rPr>
          <w:rFonts w:ascii="Calibri" w:hAnsi="Calibri" w:cs="Calibri"/>
        </w:rPr>
        <w:t xml:space="preserve">For zinc staining, incubate the gel in </w:t>
      </w:r>
      <w:r w:rsidR="00811A81" w:rsidRPr="001B050E">
        <w:rPr>
          <w:rFonts w:ascii="Calibri" w:hAnsi="Calibri" w:cs="Calibri"/>
        </w:rPr>
        <w:t>5</w:t>
      </w:r>
      <w:r w:rsidRPr="001B050E">
        <w:rPr>
          <w:rFonts w:ascii="Calibri" w:hAnsi="Calibri" w:cs="Calibri"/>
        </w:rPr>
        <w:t>0 mM ZnSO</w:t>
      </w:r>
      <w:r w:rsidRPr="001B050E">
        <w:rPr>
          <w:rFonts w:ascii="Calibri" w:hAnsi="Calibri" w:cs="Calibri"/>
          <w:vertAlign w:val="subscript"/>
        </w:rPr>
        <w:t>4</w:t>
      </w:r>
      <w:r w:rsidRPr="001B050E">
        <w:rPr>
          <w:rFonts w:ascii="Calibri" w:hAnsi="Calibri" w:cs="Calibri"/>
        </w:rPr>
        <w:t xml:space="preserve"> solution for 10 min</w:t>
      </w:r>
      <w:r w:rsidR="003658E4" w:rsidRPr="001B050E">
        <w:rPr>
          <w:rFonts w:ascii="Calibri" w:hAnsi="Calibri" w:cs="Calibri"/>
        </w:rPr>
        <w:t xml:space="preserve"> at room temperature</w:t>
      </w:r>
      <w:r w:rsidR="00841AC9" w:rsidRPr="001B050E">
        <w:rPr>
          <w:rFonts w:ascii="Calibri" w:hAnsi="Calibri" w:cs="Calibri"/>
        </w:rPr>
        <w:t>, wash the gel with distilled water,</w:t>
      </w:r>
      <w:r w:rsidRPr="001B050E">
        <w:rPr>
          <w:rFonts w:ascii="Calibri" w:hAnsi="Calibri" w:cs="Calibri"/>
        </w:rPr>
        <w:t xml:space="preserve"> and </w:t>
      </w:r>
      <w:r w:rsidR="00841AC9" w:rsidRPr="001B050E">
        <w:rPr>
          <w:rFonts w:ascii="Calibri" w:hAnsi="Calibri" w:cs="Calibri"/>
        </w:rPr>
        <w:t xml:space="preserve">visualize </w:t>
      </w:r>
      <w:r w:rsidRPr="001B050E">
        <w:rPr>
          <w:rFonts w:ascii="Calibri" w:hAnsi="Calibri" w:cs="Calibri"/>
        </w:rPr>
        <w:t>zinc-induced fluorescence under UV irradiation</w:t>
      </w:r>
      <w:r w:rsidR="000E12DA" w:rsidRPr="001B050E">
        <w:rPr>
          <w:rFonts w:ascii="Calibri" w:hAnsi="Calibri" w:cs="Calibri"/>
        </w:rPr>
        <w:t xml:space="preserve"> (312 nm)</w:t>
      </w:r>
      <w:r w:rsidRPr="001B050E">
        <w:rPr>
          <w:rFonts w:ascii="Calibri" w:hAnsi="Calibri" w:cs="Calibri"/>
        </w:rPr>
        <w:t>.</w:t>
      </w:r>
      <w:r w:rsidRPr="001B050E">
        <w:rPr>
          <w:rFonts w:ascii="Calibri" w:hAnsi="Calibri" w:cs="Calibri"/>
        </w:rPr>
        <w:tab/>
      </w:r>
    </w:p>
    <w:p w14:paraId="7084CD91" w14:textId="1E46F0C1" w:rsidR="001C0BA0" w:rsidRPr="001B050E" w:rsidRDefault="001C0BA0" w:rsidP="001B050E">
      <w:pPr>
        <w:pStyle w:val="NormalWeb"/>
        <w:spacing w:before="0" w:beforeAutospacing="0" w:after="0" w:afterAutospacing="0"/>
        <w:jc w:val="both"/>
        <w:rPr>
          <w:rFonts w:ascii="Calibri" w:hAnsi="Calibri" w:cs="Calibri"/>
        </w:rPr>
      </w:pP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r w:rsidRPr="001B050E">
        <w:rPr>
          <w:rFonts w:ascii="Calibri" w:hAnsi="Calibri" w:cs="Calibri"/>
        </w:rPr>
        <w:tab/>
      </w:r>
    </w:p>
    <w:p w14:paraId="31CF2858" w14:textId="4089051C" w:rsidR="001C0BA0" w:rsidRPr="001B050E" w:rsidRDefault="001C0BA0" w:rsidP="001B050E">
      <w:pPr>
        <w:pStyle w:val="NormalWeb"/>
        <w:numPr>
          <w:ilvl w:val="1"/>
          <w:numId w:val="13"/>
        </w:numPr>
        <w:spacing w:before="0" w:beforeAutospacing="0" w:after="0" w:afterAutospacing="0"/>
        <w:ind w:left="0" w:firstLine="0"/>
        <w:jc w:val="both"/>
        <w:rPr>
          <w:rFonts w:ascii="Calibri" w:hAnsi="Calibri" w:cs="Calibri"/>
        </w:rPr>
      </w:pPr>
      <w:r w:rsidRPr="001B050E">
        <w:rPr>
          <w:rFonts w:ascii="Calibri" w:hAnsi="Calibri" w:cs="Calibri"/>
        </w:rPr>
        <w:t xml:space="preserve">For Coomassie blue staining, </w:t>
      </w:r>
      <w:r w:rsidR="00841AC9" w:rsidRPr="001B050E">
        <w:rPr>
          <w:rFonts w:ascii="Calibri" w:hAnsi="Calibri" w:cs="Calibri"/>
        </w:rPr>
        <w:t xml:space="preserve">incubate </w:t>
      </w:r>
      <w:r w:rsidRPr="001B050E">
        <w:rPr>
          <w:rFonts w:ascii="Calibri" w:hAnsi="Calibri" w:cs="Calibri"/>
        </w:rPr>
        <w:t xml:space="preserve">the gel in Coomassie </w:t>
      </w:r>
      <w:r w:rsidR="00FF5141" w:rsidRPr="001B050E">
        <w:rPr>
          <w:rFonts w:ascii="Calibri" w:hAnsi="Calibri" w:cs="Calibri"/>
        </w:rPr>
        <w:t xml:space="preserve">Blue </w:t>
      </w:r>
      <w:r w:rsidRPr="001B050E">
        <w:rPr>
          <w:rFonts w:ascii="Calibri" w:hAnsi="Calibri" w:cs="Calibri"/>
        </w:rPr>
        <w:t xml:space="preserve">staining buffer </w:t>
      </w:r>
      <w:r w:rsidR="00612F91" w:rsidRPr="001B050E">
        <w:rPr>
          <w:rFonts w:ascii="Calibri" w:hAnsi="Calibri" w:cs="Calibri"/>
        </w:rPr>
        <w:t>[</w:t>
      </w:r>
      <w:r w:rsidR="005658C3" w:rsidRPr="001B050E">
        <w:rPr>
          <w:rFonts w:ascii="Calibri" w:hAnsi="Calibri" w:cs="Calibri"/>
        </w:rPr>
        <w:t>0.25%</w:t>
      </w:r>
      <w:r w:rsidR="00612F91" w:rsidRPr="001B050E">
        <w:rPr>
          <w:rFonts w:ascii="Calibri" w:hAnsi="Calibri" w:cs="Calibri"/>
        </w:rPr>
        <w:t xml:space="preserve"> (</w:t>
      </w:r>
      <w:r w:rsidR="00D4444A" w:rsidRPr="001B050E">
        <w:rPr>
          <w:rFonts w:ascii="Calibri" w:hAnsi="Calibri" w:cs="Calibri"/>
        </w:rPr>
        <w:t>w/v)</w:t>
      </w:r>
      <w:r w:rsidR="005658C3" w:rsidRPr="001B050E">
        <w:rPr>
          <w:rFonts w:ascii="Calibri" w:hAnsi="Calibri" w:cs="Calibri"/>
        </w:rPr>
        <w:t xml:space="preserve"> </w:t>
      </w:r>
      <w:r w:rsidR="00DE7D22" w:rsidRPr="001B050E">
        <w:rPr>
          <w:rFonts w:ascii="Calibri" w:hAnsi="Calibri" w:cs="Calibri"/>
        </w:rPr>
        <w:t xml:space="preserve">of </w:t>
      </w:r>
      <w:r w:rsidR="00DA2E66" w:rsidRPr="001B050E">
        <w:rPr>
          <w:rFonts w:ascii="Calibri" w:hAnsi="Calibri" w:cs="Calibri"/>
        </w:rPr>
        <w:t>Coomassie R</w:t>
      </w:r>
      <w:r w:rsidR="000B1607" w:rsidRPr="001B050E">
        <w:rPr>
          <w:rFonts w:ascii="Calibri" w:hAnsi="Calibri" w:cs="Calibri"/>
        </w:rPr>
        <w:t>-</w:t>
      </w:r>
      <w:r w:rsidR="00DA2E66" w:rsidRPr="001B050E">
        <w:rPr>
          <w:rFonts w:ascii="Calibri" w:hAnsi="Calibri" w:cs="Calibri"/>
        </w:rPr>
        <w:t xml:space="preserve">250, </w:t>
      </w:r>
      <w:r w:rsidR="005658C3" w:rsidRPr="001B050E">
        <w:rPr>
          <w:rFonts w:ascii="Calibri" w:hAnsi="Calibri" w:cs="Calibri"/>
        </w:rPr>
        <w:t xml:space="preserve">10% </w:t>
      </w:r>
      <w:r w:rsidR="00D4444A" w:rsidRPr="001B050E">
        <w:rPr>
          <w:rFonts w:ascii="Calibri" w:hAnsi="Calibri" w:cs="Calibri"/>
        </w:rPr>
        <w:t xml:space="preserve">(v/v) </w:t>
      </w:r>
      <w:r w:rsidR="00DE7D22" w:rsidRPr="001B050E">
        <w:rPr>
          <w:rFonts w:ascii="Calibri" w:hAnsi="Calibri" w:cs="Calibri"/>
        </w:rPr>
        <w:t xml:space="preserve">of </w:t>
      </w:r>
      <w:r w:rsidR="00DA2E66" w:rsidRPr="001B050E">
        <w:rPr>
          <w:rFonts w:ascii="Calibri" w:hAnsi="Calibri" w:cs="Calibri"/>
        </w:rPr>
        <w:t>Acetic acid,</w:t>
      </w:r>
      <w:r w:rsidR="005658C3" w:rsidRPr="001B050E">
        <w:rPr>
          <w:rFonts w:ascii="Calibri" w:hAnsi="Calibri" w:cs="Calibri"/>
        </w:rPr>
        <w:t xml:space="preserve"> 50%</w:t>
      </w:r>
      <w:r w:rsidR="00D4444A" w:rsidRPr="001B050E">
        <w:rPr>
          <w:rFonts w:ascii="Calibri" w:hAnsi="Calibri" w:cs="Calibri"/>
        </w:rPr>
        <w:t xml:space="preserve"> (v/v)</w:t>
      </w:r>
      <w:r w:rsidR="00DA2E66" w:rsidRPr="001B050E">
        <w:rPr>
          <w:rFonts w:ascii="Calibri" w:hAnsi="Calibri" w:cs="Calibri"/>
        </w:rPr>
        <w:t xml:space="preserve"> </w:t>
      </w:r>
      <w:r w:rsidR="00DE7D22" w:rsidRPr="001B050E">
        <w:rPr>
          <w:rFonts w:ascii="Calibri" w:hAnsi="Calibri" w:cs="Calibri"/>
        </w:rPr>
        <w:t xml:space="preserve">of </w:t>
      </w:r>
      <w:r w:rsidR="00DA2E66" w:rsidRPr="001B050E">
        <w:rPr>
          <w:rFonts w:ascii="Calibri" w:hAnsi="Calibri" w:cs="Calibri"/>
        </w:rPr>
        <w:t>Methanol</w:t>
      </w:r>
      <w:r w:rsidR="008B4564" w:rsidRPr="001B050E">
        <w:rPr>
          <w:rFonts w:ascii="Calibri" w:hAnsi="Calibri" w:cs="Calibri"/>
        </w:rPr>
        <w:t xml:space="preserve">, see </w:t>
      </w:r>
      <w:r w:rsidR="008B4564" w:rsidRPr="001B050E">
        <w:rPr>
          <w:rFonts w:ascii="Calibri" w:hAnsi="Calibri" w:cs="Calibri"/>
          <w:b/>
          <w:bCs/>
        </w:rPr>
        <w:t>Table of Materials</w:t>
      </w:r>
      <w:r w:rsidR="005E713D" w:rsidRPr="001B050E">
        <w:rPr>
          <w:rFonts w:ascii="Calibri" w:hAnsi="Calibri" w:cs="Calibri"/>
        </w:rPr>
        <w:t>]</w:t>
      </w:r>
      <w:r w:rsidR="00DA2E66" w:rsidRPr="001B050E">
        <w:rPr>
          <w:rFonts w:ascii="Calibri" w:hAnsi="Calibri" w:cs="Calibri"/>
        </w:rPr>
        <w:t xml:space="preserve"> </w:t>
      </w:r>
      <w:r w:rsidRPr="001B050E">
        <w:rPr>
          <w:rFonts w:ascii="Calibri" w:hAnsi="Calibri" w:cs="Calibri"/>
        </w:rPr>
        <w:t>for 1 h</w:t>
      </w:r>
      <w:r w:rsidR="003658E4" w:rsidRPr="001B050E">
        <w:rPr>
          <w:rFonts w:ascii="Calibri" w:hAnsi="Calibri" w:cs="Calibri"/>
        </w:rPr>
        <w:t xml:space="preserve"> at room temperature</w:t>
      </w:r>
      <w:r w:rsidRPr="001B050E">
        <w:rPr>
          <w:rFonts w:ascii="Calibri" w:hAnsi="Calibri" w:cs="Calibri"/>
        </w:rPr>
        <w:t>. Wash the gel with distilled water twice to remove the residual staining buffer</w:t>
      </w:r>
      <w:r w:rsidR="00841AC9" w:rsidRPr="001B050E">
        <w:rPr>
          <w:rFonts w:ascii="Calibri" w:hAnsi="Calibri" w:cs="Calibri"/>
        </w:rPr>
        <w:t xml:space="preserve"> and</w:t>
      </w:r>
      <w:r w:rsidRPr="001B050E">
        <w:rPr>
          <w:rFonts w:ascii="Calibri" w:hAnsi="Calibri" w:cs="Calibri"/>
        </w:rPr>
        <w:t xml:space="preserve"> </w:t>
      </w:r>
      <w:r w:rsidR="00841AC9" w:rsidRPr="001B050E">
        <w:rPr>
          <w:rFonts w:ascii="Calibri" w:hAnsi="Calibri" w:cs="Calibri"/>
        </w:rPr>
        <w:t>incubate t</w:t>
      </w:r>
      <w:r w:rsidRPr="001B050E">
        <w:rPr>
          <w:rFonts w:ascii="Calibri" w:hAnsi="Calibri" w:cs="Calibri"/>
        </w:rPr>
        <w:t xml:space="preserve">he gel with </w:t>
      </w:r>
      <w:proofErr w:type="spellStart"/>
      <w:r w:rsidRPr="001B050E">
        <w:rPr>
          <w:rFonts w:ascii="Calibri" w:hAnsi="Calibri" w:cs="Calibri"/>
        </w:rPr>
        <w:t>destaining</w:t>
      </w:r>
      <w:proofErr w:type="spellEnd"/>
      <w:r w:rsidRPr="001B050E">
        <w:rPr>
          <w:rFonts w:ascii="Calibri" w:hAnsi="Calibri" w:cs="Calibri"/>
        </w:rPr>
        <w:t xml:space="preserve"> buffer</w:t>
      </w:r>
      <w:r w:rsidR="005E713D" w:rsidRPr="001B050E">
        <w:rPr>
          <w:rFonts w:ascii="Calibri" w:hAnsi="Calibri" w:cs="Calibri"/>
        </w:rPr>
        <w:t xml:space="preserve"> [10% (v/v) Acetic acid, 30% (v/v) Methanol]</w:t>
      </w:r>
      <w:r w:rsidRPr="001B050E">
        <w:rPr>
          <w:rFonts w:ascii="Calibri" w:hAnsi="Calibri" w:cs="Calibri"/>
        </w:rPr>
        <w:t xml:space="preserve"> on </w:t>
      </w:r>
      <w:r w:rsidR="00841AC9" w:rsidRPr="001B050E">
        <w:rPr>
          <w:rFonts w:ascii="Calibri" w:hAnsi="Calibri" w:cs="Calibri"/>
        </w:rPr>
        <w:t xml:space="preserve">a </w:t>
      </w:r>
      <w:r w:rsidRPr="001B050E">
        <w:rPr>
          <w:rFonts w:ascii="Calibri" w:hAnsi="Calibri" w:cs="Calibri"/>
        </w:rPr>
        <w:t>rocking shaker</w:t>
      </w:r>
      <w:r w:rsidR="003658E4" w:rsidRPr="001B050E">
        <w:rPr>
          <w:rFonts w:ascii="Calibri" w:hAnsi="Calibri" w:cs="Calibri"/>
        </w:rPr>
        <w:t xml:space="preserve"> (40 rpm) at room temperature</w:t>
      </w:r>
      <w:r w:rsidRPr="001B050E">
        <w:rPr>
          <w:rFonts w:ascii="Calibri" w:hAnsi="Calibri" w:cs="Calibri"/>
        </w:rPr>
        <w:t xml:space="preserve"> overnight.</w:t>
      </w:r>
      <w:r w:rsidR="00841AC9" w:rsidRPr="001B050E">
        <w:rPr>
          <w:rFonts w:ascii="Calibri" w:hAnsi="Calibri" w:cs="Calibri"/>
        </w:rPr>
        <w:t xml:space="preserve"> Visualize the fully-</w:t>
      </w:r>
      <w:proofErr w:type="spellStart"/>
      <w:r w:rsidR="00841AC9" w:rsidRPr="001B050E">
        <w:rPr>
          <w:rFonts w:ascii="Calibri" w:hAnsi="Calibri" w:cs="Calibri"/>
        </w:rPr>
        <w:t>destained</w:t>
      </w:r>
      <w:proofErr w:type="spellEnd"/>
      <w:r w:rsidR="00841AC9" w:rsidRPr="001B050E">
        <w:rPr>
          <w:rFonts w:ascii="Calibri" w:hAnsi="Calibri" w:cs="Calibri"/>
        </w:rPr>
        <w:t xml:space="preserve"> gel with a digital </w:t>
      </w:r>
      <w:r w:rsidR="00186D4B" w:rsidRPr="001B050E">
        <w:rPr>
          <w:rFonts w:ascii="Calibri" w:hAnsi="Calibri" w:cs="Calibri"/>
        </w:rPr>
        <w:t>camera</w:t>
      </w:r>
      <w:r w:rsidR="00841AC9" w:rsidRPr="001B050E">
        <w:rPr>
          <w:rFonts w:ascii="Calibri" w:hAnsi="Calibri" w:cs="Calibri"/>
        </w:rPr>
        <w:t xml:space="preserve"> or a scanner.</w:t>
      </w:r>
    </w:p>
    <w:p w14:paraId="4015356B" w14:textId="77777777" w:rsidR="006E4797" w:rsidRPr="001B050E" w:rsidRDefault="006E4797" w:rsidP="001B050E">
      <w:pPr>
        <w:pBdr>
          <w:top w:val="nil"/>
          <w:left w:val="nil"/>
          <w:bottom w:val="nil"/>
          <w:right w:val="nil"/>
          <w:between w:val="nil"/>
        </w:pBdr>
        <w:rPr>
          <w:b/>
          <w:color w:val="000000"/>
        </w:rPr>
      </w:pPr>
    </w:p>
    <w:p w14:paraId="08AF3300" w14:textId="25DCEFE1" w:rsidR="006E4797" w:rsidRPr="001B050E" w:rsidRDefault="00551D82" w:rsidP="001B050E">
      <w:pPr>
        <w:pBdr>
          <w:top w:val="nil"/>
          <w:left w:val="nil"/>
          <w:bottom w:val="nil"/>
          <w:right w:val="nil"/>
          <w:between w:val="nil"/>
        </w:pBdr>
        <w:rPr>
          <w:color w:val="808080"/>
        </w:rPr>
      </w:pPr>
      <w:r w:rsidRPr="001B050E">
        <w:rPr>
          <w:b/>
          <w:color w:val="000000"/>
        </w:rPr>
        <w:t>REPRESENTATIVE RESULTS:</w:t>
      </w:r>
    </w:p>
    <w:p w14:paraId="1D7102F9" w14:textId="34085C0E" w:rsidR="00077A38" w:rsidRPr="001B050E" w:rsidRDefault="001C0BA0" w:rsidP="001B050E">
      <w:r w:rsidRPr="001B050E">
        <w:t xml:space="preserve">The </w:t>
      </w:r>
      <w:r w:rsidRPr="001B050E">
        <w:rPr>
          <w:iCs/>
        </w:rPr>
        <w:t>Syn6803 and</w:t>
      </w:r>
      <w:r w:rsidRPr="001B050E">
        <w:rPr>
          <w:i/>
          <w:iCs/>
        </w:rPr>
        <w:t xml:space="preserve"> </w:t>
      </w:r>
      <w:r w:rsidRPr="001B050E">
        <w:rPr>
          <w:iCs/>
        </w:rPr>
        <w:t xml:space="preserve">JSC-1 </w:t>
      </w:r>
      <w:r w:rsidR="00077A38" w:rsidRPr="001B050E">
        <w:rPr>
          <w:iCs/>
        </w:rPr>
        <w:t xml:space="preserve">cells </w:t>
      </w:r>
      <w:r w:rsidRPr="001B050E">
        <w:t xml:space="preserve">were cultivated in conical flasks with </w:t>
      </w:r>
      <w:r w:rsidR="00077A38" w:rsidRPr="001B050E">
        <w:t>constant</w:t>
      </w:r>
      <w:r w:rsidRPr="001B050E">
        <w:t xml:space="preserve"> stirr</w:t>
      </w:r>
      <w:r w:rsidR="00077A38" w:rsidRPr="001B050E">
        <w:t>ing</w:t>
      </w:r>
      <w:r w:rsidRPr="001B050E">
        <w:t xml:space="preserve"> in B-HEPES medium at 30 °C, under a LED white light </w:t>
      </w:r>
      <w:r w:rsidR="00077A38" w:rsidRPr="001B050E">
        <w:t>(</w:t>
      </w:r>
      <w:r w:rsidRPr="001B050E">
        <w:t xml:space="preserve">50 </w:t>
      </w:r>
      <w:proofErr w:type="spellStart"/>
      <w:r w:rsidRPr="001B050E">
        <w:t>μmol</w:t>
      </w:r>
      <w:proofErr w:type="spellEnd"/>
      <w:r w:rsidRPr="001B050E">
        <w:t xml:space="preserve"> </w:t>
      </w:r>
      <w:r w:rsidR="00077A38" w:rsidRPr="001B050E">
        <w:t xml:space="preserve">photons </w:t>
      </w:r>
      <w:r w:rsidRPr="001B050E">
        <w:t>m</w:t>
      </w:r>
      <w:r w:rsidR="00077A38" w:rsidRPr="001B050E">
        <w:rPr>
          <w:vertAlign w:val="superscript"/>
        </w:rPr>
        <w:t>-</w:t>
      </w:r>
      <w:r w:rsidRPr="001B050E">
        <w:rPr>
          <w:vertAlign w:val="superscript"/>
        </w:rPr>
        <w:t>2</w:t>
      </w:r>
      <w:r w:rsidRPr="001B050E">
        <w:t>s</w:t>
      </w:r>
      <w:r w:rsidR="00077A38" w:rsidRPr="001B050E">
        <w:rPr>
          <w:vertAlign w:val="superscript"/>
        </w:rPr>
        <w:t>-1</w:t>
      </w:r>
      <w:r w:rsidR="00077A38" w:rsidRPr="001B050E">
        <w:t xml:space="preserve">) </w:t>
      </w:r>
      <w:r w:rsidRPr="001B050E">
        <w:t xml:space="preserve">in </w:t>
      </w:r>
      <w:r w:rsidR="00077A38" w:rsidRPr="001B050E">
        <w:t>a</w:t>
      </w:r>
      <w:r w:rsidRPr="001B050E">
        <w:t xml:space="preserve"> growth chamber</w:t>
      </w:r>
      <w:r w:rsidR="00077A38" w:rsidRPr="001B050E">
        <w:t xml:space="preserve"> filled with 1% (v/v) CO</w:t>
      </w:r>
      <w:r w:rsidR="00077A38" w:rsidRPr="001B050E">
        <w:rPr>
          <w:vertAlign w:val="subscript"/>
        </w:rPr>
        <w:t>2</w:t>
      </w:r>
      <w:r w:rsidRPr="001B050E">
        <w:t xml:space="preserve">. </w:t>
      </w:r>
      <w:r w:rsidR="00A936ED" w:rsidRPr="001B050E">
        <w:t>At the exponential growth phase</w:t>
      </w:r>
      <w:r w:rsidR="008E2259" w:rsidRPr="001B050E">
        <w:t xml:space="preserve"> (OD</w:t>
      </w:r>
      <w:r w:rsidR="008E2259" w:rsidRPr="001B050E">
        <w:rPr>
          <w:vertAlign w:val="subscript"/>
        </w:rPr>
        <w:t>750</w:t>
      </w:r>
      <w:r w:rsidR="008E2259" w:rsidRPr="001B050E">
        <w:t xml:space="preserve"> = ~0.5)</w:t>
      </w:r>
      <w:r w:rsidR="00A936ED" w:rsidRPr="001B050E">
        <w:t xml:space="preserve">, the cells were </w:t>
      </w:r>
      <w:proofErr w:type="spellStart"/>
      <w:r w:rsidR="007932BF" w:rsidRPr="001B050E">
        <w:t>subcultured</w:t>
      </w:r>
      <w:proofErr w:type="spellEnd"/>
      <w:r w:rsidR="007932BF" w:rsidRPr="001B050E">
        <w:t xml:space="preserve"> into fresh medium </w:t>
      </w:r>
      <w:r w:rsidR="008E2259" w:rsidRPr="001B050E">
        <w:t>with</w:t>
      </w:r>
      <w:r w:rsidR="007932BF" w:rsidRPr="001B050E">
        <w:t xml:space="preserve"> </w:t>
      </w:r>
      <w:r w:rsidRPr="001B050E">
        <w:t xml:space="preserve">a </w:t>
      </w:r>
      <w:proofErr w:type="gramStart"/>
      <w:r w:rsidR="008E2259" w:rsidRPr="001B050E">
        <w:t xml:space="preserve">final </w:t>
      </w:r>
      <w:r w:rsidRPr="001B050E">
        <w:t xml:space="preserve"> </w:t>
      </w:r>
      <w:r w:rsidR="00C75EE6" w:rsidRPr="001B050E">
        <w:t>optical</w:t>
      </w:r>
      <w:proofErr w:type="gramEnd"/>
      <w:r w:rsidR="00C75EE6" w:rsidRPr="001B050E">
        <w:t xml:space="preserve"> density </w:t>
      </w:r>
      <w:r w:rsidRPr="001B050E">
        <w:t>OD</w:t>
      </w:r>
      <w:r w:rsidRPr="001B050E">
        <w:rPr>
          <w:vertAlign w:val="subscript"/>
        </w:rPr>
        <w:t>750</w:t>
      </w:r>
      <w:r w:rsidR="008E2259" w:rsidRPr="001B050E">
        <w:t xml:space="preserve"> = </w:t>
      </w:r>
      <w:r w:rsidRPr="001B050E">
        <w:t>~0.2</w:t>
      </w:r>
      <w:r w:rsidR="00077A38" w:rsidRPr="001B050E">
        <w:t>.</w:t>
      </w:r>
      <w:r w:rsidRPr="001B050E">
        <w:t xml:space="preserve"> After reaching </w:t>
      </w:r>
      <w:r w:rsidR="00C75EE6" w:rsidRPr="001B050E">
        <w:t xml:space="preserve">the </w:t>
      </w:r>
      <w:r w:rsidRPr="001B050E">
        <w:t>late exponential growth phase</w:t>
      </w:r>
      <w:r w:rsidR="00077A38" w:rsidRPr="001B050E">
        <w:t xml:space="preserve"> (OD</w:t>
      </w:r>
      <w:r w:rsidR="00077A38" w:rsidRPr="001B050E">
        <w:rPr>
          <w:vertAlign w:val="subscript"/>
        </w:rPr>
        <w:t>750</w:t>
      </w:r>
      <w:r w:rsidR="00077A38" w:rsidRPr="001B050E">
        <w:t xml:space="preserve"> = 0.6-0.8)</w:t>
      </w:r>
      <w:r w:rsidRPr="001B050E">
        <w:t xml:space="preserve">, the cultures were </w:t>
      </w:r>
      <w:r w:rsidR="00077A38" w:rsidRPr="001B050E">
        <w:t>collected</w:t>
      </w:r>
      <w:r w:rsidRPr="001B050E">
        <w:t xml:space="preserve"> and centrifuged (10,000 x </w:t>
      </w:r>
      <w:r w:rsidRPr="001B050E">
        <w:rPr>
          <w:i/>
          <w:iCs/>
        </w:rPr>
        <w:t xml:space="preserve">g </w:t>
      </w:r>
      <w:r w:rsidRPr="001B050E">
        <w:t>at room temperature for 20 min)</w:t>
      </w:r>
      <w:r w:rsidR="00077A38" w:rsidRPr="001B050E">
        <w:t>.</w:t>
      </w:r>
      <w:r w:rsidRPr="001B050E">
        <w:t xml:space="preserve"> </w:t>
      </w:r>
      <w:r w:rsidR="00077A38" w:rsidRPr="001B050E">
        <w:t>T</w:t>
      </w:r>
      <w:r w:rsidRPr="001B050E">
        <w:t>he supernatant was discarded, and the</w:t>
      </w:r>
      <w:r w:rsidR="00077A38" w:rsidRPr="001B050E">
        <w:t xml:space="preserve"> cell pellets</w:t>
      </w:r>
      <w:r w:rsidRPr="001B050E">
        <w:t xml:space="preserve"> were stored at -80 °C </w:t>
      </w:r>
      <w:r w:rsidR="00077A38" w:rsidRPr="001B050E">
        <w:t>until</w:t>
      </w:r>
      <w:r w:rsidRPr="001B050E">
        <w:t xml:space="preserve"> </w:t>
      </w:r>
      <w:r w:rsidR="00077A38" w:rsidRPr="001B050E">
        <w:t xml:space="preserve">the next step </w:t>
      </w:r>
      <w:r w:rsidR="00C75EE6" w:rsidRPr="001B050E">
        <w:t>wa</w:t>
      </w:r>
      <w:r w:rsidR="00077A38" w:rsidRPr="001B050E">
        <w:t>s available</w:t>
      </w:r>
      <w:r w:rsidRPr="001B050E">
        <w:t xml:space="preserve">. </w:t>
      </w:r>
    </w:p>
    <w:p w14:paraId="75E6A961" w14:textId="77777777" w:rsidR="00C75EE6" w:rsidRPr="001B050E" w:rsidRDefault="00C75EE6" w:rsidP="001B050E"/>
    <w:p w14:paraId="6AB0E0A8" w14:textId="02E055DC" w:rsidR="001C0BA0" w:rsidRPr="001B050E" w:rsidRDefault="00077A38" w:rsidP="001B050E">
      <w:r w:rsidRPr="001B050E">
        <w:t xml:space="preserve">To break the cells, the cells were first thawed at room temperature. </w:t>
      </w:r>
      <w:r w:rsidR="001C0BA0" w:rsidRPr="001B050E">
        <w:t>The cell</w:t>
      </w:r>
      <w:r w:rsidRPr="001B050E">
        <w:t>s were</w:t>
      </w:r>
      <w:r w:rsidR="001C0BA0" w:rsidRPr="001B050E">
        <w:t xml:space="preserve"> disrup</w:t>
      </w:r>
      <w:r w:rsidRPr="001B050E">
        <w:t>ted</w:t>
      </w:r>
      <w:r w:rsidR="001C0BA0" w:rsidRPr="001B050E">
        <w:t xml:space="preserve"> by </w:t>
      </w:r>
      <w:r w:rsidRPr="001B050E">
        <w:t>bead</w:t>
      </w:r>
      <w:r w:rsidR="006C0F78" w:rsidRPr="001B050E">
        <w:t>-</w:t>
      </w:r>
      <w:r w:rsidRPr="001B050E">
        <w:t>beating</w:t>
      </w:r>
      <w:r w:rsidR="001C0BA0" w:rsidRPr="001B050E">
        <w:t xml:space="preserve"> with 0.1 mm glass beads within the 0.75 M K-phosphate buffer.  </w:t>
      </w:r>
      <w:r w:rsidR="001D1216" w:rsidRPr="001B050E">
        <w:t>C</w:t>
      </w:r>
      <w:r w:rsidRPr="001B050E">
        <w:t xml:space="preserve">omplete </w:t>
      </w:r>
      <w:r w:rsidR="001C0BA0" w:rsidRPr="001B050E">
        <w:t xml:space="preserve">cell lysis </w:t>
      </w:r>
      <w:r w:rsidRPr="001B050E">
        <w:t xml:space="preserve">shows the supernatant </w:t>
      </w:r>
      <w:r w:rsidR="004277B0" w:rsidRPr="001B050E">
        <w:t>in dark blue-green color</w:t>
      </w:r>
      <w:r w:rsidR="0076246A" w:rsidRPr="001B050E">
        <w:t xml:space="preserve"> before centrifugation</w:t>
      </w:r>
      <w:r w:rsidR="001C0BA0" w:rsidRPr="001B050E">
        <w:t xml:space="preserve"> </w:t>
      </w:r>
      <w:r w:rsidR="004277B0" w:rsidRPr="001B050E">
        <w:t>(</w:t>
      </w:r>
      <w:r w:rsidR="001C0BA0" w:rsidRPr="001B050E">
        <w:rPr>
          <w:b/>
          <w:bCs/>
        </w:rPr>
        <w:t>Figure 1</w:t>
      </w:r>
      <w:r w:rsidR="002F4894" w:rsidRPr="001B050E">
        <w:rPr>
          <w:b/>
          <w:bCs/>
        </w:rPr>
        <w:t>B</w:t>
      </w:r>
      <w:r w:rsidR="004277B0" w:rsidRPr="001B050E">
        <w:rPr>
          <w:b/>
          <w:bCs/>
        </w:rPr>
        <w:t>)</w:t>
      </w:r>
      <w:r w:rsidR="001C0BA0" w:rsidRPr="001B050E">
        <w:t xml:space="preserve">. </w:t>
      </w:r>
      <w:r w:rsidR="00643168" w:rsidRPr="001B050E">
        <w:t xml:space="preserve">After solubilization by </w:t>
      </w:r>
      <w:r w:rsidR="004277B0" w:rsidRPr="001B050E">
        <w:t>T</w:t>
      </w:r>
      <w:r w:rsidR="001C0BA0" w:rsidRPr="001B050E">
        <w:t xml:space="preserve">riton X-100 </w:t>
      </w:r>
      <w:r w:rsidR="00643168" w:rsidRPr="001B050E">
        <w:t xml:space="preserve">and centrifugation to remove the insoluble membranes and cell debris, the supernatant was </w:t>
      </w:r>
      <w:r w:rsidR="001C0BA0" w:rsidRPr="001B050E">
        <w:t xml:space="preserve">loaded on the top of sucrose gradient solution in </w:t>
      </w:r>
      <w:r w:rsidR="00E9678F" w:rsidRPr="001B050E">
        <w:t xml:space="preserve">a </w:t>
      </w:r>
      <w:r w:rsidR="001C0BA0" w:rsidRPr="001B050E">
        <w:t xml:space="preserve">40 mL centrifuge tube </w:t>
      </w:r>
      <w:r w:rsidR="00643168" w:rsidRPr="001B050E">
        <w:t>(</w:t>
      </w:r>
      <w:r w:rsidR="001C0BA0" w:rsidRPr="001B050E">
        <w:rPr>
          <w:b/>
        </w:rPr>
        <w:t>Figure 1</w:t>
      </w:r>
      <w:r w:rsidR="002F4894" w:rsidRPr="001B050E">
        <w:rPr>
          <w:b/>
        </w:rPr>
        <w:t>C</w:t>
      </w:r>
      <w:r w:rsidR="00643168" w:rsidRPr="001B050E">
        <w:rPr>
          <w:b/>
        </w:rPr>
        <w:t>)</w:t>
      </w:r>
      <w:r w:rsidR="001C0BA0" w:rsidRPr="001B050E">
        <w:t>. After 18 h</w:t>
      </w:r>
      <w:r w:rsidR="00643168" w:rsidRPr="001B050E">
        <w:t xml:space="preserve"> of</w:t>
      </w:r>
      <w:r w:rsidR="001C0BA0" w:rsidRPr="001B050E">
        <w:t xml:space="preserve"> centrifugation</w:t>
      </w:r>
      <w:r w:rsidR="003F3BEA" w:rsidRPr="001B050E">
        <w:t>,</w:t>
      </w:r>
      <w:r w:rsidR="001C0BA0" w:rsidRPr="001B050E">
        <w:t xml:space="preserve"> the </w:t>
      </w:r>
      <w:r w:rsidR="003F3BEA" w:rsidRPr="001B050E">
        <w:t xml:space="preserve">intact </w:t>
      </w:r>
      <w:r w:rsidR="001C0BA0" w:rsidRPr="001B050E">
        <w:t xml:space="preserve">PBS </w:t>
      </w:r>
      <w:r w:rsidR="003F3BEA" w:rsidRPr="001B050E">
        <w:t xml:space="preserve">moved to the </w:t>
      </w:r>
      <w:r w:rsidR="002C2E0D" w:rsidRPr="001B050E">
        <w:t>gradient's center</w:t>
      </w:r>
      <w:r w:rsidR="001C0BA0" w:rsidRPr="001B050E">
        <w:t xml:space="preserve"> as </w:t>
      </w:r>
      <w:r w:rsidR="003F3BEA" w:rsidRPr="001B050E">
        <w:t xml:space="preserve">a </w:t>
      </w:r>
      <w:r w:rsidR="001C0BA0" w:rsidRPr="001B050E">
        <w:lastRenderedPageBreak/>
        <w:t>clear blue band for Syn6803</w:t>
      </w:r>
      <w:r w:rsidR="002A1DF4" w:rsidRPr="001B050E">
        <w:t xml:space="preserve"> </w:t>
      </w:r>
      <w:r w:rsidR="001C0BA0" w:rsidRPr="001B050E">
        <w:t xml:space="preserve">and </w:t>
      </w:r>
      <w:r w:rsidR="003F3BEA" w:rsidRPr="001B050E">
        <w:t xml:space="preserve">a </w:t>
      </w:r>
      <w:r w:rsidR="001C0BA0" w:rsidRPr="001B050E">
        <w:t xml:space="preserve">purple band for JSC-1. </w:t>
      </w:r>
      <w:r w:rsidR="00613643" w:rsidRPr="001B050E">
        <w:t xml:space="preserve">The difference </w:t>
      </w:r>
      <w:r w:rsidR="002C2E0D" w:rsidRPr="001B050E">
        <w:t>in</w:t>
      </w:r>
      <w:r w:rsidR="00613643" w:rsidRPr="001B050E">
        <w:t xml:space="preserve"> their color results from the different composition</w:t>
      </w:r>
      <w:r w:rsidR="002C2E0D" w:rsidRPr="001B050E">
        <w:t>s</w:t>
      </w:r>
      <w:r w:rsidR="00613643" w:rsidRPr="001B050E">
        <w:t xml:space="preserve"> of PBS in Syn6803 and JSC-1. </w:t>
      </w:r>
      <w:r w:rsidR="006B6004" w:rsidRPr="001B050E">
        <w:t xml:space="preserve">The PBS from Syn6803 carries </w:t>
      </w:r>
      <w:r w:rsidR="00613643" w:rsidRPr="001B050E">
        <w:t>phycocyanin</w:t>
      </w:r>
      <w:r w:rsidR="000270BA" w:rsidRPr="001B050E">
        <w:fldChar w:fldCharType="begin"/>
      </w:r>
      <w:r w:rsidR="0087692A" w:rsidRPr="001B050E">
        <w:instrText xml:space="preserve"> ADDIN EN.CITE &lt;EndNote&gt;&lt;Cite&gt;&lt;Author&gt;Su&lt;/Author&gt;&lt;Year&gt;1992&lt;/Year&gt;&lt;RecNum&gt;1046&lt;/RecNum&gt;&lt;DisplayText&gt;&lt;style face="superscript"&gt;35&lt;/style&gt;&lt;/DisplayText&gt;&lt;record&gt;&lt;rec-number&gt;1046&lt;/rec-number&gt;&lt;foreign-keys&gt;&lt;key app="EN" db-id="9a0f0dat79sdxoeed99per2arv2zere0e2x0" timestamp="1630326631"&gt;1046&lt;/key&gt;&lt;/foreign-keys&gt;&lt;ref-type name="Journal Article"&gt;17&lt;/ref-type&gt;&lt;contributors&gt;&lt;authors&gt;&lt;author&gt;Su, X.&lt;/author&gt;&lt;author&gt;Fraenkel, P. G.&lt;/author&gt;&lt;author&gt;Bogorad, L.&lt;/author&gt;&lt;/authors&gt;&lt;/contributors&gt;&lt;titles&gt;&lt;title&gt;&lt;style face="normal" font="default" size="100%"&gt;Excitation energy transfer from phycocyanin to chlorophyll in an apcA-defective mutant of &lt;/style&gt;&lt;style face="italic" font="default" size="100%"&gt;Synechocystis &lt;/style&gt;&lt;style face="normal" font="default" size="100%"&gt;sp. PCC 6803&lt;/style&gt;&lt;/title&gt;&lt;secondary-title&gt;Journal of Biological Chemistry&lt;/secondary-title&gt;&lt;/titles&gt;&lt;periodical&gt;&lt;full-title&gt;Journal of Biological Chemistry&lt;/full-title&gt;&lt;/periodical&gt;&lt;pages&gt;22944-22950&lt;/pages&gt;&lt;volume&gt;267&lt;/volume&gt;&lt;number&gt;32&lt;/number&gt;&lt;dates&gt;&lt;year&gt;1992&lt;/year&gt;&lt;pub-dates&gt;&lt;date&gt;1992/11/15/&lt;/date&gt;&lt;/pub-dates&gt;&lt;/dates&gt;&lt;isbn&gt;0021-9258&lt;/isbn&gt;&lt;label&gt;Green 6803 UV&lt;/label&gt;&lt;urls&gt;&lt;related-urls&gt;&lt;url&gt;https://www.sciencedirect.com/science/article/pii/S0021925818500387&lt;/url&gt;&lt;/related-urls&gt;&lt;/urls&gt;&lt;electronic-resource-num&gt;https://doi.org/10.1016/S0021-9258(18)50038-7&lt;/electronic-resource-num&gt;&lt;/record&gt;&lt;/Cite&gt;&lt;/EndNote&gt;</w:instrText>
      </w:r>
      <w:r w:rsidR="000270BA" w:rsidRPr="001B050E">
        <w:fldChar w:fldCharType="separate"/>
      </w:r>
      <w:r w:rsidR="00AB65F0" w:rsidRPr="001B050E">
        <w:rPr>
          <w:noProof/>
          <w:vertAlign w:val="superscript"/>
        </w:rPr>
        <w:t>35</w:t>
      </w:r>
      <w:r w:rsidR="000270BA" w:rsidRPr="001B050E">
        <w:fldChar w:fldCharType="end"/>
      </w:r>
      <w:r w:rsidR="006B6004" w:rsidRPr="001B050E">
        <w:t>, whereas the</w:t>
      </w:r>
      <w:r w:rsidR="00C57F9E" w:rsidRPr="001B050E">
        <w:t xml:space="preserve"> PBS of</w:t>
      </w:r>
      <w:r w:rsidR="006B6004" w:rsidRPr="001B050E">
        <w:t xml:space="preserve"> JSC-1 carries phycocyan</w:t>
      </w:r>
      <w:r w:rsidR="00613643" w:rsidRPr="001B050E">
        <w:t>in</w:t>
      </w:r>
      <w:r w:rsidR="006B6004" w:rsidRPr="001B050E">
        <w:t xml:space="preserve"> and phycoerythr</w:t>
      </w:r>
      <w:r w:rsidR="00613643" w:rsidRPr="001B050E">
        <w:t>in</w:t>
      </w:r>
      <w:r w:rsidR="00613643" w:rsidRPr="001B050E">
        <w:fldChar w:fldCharType="begin">
          <w:fldData xml:space="preserve">PEVuZE5vdGU+PENpdGU+PEF1dGhvcj5HYW48L0F1dGhvcj48WWVhcj4yMDE0PC9ZZWFyPjxSZWNO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</w:fldData>
        </w:fldChar>
      </w:r>
      <w:r w:rsidR="0087692A" w:rsidRPr="001B050E">
        <w:instrText xml:space="preserve"> ADDIN EN.CITE </w:instrText>
      </w:r>
      <w:r w:rsidR="0087692A" w:rsidRPr="001B050E">
        <w:fldChar w:fldCharType="begin">
          <w:fldData xml:space="preserve">PEVuZE5vdGU+PENpdGU+PEF1dGhvcj5HYW48L0F1dGhvcj48WWVhcj4yMDE0PC9ZZWFyPjxSZWNO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</w:fldData>
        </w:fldChar>
      </w:r>
      <w:r w:rsidR="0087692A" w:rsidRPr="001B050E">
        <w:instrText xml:space="preserve"> ADDIN EN.CITE.DATA </w:instrText>
      </w:r>
      <w:r w:rsidR="0087692A" w:rsidRPr="001B050E">
        <w:fldChar w:fldCharType="end"/>
      </w:r>
      <w:r w:rsidR="00613643" w:rsidRPr="001B050E">
        <w:fldChar w:fldCharType="separate"/>
      </w:r>
      <w:r w:rsidR="005600D4" w:rsidRPr="001B050E">
        <w:rPr>
          <w:noProof/>
          <w:vertAlign w:val="superscript"/>
        </w:rPr>
        <w:t>7</w:t>
      </w:r>
      <w:r w:rsidR="00613643" w:rsidRPr="001B050E">
        <w:fldChar w:fldCharType="end"/>
      </w:r>
      <w:r w:rsidR="006B6004" w:rsidRPr="001B050E">
        <w:t xml:space="preserve">. </w:t>
      </w:r>
      <w:r w:rsidR="001C0BA0" w:rsidRPr="001B050E">
        <w:t>The result of sucrose density-gradient separation of isolated PBS show</w:t>
      </w:r>
      <w:r w:rsidR="003F3BEA" w:rsidRPr="001B050E">
        <w:t>s</w:t>
      </w:r>
      <w:r w:rsidR="001C0BA0" w:rsidRPr="001B050E">
        <w:t xml:space="preserve"> </w:t>
      </w:r>
      <w:r w:rsidR="003F3BEA" w:rsidRPr="001B050E">
        <w:t xml:space="preserve">several fractions of dissociated phycobiliproteins, and the lowest fraction represents </w:t>
      </w:r>
      <w:r w:rsidR="001C0BA0" w:rsidRPr="001B050E">
        <w:t>the intact PBS</w:t>
      </w:r>
      <w:r w:rsidR="003F3BEA" w:rsidRPr="001B050E">
        <w:t xml:space="preserve"> (</w:t>
      </w:r>
      <w:r w:rsidR="001C0BA0" w:rsidRPr="001B050E">
        <w:rPr>
          <w:b/>
        </w:rPr>
        <w:t>Figure 1</w:t>
      </w:r>
      <w:r w:rsidR="00A25BD1" w:rsidRPr="001B050E">
        <w:rPr>
          <w:b/>
        </w:rPr>
        <w:t>D</w:t>
      </w:r>
      <w:r w:rsidR="003F3BEA" w:rsidRPr="001B050E">
        <w:rPr>
          <w:b/>
        </w:rPr>
        <w:t>)</w:t>
      </w:r>
      <w:r w:rsidR="001C0BA0" w:rsidRPr="001B050E">
        <w:t xml:space="preserve">. </w:t>
      </w:r>
    </w:p>
    <w:p w14:paraId="790C9E66" w14:textId="77777777" w:rsidR="004F2519" w:rsidRPr="001B050E" w:rsidRDefault="004F2519" w:rsidP="001B050E"/>
    <w:p w14:paraId="1EA774F6" w14:textId="55A458D1" w:rsidR="001C0BA0" w:rsidRPr="001B050E" w:rsidRDefault="003658E4" w:rsidP="001B050E">
      <w:r w:rsidRPr="001B050E">
        <w:t>The absorption spectra</w:t>
      </w:r>
      <w:r w:rsidR="00354D20" w:rsidRPr="001B050E">
        <w:t xml:space="preserve"> </w:t>
      </w:r>
      <w:r w:rsidRPr="001B050E">
        <w:t xml:space="preserve">of the different fractions of PBS isolated from JSC-1 and Syn6803 are compared in </w:t>
      </w:r>
      <w:r w:rsidRPr="001B050E">
        <w:rPr>
          <w:b/>
        </w:rPr>
        <w:t>Figure</w:t>
      </w:r>
      <w:r w:rsidRPr="001B050E">
        <w:t xml:space="preserve"> </w:t>
      </w:r>
      <w:r w:rsidRPr="001B050E">
        <w:rPr>
          <w:b/>
          <w:bCs/>
        </w:rPr>
        <w:t>2A</w:t>
      </w:r>
      <w:r w:rsidRPr="001B050E">
        <w:t xml:space="preserve">. </w:t>
      </w:r>
      <w:r w:rsidR="00354D20" w:rsidRPr="001B050E">
        <w:t>The detailed procedure of absorption spectra has been described in th</w:t>
      </w:r>
      <w:r w:rsidR="00BA70D3" w:rsidRPr="001B050E">
        <w:t>e</w:t>
      </w:r>
      <w:r w:rsidR="00354D20" w:rsidRPr="001B050E">
        <w:t xml:space="preserve"> article</w:t>
      </w:r>
      <w:r w:rsidR="00BA70D3" w:rsidRPr="001B050E">
        <w:t>s</w:t>
      </w:r>
      <w:r w:rsidR="00BA70D3" w:rsidRPr="001B050E">
        <w:fldChar w:fldCharType="begin">
          <w:fldData xml:space="preserve">PEVuZE5vdGU+PENpdGU+PEF1dGhvcj5HYW48L0F1dGhvcj48WWVhcj4yMDE0PC9ZZWFyPjxSZWNO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</w:fldData>
        </w:fldChar>
      </w:r>
      <w:r w:rsidR="0087692A" w:rsidRPr="001B050E">
        <w:instrText xml:space="preserve"> ADDIN EN.CITE </w:instrText>
      </w:r>
      <w:r w:rsidR="0087692A" w:rsidRPr="001B050E">
        <w:fldChar w:fldCharType="begin">
          <w:fldData xml:space="preserve">PEVuZE5vdGU+PENpdGU+PEF1dGhvcj5HYW48L0F1dGhvcj48WWVhcj4yMDE0PC9ZZWFyPjxSZWNO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</w:fldData>
        </w:fldChar>
      </w:r>
      <w:r w:rsidR="0087692A" w:rsidRPr="001B050E">
        <w:instrText xml:space="preserve"> ADDIN EN.CITE.DATA </w:instrText>
      </w:r>
      <w:r w:rsidR="0087692A" w:rsidRPr="001B050E">
        <w:fldChar w:fldCharType="end"/>
      </w:r>
      <w:r w:rsidR="00BA70D3" w:rsidRPr="001B050E">
        <w:fldChar w:fldCharType="separate"/>
      </w:r>
      <w:r w:rsidR="00BA70D3" w:rsidRPr="001B050E">
        <w:rPr>
          <w:noProof/>
          <w:vertAlign w:val="superscript"/>
        </w:rPr>
        <w:t>7,8</w:t>
      </w:r>
      <w:r w:rsidR="00BA70D3" w:rsidRPr="001B050E">
        <w:fldChar w:fldCharType="end"/>
      </w:r>
      <w:r w:rsidR="00BA70D3" w:rsidRPr="001B050E">
        <w:t>.</w:t>
      </w:r>
      <w:r w:rsidR="00354D20" w:rsidRPr="001B050E">
        <w:t xml:space="preserve"> </w:t>
      </w:r>
      <w:r w:rsidRPr="001B050E">
        <w:t xml:space="preserve">The absorption spectra from the dissociated PBS and intact PBS of JSC-1 and Syn6803 have the same peak at 622 nm, </w:t>
      </w:r>
      <w:r w:rsidR="00392864" w:rsidRPr="001B050E">
        <w:t>corresponding</w:t>
      </w:r>
      <w:r w:rsidRPr="001B050E">
        <w:t xml:space="preserve"> to the phycocyanin. And the phycoerythrin absorption peak at 571 nm </w:t>
      </w:r>
      <w:r w:rsidR="00392864" w:rsidRPr="001B050E">
        <w:t xml:space="preserve">is found </w:t>
      </w:r>
      <w:r w:rsidRPr="001B050E">
        <w:t xml:space="preserve">in both dissociated PBS and intact PBS of JSC-1. </w:t>
      </w:r>
      <w:r w:rsidRPr="001B050E">
        <w:rPr>
          <w:lang w:eastAsia="zh-TW"/>
        </w:rPr>
        <w:t xml:space="preserve">Allophycocyanin </w:t>
      </w:r>
      <w:r w:rsidR="009166CF" w:rsidRPr="001B050E">
        <w:rPr>
          <w:lang w:eastAsia="zh-TW"/>
        </w:rPr>
        <w:t>shows</w:t>
      </w:r>
      <w:r w:rsidRPr="001B050E">
        <w:rPr>
          <w:lang w:eastAsia="zh-TW"/>
        </w:rPr>
        <w:t xml:space="preserve"> a minor peak with a shoulder at 670 nm in the intact PBS fractions of JSC-1 and Syn6803. </w:t>
      </w:r>
      <w:r w:rsidR="00A70DA5" w:rsidRPr="001B050E">
        <w:rPr>
          <w:lang w:eastAsia="zh-TW"/>
        </w:rPr>
        <w:t xml:space="preserve">The </w:t>
      </w:r>
      <w:r w:rsidR="004C54DE" w:rsidRPr="001B050E">
        <w:rPr>
          <w:lang w:eastAsia="zh-TW"/>
        </w:rPr>
        <w:t xml:space="preserve">spectral </w:t>
      </w:r>
      <w:r w:rsidR="00A70DA5" w:rsidRPr="001B050E">
        <w:rPr>
          <w:lang w:eastAsia="zh-TW"/>
        </w:rPr>
        <w:t>difference</w:t>
      </w:r>
      <w:r w:rsidR="004C54DE" w:rsidRPr="001B050E">
        <w:rPr>
          <w:lang w:eastAsia="zh-TW"/>
        </w:rPr>
        <w:t>s</w:t>
      </w:r>
      <w:r w:rsidR="00A70DA5" w:rsidRPr="001B050E">
        <w:rPr>
          <w:lang w:eastAsia="zh-TW"/>
        </w:rPr>
        <w:t xml:space="preserve"> </w:t>
      </w:r>
      <w:r w:rsidR="007A4A70" w:rsidRPr="001B050E">
        <w:rPr>
          <w:lang w:eastAsia="zh-TW"/>
        </w:rPr>
        <w:t xml:space="preserve">indicate that </w:t>
      </w:r>
      <w:r w:rsidR="00D17ECD" w:rsidRPr="001B050E">
        <w:rPr>
          <w:lang w:eastAsia="zh-TW"/>
        </w:rPr>
        <w:t xml:space="preserve">the </w:t>
      </w:r>
      <w:r w:rsidR="00F66233" w:rsidRPr="001B050E">
        <w:rPr>
          <w:lang w:eastAsia="zh-TW"/>
        </w:rPr>
        <w:t>rod</w:t>
      </w:r>
      <w:r w:rsidR="000C5A72" w:rsidRPr="001B050E">
        <w:rPr>
          <w:lang w:eastAsia="zh-TW"/>
        </w:rPr>
        <w:t xml:space="preserve"> (phycocyanin)</w:t>
      </w:r>
      <w:r w:rsidR="00F66233" w:rsidRPr="001B050E">
        <w:rPr>
          <w:lang w:eastAsia="zh-TW"/>
        </w:rPr>
        <w:t xml:space="preserve"> to core</w:t>
      </w:r>
      <w:r w:rsidR="000C5A72" w:rsidRPr="001B050E">
        <w:rPr>
          <w:lang w:eastAsia="zh-TW"/>
        </w:rPr>
        <w:t xml:space="preserve"> (allophycocyanin)</w:t>
      </w:r>
      <w:r w:rsidR="00F66233" w:rsidRPr="001B050E">
        <w:rPr>
          <w:lang w:eastAsia="zh-TW"/>
        </w:rPr>
        <w:t xml:space="preserve"> ratio is </w:t>
      </w:r>
      <w:r w:rsidR="002637D1" w:rsidRPr="001B050E">
        <w:rPr>
          <w:lang w:eastAsia="zh-TW"/>
        </w:rPr>
        <w:t xml:space="preserve">higher in the dissociated </w:t>
      </w:r>
      <w:r w:rsidR="000C5A72" w:rsidRPr="001B050E">
        <w:rPr>
          <w:lang w:eastAsia="zh-TW"/>
        </w:rPr>
        <w:t>PBS</w:t>
      </w:r>
      <w:r w:rsidR="002637D1" w:rsidRPr="001B050E">
        <w:rPr>
          <w:lang w:eastAsia="zh-TW"/>
        </w:rPr>
        <w:t xml:space="preserve"> than </w:t>
      </w:r>
      <w:r w:rsidR="000C5A72" w:rsidRPr="001B050E">
        <w:rPr>
          <w:lang w:eastAsia="zh-TW"/>
        </w:rPr>
        <w:t xml:space="preserve">in </w:t>
      </w:r>
      <w:r w:rsidR="002637D1" w:rsidRPr="001B050E">
        <w:rPr>
          <w:lang w:eastAsia="zh-TW"/>
        </w:rPr>
        <w:t xml:space="preserve">the </w:t>
      </w:r>
      <w:r w:rsidR="00344B36" w:rsidRPr="001B050E">
        <w:rPr>
          <w:lang w:eastAsia="zh-TW"/>
        </w:rPr>
        <w:t xml:space="preserve">intact </w:t>
      </w:r>
      <w:r w:rsidR="000C5A72" w:rsidRPr="001B050E">
        <w:rPr>
          <w:lang w:eastAsia="zh-TW"/>
        </w:rPr>
        <w:t>PBS</w:t>
      </w:r>
      <w:r w:rsidR="00344B36" w:rsidRPr="001B050E">
        <w:rPr>
          <w:lang w:eastAsia="zh-TW"/>
        </w:rPr>
        <w:t xml:space="preserve"> fraction</w:t>
      </w:r>
      <w:r w:rsidR="008E2259" w:rsidRPr="001B050E">
        <w:rPr>
          <w:lang w:eastAsia="zh-TW"/>
        </w:rPr>
        <w:t>, as the spectral properties of phycobiliproteins have been determined previously</w:t>
      </w:r>
      <w:r w:rsidR="005E0F58" w:rsidRPr="001B050E">
        <w:rPr>
          <w:vertAlign w:val="superscript"/>
          <w:lang w:eastAsia="zh-TW"/>
        </w:rPr>
        <w:t>5</w:t>
      </w:r>
      <w:r w:rsidR="00344B36" w:rsidRPr="001B050E">
        <w:rPr>
          <w:lang w:eastAsia="zh-TW"/>
        </w:rPr>
        <w:t xml:space="preserve">. </w:t>
      </w:r>
      <w:r w:rsidR="001C0BA0" w:rsidRPr="001B050E">
        <w:t xml:space="preserve">Since the </w:t>
      </w:r>
      <w:r w:rsidR="003F3BEA" w:rsidRPr="001B050E">
        <w:t>dissociated</w:t>
      </w:r>
      <w:r w:rsidR="001C0BA0" w:rsidRPr="001B050E">
        <w:t xml:space="preserve"> </w:t>
      </w:r>
      <w:r w:rsidR="00535072" w:rsidRPr="001B050E">
        <w:t>PBS</w:t>
      </w:r>
      <w:r w:rsidR="001C0BA0" w:rsidRPr="001B050E">
        <w:t xml:space="preserve"> and </w:t>
      </w:r>
      <w:r w:rsidR="003F3BEA" w:rsidRPr="001B050E">
        <w:t xml:space="preserve">the </w:t>
      </w:r>
      <w:r w:rsidR="001C0BA0" w:rsidRPr="001B050E">
        <w:t xml:space="preserve">intact PBS </w:t>
      </w:r>
      <w:r w:rsidR="0030791F" w:rsidRPr="001B050E">
        <w:t xml:space="preserve">fractions </w:t>
      </w:r>
      <w:r w:rsidR="001C0BA0" w:rsidRPr="001B050E">
        <w:t xml:space="preserve">show </w:t>
      </w:r>
      <w:r w:rsidR="003F3BEA" w:rsidRPr="001B050E">
        <w:t>similar</w:t>
      </w:r>
      <w:r w:rsidRPr="001B050E">
        <w:t xml:space="preserve"> absorption spectra and</w:t>
      </w:r>
      <w:r w:rsidR="001C0BA0" w:rsidRPr="001B050E">
        <w:t xml:space="preserve"> fluorescent emission </w:t>
      </w:r>
      <w:r w:rsidR="003F3BEA" w:rsidRPr="001B050E">
        <w:t>features</w:t>
      </w:r>
      <w:r w:rsidR="001C0BA0" w:rsidRPr="001B050E">
        <w:t xml:space="preserve"> at room temperature</w:t>
      </w:r>
      <w:r w:rsidR="003F3BEA" w:rsidRPr="001B050E">
        <w:t>,</w:t>
      </w:r>
      <w:r w:rsidR="001C0BA0" w:rsidRPr="001B050E">
        <w:t xml:space="preserve"> 77K fluorescence spectroscopy </w:t>
      </w:r>
      <w:r w:rsidR="007A3026" w:rsidRPr="001B050E">
        <w:t xml:space="preserve">was then used </w:t>
      </w:r>
      <w:r w:rsidR="001C0BA0" w:rsidRPr="001B050E">
        <w:t xml:space="preserve">to </w:t>
      </w:r>
      <w:r w:rsidR="003F3BEA" w:rsidRPr="001B050E">
        <w:t>analyze</w:t>
      </w:r>
      <w:r w:rsidR="001C0BA0" w:rsidRPr="001B050E">
        <w:t xml:space="preserve"> the different fractions </w:t>
      </w:r>
      <w:r w:rsidR="003F3BEA" w:rsidRPr="001B050E">
        <w:t>isolated from the</w:t>
      </w:r>
      <w:r w:rsidR="001C0BA0" w:rsidRPr="001B050E">
        <w:t xml:space="preserve"> sucrose gradient. 77K fluorescent emission </w:t>
      </w:r>
      <w:r w:rsidR="00613643" w:rsidRPr="001B050E">
        <w:t xml:space="preserve">spectra </w:t>
      </w:r>
      <w:r w:rsidR="001C0BA0" w:rsidRPr="001B050E">
        <w:t xml:space="preserve">of the </w:t>
      </w:r>
      <w:r w:rsidR="00535072" w:rsidRPr="001B050E">
        <w:t>dissociated PBS</w:t>
      </w:r>
      <w:r w:rsidR="001C0BA0" w:rsidRPr="001B050E">
        <w:t xml:space="preserve"> and </w:t>
      </w:r>
      <w:r w:rsidR="00535072" w:rsidRPr="001B050E">
        <w:t xml:space="preserve">the intact PBS </w:t>
      </w:r>
      <w:r w:rsidR="001C0BA0" w:rsidRPr="001B050E">
        <w:t xml:space="preserve">fractions were excited by 580 nm. The emission </w:t>
      </w:r>
      <w:r w:rsidR="00535072" w:rsidRPr="001B050E">
        <w:t xml:space="preserve">spectra </w:t>
      </w:r>
      <w:r w:rsidR="001C0BA0" w:rsidRPr="001B050E">
        <w:t xml:space="preserve">of </w:t>
      </w:r>
      <w:r w:rsidR="00535072" w:rsidRPr="001B050E">
        <w:t>the dissociated PBS</w:t>
      </w:r>
      <w:r w:rsidR="001C0BA0" w:rsidRPr="001B050E">
        <w:t xml:space="preserve"> ha</w:t>
      </w:r>
      <w:r w:rsidR="00535072" w:rsidRPr="001B050E">
        <w:t>ve</w:t>
      </w:r>
      <w:r w:rsidR="001C0BA0" w:rsidRPr="001B050E">
        <w:t xml:space="preserve"> one strong peak at </w:t>
      </w:r>
      <w:r w:rsidR="00392864" w:rsidRPr="001B050E">
        <w:t>~</w:t>
      </w:r>
      <w:r w:rsidR="001C0BA0" w:rsidRPr="001B050E">
        <w:t xml:space="preserve">650 nm </w:t>
      </w:r>
      <w:r w:rsidR="00535072" w:rsidRPr="001B050E">
        <w:t>in</w:t>
      </w:r>
      <w:r w:rsidR="001C0BA0" w:rsidRPr="001B050E">
        <w:t xml:space="preserve"> Syn6803 and JSC-1</w:t>
      </w:r>
      <w:r w:rsidR="00535072" w:rsidRPr="001B050E">
        <w:t xml:space="preserve">, representing the emission from </w:t>
      </w:r>
      <w:r w:rsidR="001C0BA0" w:rsidRPr="001B050E">
        <w:t>phycocyanin (</w:t>
      </w:r>
      <w:r w:rsidR="001C0BA0" w:rsidRPr="001B050E">
        <w:rPr>
          <w:b/>
        </w:rPr>
        <w:t xml:space="preserve">Figure </w:t>
      </w:r>
      <w:r w:rsidRPr="001B050E">
        <w:rPr>
          <w:b/>
        </w:rPr>
        <w:t>2B</w:t>
      </w:r>
      <w:r w:rsidR="001C0BA0" w:rsidRPr="001B050E">
        <w:t>). The fluorescent emission spectr</w:t>
      </w:r>
      <w:r w:rsidR="00535072" w:rsidRPr="001B050E">
        <w:t>a</w:t>
      </w:r>
      <w:r w:rsidR="001C0BA0" w:rsidRPr="001B050E">
        <w:t xml:space="preserve"> of </w:t>
      </w:r>
      <w:r w:rsidR="00535072" w:rsidRPr="001B050E">
        <w:t xml:space="preserve">the intact PBS </w:t>
      </w:r>
      <w:r w:rsidR="001C0BA0" w:rsidRPr="001B050E">
        <w:t>show two fluorescent emission maxima</w:t>
      </w:r>
      <w:r w:rsidR="00535072" w:rsidRPr="001B050E">
        <w:t>l</w:t>
      </w:r>
      <w:r w:rsidR="001C0BA0" w:rsidRPr="001B050E">
        <w:t xml:space="preserve"> peaks: the weak one at 651 nm and the strong one at 684 nm, revealing the energy </w:t>
      </w:r>
      <w:r w:rsidR="00535072" w:rsidRPr="001B050E">
        <w:t>harvested by</w:t>
      </w:r>
      <w:r w:rsidR="00613643" w:rsidRPr="001B050E">
        <w:t xml:space="preserve"> phycocyanin</w:t>
      </w:r>
      <w:r w:rsidR="00535072" w:rsidRPr="001B050E">
        <w:t xml:space="preserve"> was </w:t>
      </w:r>
      <w:r w:rsidR="001C0BA0" w:rsidRPr="001B050E">
        <w:t>transfer</w:t>
      </w:r>
      <w:r w:rsidR="00535072" w:rsidRPr="001B050E">
        <w:t>red</w:t>
      </w:r>
      <w:r w:rsidR="001C0BA0" w:rsidRPr="001B050E">
        <w:t xml:space="preserve"> </w:t>
      </w:r>
      <w:r w:rsidR="00535072" w:rsidRPr="001B050E">
        <w:t xml:space="preserve">efficiently </w:t>
      </w:r>
      <w:r w:rsidR="001C0BA0" w:rsidRPr="001B050E">
        <w:t xml:space="preserve">to </w:t>
      </w:r>
      <w:r w:rsidR="00535072" w:rsidRPr="001B050E">
        <w:t>allophycocyanin and terminal emitters (</w:t>
      </w:r>
      <w:proofErr w:type="spellStart"/>
      <w:r w:rsidR="00535072" w:rsidRPr="001B050E">
        <w:t>ApcD</w:t>
      </w:r>
      <w:proofErr w:type="spellEnd"/>
      <w:r w:rsidR="00535072" w:rsidRPr="001B050E">
        <w:t xml:space="preserve"> and </w:t>
      </w:r>
      <w:proofErr w:type="spellStart"/>
      <w:r w:rsidR="0095458C" w:rsidRPr="001B050E">
        <w:t>ApcE</w:t>
      </w:r>
      <w:proofErr w:type="spellEnd"/>
      <w:r w:rsidR="00535072" w:rsidRPr="001B050E">
        <w:t xml:space="preserve">) in the </w:t>
      </w:r>
      <w:r w:rsidR="001C0BA0" w:rsidRPr="001B050E">
        <w:t>core</w:t>
      </w:r>
      <w:r w:rsidR="00FD69ED" w:rsidRPr="001B050E">
        <w:fldChar w:fldCharType="begin">
          <w:fldData xml:space="preserve">PEVuZE5vdGU+PENpdGU+PEF1dGhvcj5IbzwvQXV0aG9yPjxZZWFyPjIwMjA8L1llYXI+PFJlY051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</w:fldData>
        </w:fldChar>
      </w:r>
      <w:r w:rsidR="00BA70D3" w:rsidRPr="001B050E">
        <w:instrText xml:space="preserve"> ADDIN EN.CITE </w:instrText>
      </w:r>
      <w:r w:rsidR="00BA70D3" w:rsidRPr="001B050E">
        <w:fldChar w:fldCharType="begin">
          <w:fldData xml:space="preserve">PEVuZE5vdGU+PENpdGU+PEF1dGhvcj5IbzwvQXV0aG9yPjxZZWFyPjIwMjA8L1llYXI+PFJlY051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</w:fldData>
        </w:fldChar>
      </w:r>
      <w:r w:rsidR="00BA70D3" w:rsidRPr="001B050E">
        <w:instrText xml:space="preserve"> ADDIN EN.CITE.DATA </w:instrText>
      </w:r>
      <w:r w:rsidR="00BA70D3" w:rsidRPr="001B050E">
        <w:fldChar w:fldCharType="end"/>
      </w:r>
      <w:r w:rsidR="00FD69ED" w:rsidRPr="001B050E">
        <w:fldChar w:fldCharType="separate"/>
      </w:r>
      <w:r w:rsidR="005600D4" w:rsidRPr="001B050E">
        <w:rPr>
          <w:noProof/>
          <w:vertAlign w:val="superscript"/>
        </w:rPr>
        <w:t>9</w:t>
      </w:r>
      <w:r w:rsidR="00FD69ED" w:rsidRPr="001B050E">
        <w:fldChar w:fldCharType="end"/>
      </w:r>
      <w:r w:rsidR="001C0BA0" w:rsidRPr="001B050E">
        <w:t xml:space="preserve"> (</w:t>
      </w:r>
      <w:r w:rsidR="001C0BA0" w:rsidRPr="001B050E">
        <w:rPr>
          <w:b/>
        </w:rPr>
        <w:t>Figure 2</w:t>
      </w:r>
      <w:r w:rsidRPr="001B050E">
        <w:rPr>
          <w:b/>
        </w:rPr>
        <w:t>C</w:t>
      </w:r>
      <w:r w:rsidR="001C0BA0" w:rsidRPr="001B050E">
        <w:t>). These features demonstrat</w:t>
      </w:r>
      <w:r w:rsidR="00535072" w:rsidRPr="001B050E">
        <w:t>e</w:t>
      </w:r>
      <w:r w:rsidR="001C0BA0" w:rsidRPr="001B050E">
        <w:t xml:space="preserve"> that the lowest fractions</w:t>
      </w:r>
      <w:r w:rsidR="00535072" w:rsidRPr="001B050E">
        <w:t xml:space="preserve"> in the sucrose gradient</w:t>
      </w:r>
      <w:r w:rsidR="001C0BA0" w:rsidRPr="001B050E">
        <w:t xml:space="preserve"> </w:t>
      </w:r>
      <w:r w:rsidR="00535072" w:rsidRPr="001B050E">
        <w:t>contain</w:t>
      </w:r>
      <w:r w:rsidR="001C0BA0" w:rsidRPr="001B050E">
        <w:t xml:space="preserve"> intact PBS.</w:t>
      </w:r>
    </w:p>
    <w:p w14:paraId="72C278DB" w14:textId="77777777" w:rsidR="004F2519" w:rsidRPr="001B050E" w:rsidRDefault="004F2519" w:rsidP="001B050E"/>
    <w:p w14:paraId="193EB25F" w14:textId="55C15BF7" w:rsidR="001C0BA0" w:rsidRPr="001B050E" w:rsidRDefault="001C0BA0" w:rsidP="001B050E">
      <w:r w:rsidRPr="001B050E">
        <w:t xml:space="preserve">The </w:t>
      </w:r>
      <w:r w:rsidR="00535072" w:rsidRPr="001B050E">
        <w:t>dissociated PBS</w:t>
      </w:r>
      <w:r w:rsidRPr="001B050E">
        <w:t xml:space="preserve"> and </w:t>
      </w:r>
      <w:r w:rsidR="00535072" w:rsidRPr="001B050E">
        <w:t xml:space="preserve">the </w:t>
      </w:r>
      <w:r w:rsidRPr="001B050E">
        <w:t>intact PBS were separated by SDS-PAGE on an 8</w:t>
      </w:r>
      <w:r w:rsidR="00491D8D" w:rsidRPr="001B050E">
        <w:t>%</w:t>
      </w:r>
      <w:r w:rsidRPr="001B050E">
        <w:t>-20%</w:t>
      </w:r>
      <w:r w:rsidR="00613643" w:rsidRPr="001B050E">
        <w:t xml:space="preserve"> (w/v)</w:t>
      </w:r>
      <w:r w:rsidRPr="001B050E">
        <w:t xml:space="preserve"> SDS polyacrylamide linear gradient gel. The α and β subunit</w:t>
      </w:r>
      <w:r w:rsidR="00613643" w:rsidRPr="001B050E">
        <w:t>s</w:t>
      </w:r>
      <w:r w:rsidRPr="001B050E">
        <w:t xml:space="preserve"> of</w:t>
      </w:r>
      <w:r w:rsidR="00613643" w:rsidRPr="001B050E">
        <w:t xml:space="preserve"> phycocyanin</w:t>
      </w:r>
      <w:r w:rsidRPr="001B050E">
        <w:t xml:space="preserve"> and </w:t>
      </w:r>
      <w:r w:rsidR="00613643" w:rsidRPr="001B050E">
        <w:t>allophycocyanin</w:t>
      </w:r>
      <w:r w:rsidRPr="001B050E">
        <w:t xml:space="preserve"> were visible on the gel without staining (</w:t>
      </w:r>
      <w:r w:rsidRPr="001B050E">
        <w:rPr>
          <w:b/>
        </w:rPr>
        <w:t>Figure 3A</w:t>
      </w:r>
      <w:r w:rsidRPr="001B050E">
        <w:t>). The gel was subsequently stained with 10 mM ZnSO</w:t>
      </w:r>
      <w:r w:rsidRPr="001B050E">
        <w:rPr>
          <w:vertAlign w:val="subscript"/>
        </w:rPr>
        <w:t xml:space="preserve">4 </w:t>
      </w:r>
      <w:r w:rsidRPr="001B050E">
        <w:t>for 10 min. The chromophore-containing phycobiliproteins were observed by the zinc staining during UV irradiation</w:t>
      </w:r>
      <w:r w:rsidR="00206344" w:rsidRPr="001B050E">
        <w:fldChar w:fldCharType="begin">
          <w:fldData xml:space="preserve">PEVuZE5vdGU+PENpdGU+PEF1dGhvcj5IbzwvQXV0aG9yPjxZZWFyPjIwMTc8L1llYXI+PFJlY051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</w:fldData>
        </w:fldChar>
      </w:r>
      <w:r w:rsidR="00AB65F0" w:rsidRPr="001B050E">
        <w:instrText xml:space="preserve"> ADDIN EN.CITE </w:instrText>
      </w:r>
      <w:r w:rsidR="00AB65F0" w:rsidRPr="001B050E">
        <w:fldChar w:fldCharType="begin">
          <w:fldData xml:space="preserve">PEVuZE5vdGU+PENpdGU+PEF1dGhvcj5IbzwvQXV0aG9yPjxZZWFyPjIwMTc8L1llYXI+PFJlY051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</w:fldData>
        </w:fldChar>
      </w:r>
      <w:r w:rsidR="00AB65F0" w:rsidRPr="001B050E">
        <w:instrText xml:space="preserve"> ADDIN EN.CITE.DATA </w:instrText>
      </w:r>
      <w:r w:rsidR="00AB65F0" w:rsidRPr="001B050E">
        <w:fldChar w:fldCharType="end"/>
      </w:r>
      <w:r w:rsidR="00206344" w:rsidRPr="001B050E">
        <w:fldChar w:fldCharType="separate"/>
      </w:r>
      <w:r w:rsidR="005600D4" w:rsidRPr="001B050E">
        <w:rPr>
          <w:noProof/>
          <w:vertAlign w:val="superscript"/>
        </w:rPr>
        <w:t>8</w:t>
      </w:r>
      <w:r w:rsidR="00206344" w:rsidRPr="001B050E">
        <w:fldChar w:fldCharType="end"/>
      </w:r>
      <w:r w:rsidRPr="001B050E">
        <w:t>. Phycobiliprotein subunits (1</w:t>
      </w:r>
      <w:r w:rsidR="004D4978" w:rsidRPr="001B050E">
        <w:t>4-</w:t>
      </w:r>
      <w:r w:rsidRPr="001B050E">
        <w:t xml:space="preserve">21 </w:t>
      </w:r>
      <w:proofErr w:type="spellStart"/>
      <w:r w:rsidRPr="001B050E">
        <w:t>kDa</w:t>
      </w:r>
      <w:proofErr w:type="spellEnd"/>
      <w:r w:rsidRPr="001B050E">
        <w:t>) are strongly fluorescent</w:t>
      </w:r>
      <w:r w:rsidR="004D4978" w:rsidRPr="001B050E">
        <w:t>,</w:t>
      </w:r>
      <w:r w:rsidRPr="001B050E">
        <w:t xml:space="preserve"> and the </w:t>
      </w:r>
      <w:proofErr w:type="spellStart"/>
      <w:r w:rsidRPr="001B050E">
        <w:t>ApcE</w:t>
      </w:r>
      <w:proofErr w:type="spellEnd"/>
      <w:r w:rsidRPr="001B050E">
        <w:t xml:space="preserve"> (arrow) showed </w:t>
      </w:r>
      <w:r w:rsidR="00535072" w:rsidRPr="001B050E">
        <w:t xml:space="preserve">weak </w:t>
      </w:r>
      <w:r w:rsidRPr="001B050E">
        <w:t>fluorescence (</w:t>
      </w:r>
      <w:r w:rsidRPr="001B050E">
        <w:rPr>
          <w:b/>
        </w:rPr>
        <w:t>Figure 3B</w:t>
      </w:r>
      <w:r w:rsidRPr="001B050E">
        <w:t>). Further</w:t>
      </w:r>
      <w:r w:rsidR="0043092F" w:rsidRPr="001B050E">
        <w:t>,</w:t>
      </w:r>
      <w:r w:rsidRPr="001B050E">
        <w:t xml:space="preserve"> Coomassie </w:t>
      </w:r>
      <w:r w:rsidR="00FF5141" w:rsidRPr="001B050E">
        <w:t xml:space="preserve">Blue </w:t>
      </w:r>
      <w:r w:rsidRPr="001B050E">
        <w:t>staining show</w:t>
      </w:r>
      <w:r w:rsidR="003B5A36" w:rsidRPr="001B050E">
        <w:t>s</w:t>
      </w:r>
      <w:r w:rsidRPr="001B050E">
        <w:t xml:space="preserve"> the differen</w:t>
      </w:r>
      <w:r w:rsidR="0043092F" w:rsidRPr="001B050E">
        <w:t>t</w:t>
      </w:r>
      <w:r w:rsidRPr="001B050E">
        <w:t xml:space="preserve"> </w:t>
      </w:r>
      <w:r w:rsidR="003B5A36" w:rsidRPr="001B050E">
        <w:t xml:space="preserve">protein composition </w:t>
      </w:r>
      <w:r w:rsidRPr="001B050E">
        <w:t xml:space="preserve">between the </w:t>
      </w:r>
      <w:r w:rsidR="003B5A36" w:rsidRPr="001B050E">
        <w:t xml:space="preserve">dissociated PBS </w:t>
      </w:r>
      <w:r w:rsidRPr="001B050E">
        <w:t xml:space="preserve">fractions and the intact PBS fractions </w:t>
      </w:r>
      <w:r w:rsidR="003B5A36" w:rsidRPr="001B050E">
        <w:t>(</w:t>
      </w:r>
      <w:r w:rsidRPr="001B050E">
        <w:rPr>
          <w:b/>
        </w:rPr>
        <w:t>Figure 3C</w:t>
      </w:r>
      <w:r w:rsidR="003B5A36" w:rsidRPr="001B050E">
        <w:rPr>
          <w:b/>
        </w:rPr>
        <w:t>)</w:t>
      </w:r>
      <w:r w:rsidRPr="001B050E">
        <w:t xml:space="preserve">. The upper fractions contain other non-PBS water-soluble proteins as more </w:t>
      </w:r>
      <w:r w:rsidR="003B5A36" w:rsidRPr="001B050E">
        <w:t xml:space="preserve">proteins </w:t>
      </w:r>
      <w:r w:rsidR="001D61C3" w:rsidRPr="001B050E">
        <w:t xml:space="preserve">are </w:t>
      </w:r>
      <w:r w:rsidR="003B5A36" w:rsidRPr="001B050E">
        <w:t>stained</w:t>
      </w:r>
      <w:r w:rsidRPr="001B050E">
        <w:t xml:space="preserve"> than </w:t>
      </w:r>
      <w:r w:rsidR="00725F5D" w:rsidRPr="001B050E">
        <w:t xml:space="preserve">in </w:t>
      </w:r>
      <w:r w:rsidRPr="001B050E">
        <w:t xml:space="preserve">intact PBS fractions. The intact PBS </w:t>
      </w:r>
      <w:r w:rsidR="003B5A36" w:rsidRPr="001B050E">
        <w:t>in</w:t>
      </w:r>
      <w:r w:rsidRPr="001B050E">
        <w:t xml:space="preserve"> Syn6803 show</w:t>
      </w:r>
      <w:r w:rsidR="003B5A36" w:rsidRPr="001B050E">
        <w:t>s</w:t>
      </w:r>
      <w:r w:rsidRPr="001B050E">
        <w:t xml:space="preserve"> </w:t>
      </w:r>
      <w:r w:rsidR="00D40F27" w:rsidRPr="001B050E">
        <w:t>a</w:t>
      </w:r>
      <w:r w:rsidR="00A10B8B" w:rsidRPr="001B050E">
        <w:t xml:space="preserve"> prominent</w:t>
      </w:r>
      <w:r w:rsidR="00D40F27" w:rsidRPr="001B050E">
        <w:t xml:space="preserve"> </w:t>
      </w:r>
      <w:proofErr w:type="spellStart"/>
      <w:r w:rsidR="00D40F27" w:rsidRPr="001B050E">
        <w:t>ApcE</w:t>
      </w:r>
      <w:proofErr w:type="spellEnd"/>
      <w:r w:rsidR="00D40F27" w:rsidRPr="001B050E">
        <w:t xml:space="preserve"> band (arrow) lacking</w:t>
      </w:r>
      <w:r w:rsidR="003B5A36" w:rsidRPr="001B050E">
        <w:t xml:space="preserve"> in the dissociated PBS fractions (</w:t>
      </w:r>
      <w:r w:rsidR="003B5A36" w:rsidRPr="001B050E">
        <w:rPr>
          <w:b/>
        </w:rPr>
        <w:t>Figure 3C</w:t>
      </w:r>
      <w:r w:rsidR="003B5A36" w:rsidRPr="001B050E">
        <w:t>)</w:t>
      </w:r>
      <w:r w:rsidRPr="001B050E">
        <w:t>.</w:t>
      </w:r>
    </w:p>
    <w:p w14:paraId="7231545F" w14:textId="27D8C5B0" w:rsidR="00361861" w:rsidRPr="001B050E" w:rsidRDefault="00361861" w:rsidP="001B050E"/>
    <w:p w14:paraId="509C13CF" w14:textId="7917D100" w:rsidR="00361861" w:rsidRPr="001B050E" w:rsidRDefault="00361861" w:rsidP="001B050E">
      <w:r w:rsidRPr="001B050E">
        <w:t>The volume ratio between the PBS extract and the sucrose gradient is critical for obtaining sharp bands in the sucrose gradient after ultracentrifugation. The suggested ratio of solubilized PBS extracts to sucrose gradient solution is 1:10. Based on previous experience, making the sucrose gradient in 40 mL centrifuge tubes show</w:t>
      </w:r>
      <w:r w:rsidR="000D5081" w:rsidRPr="001B050E">
        <w:t>s a higher resolution than the sucrose gradient made in the 13 mL tubes</w:t>
      </w:r>
      <w:r w:rsidRPr="001B050E">
        <w:t xml:space="preserve">. The discontinuous sucrose gradient diffuses over time because of vibration on the bench. Therefore, the 13 mL centrifuge tube can be a good choice for handling lots of samples </w:t>
      </w:r>
      <w:r w:rsidR="004E4639" w:rsidRPr="001B050E">
        <w:t>simultaneously</w:t>
      </w:r>
      <w:r w:rsidRPr="001B050E">
        <w:t xml:space="preserve">. To demonstrate that, the sucrose gradients in 13 mL centrifuge tubes at the </w:t>
      </w:r>
      <w:r w:rsidRPr="001B050E">
        <w:lastRenderedPageBreak/>
        <w:t>ratios as 1:3 and 1:10 have been prepared between the crude extracts of Syn6803 or JSC-1 to the sucrose gradient solution (</w:t>
      </w:r>
      <w:r w:rsidRPr="001B050E">
        <w:rPr>
          <w:b/>
        </w:rPr>
        <w:t>Figure 4A)</w:t>
      </w:r>
      <w:r w:rsidRPr="001B050E">
        <w:t xml:space="preserve">. After ultracentrifugation, the sucrose gradient prepared at ratio 1:3 displays wider bands </w:t>
      </w:r>
      <w:r w:rsidR="00072B7F" w:rsidRPr="001B050E">
        <w:t>than</w:t>
      </w:r>
      <w:r w:rsidRPr="001B050E">
        <w:t xml:space="preserve"> the gradient made at ratio 1:10 (</w:t>
      </w:r>
      <w:r w:rsidRPr="001B050E">
        <w:rPr>
          <w:b/>
        </w:rPr>
        <w:t>Figure 4B</w:t>
      </w:r>
      <w:r w:rsidRPr="001B050E">
        <w:t xml:space="preserve">). The lowest fractions of each gradient contain intact PBS, confirmed by 77K fluorescent emission </w:t>
      </w:r>
      <w:r w:rsidR="00176839" w:rsidRPr="001B050E">
        <w:t>spectroscopy</w:t>
      </w:r>
      <w:r w:rsidRPr="001B050E">
        <w:t>.</w:t>
      </w:r>
    </w:p>
    <w:p w14:paraId="079B5679" w14:textId="77777777" w:rsidR="006E4797" w:rsidRPr="001B050E" w:rsidRDefault="006E4797" w:rsidP="001B050E">
      <w:pPr>
        <w:rPr>
          <w:color w:val="808080"/>
        </w:rPr>
      </w:pPr>
    </w:p>
    <w:p w14:paraId="6D510784" w14:textId="585A3938" w:rsidR="006E4797" w:rsidRPr="001B050E" w:rsidRDefault="00551D82" w:rsidP="001B050E">
      <w:pPr>
        <w:rPr>
          <w:color w:val="808080"/>
          <w:lang w:eastAsia="zh-TW"/>
        </w:rPr>
      </w:pPr>
      <w:r w:rsidRPr="001B050E">
        <w:rPr>
          <w:b/>
        </w:rPr>
        <w:t>FIGURE LEGENDS:</w:t>
      </w:r>
    </w:p>
    <w:p w14:paraId="11631BAF" w14:textId="77777777" w:rsidR="001C0BA0" w:rsidRPr="001B050E" w:rsidRDefault="001C0BA0" w:rsidP="001B050E">
      <w:pPr>
        <w:rPr>
          <w:b/>
        </w:rPr>
      </w:pPr>
    </w:p>
    <w:p w14:paraId="2077D6CB" w14:textId="1080B0F4" w:rsidR="001C0BA0" w:rsidRPr="001B050E" w:rsidRDefault="001C0BA0" w:rsidP="001B050E">
      <w:pPr>
        <w:rPr>
          <w:b/>
        </w:rPr>
      </w:pPr>
      <w:r w:rsidRPr="001B050E">
        <w:rPr>
          <w:b/>
        </w:rPr>
        <w:t xml:space="preserve">Figure 1: </w:t>
      </w:r>
      <w:r w:rsidR="007F54B8" w:rsidRPr="001B050E">
        <w:rPr>
          <w:b/>
        </w:rPr>
        <w:t>Disruption</w:t>
      </w:r>
      <w:r w:rsidRPr="001B050E">
        <w:rPr>
          <w:b/>
        </w:rPr>
        <w:t xml:space="preserve"> of Syn6803 and JSC-1 cells and sucrose gradient </w:t>
      </w:r>
      <w:r w:rsidR="007F54B8" w:rsidRPr="001B050E">
        <w:rPr>
          <w:b/>
        </w:rPr>
        <w:t>ultracentrifugation</w:t>
      </w:r>
      <w:r w:rsidRPr="001B050E">
        <w:rPr>
          <w:bCs/>
        </w:rPr>
        <w:t>.</w:t>
      </w:r>
      <w:r w:rsidR="000A4401" w:rsidRPr="001B050E">
        <w:rPr>
          <w:bCs/>
        </w:rPr>
        <w:t xml:space="preserve"> </w:t>
      </w:r>
      <w:r w:rsidR="001F2518" w:rsidRPr="001B050E">
        <w:rPr>
          <w:bCs/>
        </w:rPr>
        <w:t>(</w:t>
      </w:r>
      <w:r w:rsidR="00024F68" w:rsidRPr="001B050E">
        <w:rPr>
          <w:b/>
        </w:rPr>
        <w:t>A</w:t>
      </w:r>
      <w:r w:rsidR="001F2518" w:rsidRPr="001B050E">
        <w:rPr>
          <w:bCs/>
        </w:rPr>
        <w:t>)</w:t>
      </w:r>
      <w:r w:rsidR="001F2518" w:rsidRPr="001B050E">
        <w:t xml:space="preserve"> Schematic illustration of preparing the discontinued sucrose gradient in a 40 mL centrifuge tube.</w:t>
      </w:r>
      <w:r w:rsidR="001F2518" w:rsidRPr="001B050E">
        <w:rPr>
          <w:b/>
        </w:rPr>
        <w:t xml:space="preserve"> </w:t>
      </w:r>
      <w:r w:rsidRPr="001B050E">
        <w:rPr>
          <w:bCs/>
        </w:rPr>
        <w:t>(</w:t>
      </w:r>
      <w:r w:rsidR="001F2518" w:rsidRPr="001B050E">
        <w:rPr>
          <w:b/>
        </w:rPr>
        <w:t>B</w:t>
      </w:r>
      <w:r w:rsidRPr="001B050E">
        <w:rPr>
          <w:bCs/>
        </w:rPr>
        <w:t>)</w:t>
      </w:r>
      <w:r w:rsidRPr="001B050E">
        <w:rPr>
          <w:b/>
        </w:rPr>
        <w:t xml:space="preserve"> </w:t>
      </w:r>
      <w:r w:rsidRPr="001B050E">
        <w:t xml:space="preserve">The </w:t>
      </w:r>
      <w:r w:rsidR="007F54B8" w:rsidRPr="001B050E">
        <w:t>screw-cap vials we</w:t>
      </w:r>
      <w:r w:rsidRPr="001B050E">
        <w:t>re filled with 0.4 g of glass beads and 1 mL of cell suspension of Syn6803 or JSC-1</w:t>
      </w:r>
      <w:r w:rsidR="007F54B8" w:rsidRPr="001B050E">
        <w:t>, and</w:t>
      </w:r>
      <w:r w:rsidRPr="001B050E">
        <w:t xml:space="preserve"> then </w:t>
      </w:r>
      <w:r w:rsidR="007F54B8" w:rsidRPr="001B050E">
        <w:t xml:space="preserve">the </w:t>
      </w:r>
      <w:r w:rsidRPr="001B050E">
        <w:t xml:space="preserve">cells </w:t>
      </w:r>
      <w:r w:rsidR="007F54B8" w:rsidRPr="001B050E">
        <w:t xml:space="preserve">were </w:t>
      </w:r>
      <w:r w:rsidRPr="001B050E">
        <w:t xml:space="preserve">lysed </w:t>
      </w:r>
      <w:r w:rsidR="007F54B8" w:rsidRPr="001B050E">
        <w:t>by</w:t>
      </w:r>
      <w:r w:rsidRPr="001B050E">
        <w:t xml:space="preserve"> a bead</w:t>
      </w:r>
      <w:r w:rsidR="00E43EC9" w:rsidRPr="001B050E">
        <w:t>-</w:t>
      </w:r>
      <w:r w:rsidRPr="001B050E">
        <w:t xml:space="preserve">beater. </w:t>
      </w:r>
      <w:r w:rsidRPr="001B050E">
        <w:rPr>
          <w:bCs/>
        </w:rPr>
        <w:t>(</w:t>
      </w:r>
      <w:r w:rsidR="001F2518" w:rsidRPr="001B050E">
        <w:rPr>
          <w:b/>
        </w:rPr>
        <w:t>C</w:t>
      </w:r>
      <w:r w:rsidRPr="001B050E">
        <w:rPr>
          <w:bCs/>
        </w:rPr>
        <w:t xml:space="preserve">) </w:t>
      </w:r>
      <w:r w:rsidRPr="001B050E">
        <w:t xml:space="preserve">The supernatant of </w:t>
      </w:r>
      <w:r w:rsidR="007F54B8" w:rsidRPr="001B050E">
        <w:t>T</w:t>
      </w:r>
      <w:r w:rsidRPr="001B050E">
        <w:t xml:space="preserve">riton X-100 solubilized extract </w:t>
      </w:r>
      <w:r w:rsidR="007F54B8" w:rsidRPr="001B050E">
        <w:t xml:space="preserve">was </w:t>
      </w:r>
      <w:r w:rsidRPr="001B050E">
        <w:t xml:space="preserve">layered </w:t>
      </w:r>
      <w:r w:rsidR="007F54B8" w:rsidRPr="001B050E">
        <w:t>on the top of</w:t>
      </w:r>
      <w:r w:rsidRPr="001B050E">
        <w:t xml:space="preserve"> a sucrose density gradient.</w:t>
      </w:r>
      <w:r w:rsidR="00A25BD1" w:rsidRPr="001B050E">
        <w:t xml:space="preserve"> </w:t>
      </w:r>
      <w:r w:rsidRPr="001B050E">
        <w:rPr>
          <w:bCs/>
        </w:rPr>
        <w:t>(</w:t>
      </w:r>
      <w:r w:rsidR="00A25BD1" w:rsidRPr="001B050E">
        <w:rPr>
          <w:b/>
        </w:rPr>
        <w:t>D</w:t>
      </w:r>
      <w:r w:rsidRPr="001B050E">
        <w:rPr>
          <w:bCs/>
        </w:rPr>
        <w:t>)</w:t>
      </w:r>
      <w:r w:rsidRPr="001B050E">
        <w:rPr>
          <w:b/>
        </w:rPr>
        <w:t xml:space="preserve"> </w:t>
      </w:r>
      <w:r w:rsidRPr="001B050E">
        <w:t xml:space="preserve">After </w:t>
      </w:r>
      <w:r w:rsidR="007F54B8" w:rsidRPr="001B050E">
        <w:t xml:space="preserve">centrifugation for </w:t>
      </w:r>
      <w:r w:rsidR="00D941E5" w:rsidRPr="001B050E">
        <w:t>18</w:t>
      </w:r>
      <w:r w:rsidRPr="001B050E">
        <w:t xml:space="preserve"> h</w:t>
      </w:r>
      <w:r w:rsidR="007F54B8" w:rsidRPr="001B050E">
        <w:t>,</w:t>
      </w:r>
      <w:r w:rsidRPr="001B050E">
        <w:t xml:space="preserve"> the PBS </w:t>
      </w:r>
      <w:r w:rsidR="007F54B8" w:rsidRPr="001B050E">
        <w:t xml:space="preserve">fractions were visualized </w:t>
      </w:r>
      <w:r w:rsidRPr="001B050E">
        <w:t xml:space="preserve">as clear blue bands in the gradient </w:t>
      </w:r>
      <w:r w:rsidR="007F54B8" w:rsidRPr="001B050E">
        <w:t>in</w:t>
      </w:r>
      <w:r w:rsidRPr="001B050E">
        <w:t xml:space="preserve"> Syn6803</w:t>
      </w:r>
      <w:r w:rsidRPr="001B050E">
        <w:rPr>
          <w:b/>
        </w:rPr>
        <w:t xml:space="preserve"> </w:t>
      </w:r>
      <w:r w:rsidR="007F54B8" w:rsidRPr="001B050E">
        <w:t xml:space="preserve">and as </w:t>
      </w:r>
      <w:r w:rsidRPr="001B050E">
        <w:t>purple bands</w:t>
      </w:r>
      <w:r w:rsidR="007F54B8" w:rsidRPr="001B050E">
        <w:t xml:space="preserve"> in</w:t>
      </w:r>
      <w:r w:rsidRPr="001B050E">
        <w:t xml:space="preserve"> JSC-1.</w:t>
      </w:r>
    </w:p>
    <w:p w14:paraId="56495B99" w14:textId="77777777" w:rsidR="000A4401" w:rsidRPr="001B050E" w:rsidRDefault="000A4401" w:rsidP="001B050E">
      <w:pPr>
        <w:autoSpaceDE w:val="0"/>
        <w:autoSpaceDN w:val="0"/>
        <w:adjustRightInd w:val="0"/>
        <w:rPr>
          <w:b/>
        </w:rPr>
      </w:pPr>
    </w:p>
    <w:p w14:paraId="04EC9D2A" w14:textId="35623721" w:rsidR="001C0BA0" w:rsidRPr="001B050E" w:rsidRDefault="001C0BA0" w:rsidP="001B050E">
      <w:pPr>
        <w:autoSpaceDE w:val="0"/>
        <w:autoSpaceDN w:val="0"/>
        <w:adjustRightInd w:val="0"/>
        <w:rPr>
          <w:b/>
        </w:rPr>
      </w:pPr>
      <w:r w:rsidRPr="001B050E">
        <w:rPr>
          <w:b/>
        </w:rPr>
        <w:t xml:space="preserve">Figure 2: Spectroscopic characterization of different fractions of sucrose </w:t>
      </w:r>
      <w:r w:rsidR="003B5A36" w:rsidRPr="001B050E">
        <w:rPr>
          <w:b/>
        </w:rPr>
        <w:t>gradients</w:t>
      </w:r>
      <w:r w:rsidRPr="001B050E">
        <w:rPr>
          <w:bCs/>
        </w:rPr>
        <w:t>.</w:t>
      </w:r>
      <w:r w:rsidR="00766C50" w:rsidRPr="001B050E">
        <w:rPr>
          <w:bCs/>
        </w:rPr>
        <w:t xml:space="preserve"> (</w:t>
      </w:r>
      <w:r w:rsidR="00766C50" w:rsidRPr="001B050E">
        <w:rPr>
          <w:b/>
        </w:rPr>
        <w:t>A</w:t>
      </w:r>
      <w:r w:rsidR="00766C50" w:rsidRPr="001B050E">
        <w:rPr>
          <w:bCs/>
        </w:rPr>
        <w:t xml:space="preserve">) </w:t>
      </w:r>
      <w:r w:rsidR="003658E4" w:rsidRPr="001B050E">
        <w:t xml:space="preserve">Absorption spectra </w:t>
      </w:r>
      <w:r w:rsidR="006332FD" w:rsidRPr="001B050E">
        <w:t>of</w:t>
      </w:r>
      <w:r w:rsidR="003658E4" w:rsidRPr="001B050E">
        <w:t xml:space="preserve"> dissociated PBS and intact PBS fractions from JSC-1 and Syn6803.</w:t>
      </w:r>
      <w:r w:rsidR="00766C50" w:rsidRPr="001B050E">
        <w:rPr>
          <w:b/>
        </w:rPr>
        <w:t xml:space="preserve"> </w:t>
      </w:r>
      <w:r w:rsidRPr="001B050E">
        <w:t xml:space="preserve">Fluorescence emission spectra </w:t>
      </w:r>
      <w:r w:rsidR="001F2518" w:rsidRPr="001B050E">
        <w:t xml:space="preserve">were </w:t>
      </w:r>
      <w:r w:rsidR="007F54B8" w:rsidRPr="001B050E">
        <w:t>measured</w:t>
      </w:r>
      <w:r w:rsidRPr="001B050E">
        <w:t xml:space="preserve"> </w:t>
      </w:r>
      <w:r w:rsidR="001F2518" w:rsidRPr="001B050E">
        <w:t xml:space="preserve">at 77 K </w:t>
      </w:r>
      <w:r w:rsidRPr="001B050E">
        <w:t xml:space="preserve">using </w:t>
      </w:r>
      <w:r w:rsidR="001F2518" w:rsidRPr="001B050E">
        <w:t xml:space="preserve">the </w:t>
      </w:r>
      <w:r w:rsidRPr="001B050E">
        <w:t xml:space="preserve">excitation wavelength </w:t>
      </w:r>
      <w:r w:rsidR="007F54B8" w:rsidRPr="001B050E">
        <w:t>at</w:t>
      </w:r>
      <w:r w:rsidRPr="001B050E">
        <w:t xml:space="preserve"> 580 nm for</w:t>
      </w:r>
      <w:r w:rsidR="007F54B8" w:rsidRPr="001B050E">
        <w:rPr>
          <w:b/>
        </w:rPr>
        <w:t xml:space="preserve"> </w:t>
      </w:r>
      <w:r w:rsidR="007F54B8" w:rsidRPr="001B050E">
        <w:rPr>
          <w:bCs/>
        </w:rPr>
        <w:t>(</w:t>
      </w:r>
      <w:r w:rsidR="003658E4" w:rsidRPr="001B050E">
        <w:rPr>
          <w:b/>
        </w:rPr>
        <w:t>B</w:t>
      </w:r>
      <w:r w:rsidR="007F54B8" w:rsidRPr="001B050E">
        <w:rPr>
          <w:bCs/>
        </w:rPr>
        <w:t xml:space="preserve">) </w:t>
      </w:r>
      <w:r w:rsidR="007F54B8" w:rsidRPr="001B050E">
        <w:t xml:space="preserve">the dissociated PBS </w:t>
      </w:r>
      <w:r w:rsidRPr="001B050E">
        <w:t xml:space="preserve">fractions </w:t>
      </w:r>
      <w:r w:rsidR="007F54B8" w:rsidRPr="001B050E">
        <w:t xml:space="preserve">and </w:t>
      </w:r>
      <w:r w:rsidR="007F54B8" w:rsidRPr="001B050E">
        <w:rPr>
          <w:bCs/>
        </w:rPr>
        <w:t>(</w:t>
      </w:r>
      <w:r w:rsidR="003658E4" w:rsidRPr="001B050E">
        <w:rPr>
          <w:b/>
        </w:rPr>
        <w:t>C</w:t>
      </w:r>
      <w:r w:rsidR="007F54B8" w:rsidRPr="001B050E">
        <w:rPr>
          <w:bCs/>
        </w:rPr>
        <w:t>)</w:t>
      </w:r>
      <w:r w:rsidR="007F54B8" w:rsidRPr="001B050E">
        <w:t xml:space="preserve"> the intact PBS fractions </w:t>
      </w:r>
      <w:r w:rsidRPr="001B050E">
        <w:t xml:space="preserve">of Syn6803 and JSC-1. </w:t>
      </w:r>
    </w:p>
    <w:p w14:paraId="0455F7A1" w14:textId="77777777" w:rsidR="001C0BA0" w:rsidRPr="001B050E" w:rsidRDefault="001C0BA0" w:rsidP="001B050E"/>
    <w:p w14:paraId="15377CFE" w14:textId="2563A8FE" w:rsidR="001C0BA0" w:rsidRPr="001B050E" w:rsidRDefault="001C0BA0" w:rsidP="001B050E">
      <w:pPr>
        <w:rPr>
          <w:b/>
        </w:rPr>
      </w:pPr>
      <w:r w:rsidRPr="001B050E">
        <w:rPr>
          <w:b/>
        </w:rPr>
        <w:t xml:space="preserve">Figure 3: </w:t>
      </w:r>
      <w:r w:rsidRPr="001B050E">
        <w:rPr>
          <w:b/>
          <w:bCs/>
        </w:rPr>
        <w:t>SDS-PAGE analysis of PBS isolated from sucrose gradients</w:t>
      </w:r>
      <w:r w:rsidRPr="001B050E">
        <w:rPr>
          <w:b/>
        </w:rPr>
        <w:t>.</w:t>
      </w:r>
      <w:r w:rsidR="008E653D" w:rsidRPr="001B050E">
        <w:rPr>
          <w:b/>
        </w:rPr>
        <w:t xml:space="preserve"> </w:t>
      </w:r>
      <w:r w:rsidR="007F54B8" w:rsidRPr="001B050E">
        <w:t xml:space="preserve">The dissociated and the intact PBS </w:t>
      </w:r>
      <w:r w:rsidRPr="001B050E">
        <w:t xml:space="preserve">fractions were </w:t>
      </w:r>
      <w:r w:rsidR="007F54B8" w:rsidRPr="001B050E">
        <w:t xml:space="preserve">quantified (20 </w:t>
      </w:r>
      <w:proofErr w:type="spellStart"/>
      <w:r w:rsidR="007F54B8" w:rsidRPr="001B050E">
        <w:t>μg</w:t>
      </w:r>
      <w:proofErr w:type="spellEnd"/>
      <w:r w:rsidR="007F54B8" w:rsidRPr="001B050E">
        <w:t xml:space="preserve"> </w:t>
      </w:r>
      <w:r w:rsidR="001F2518" w:rsidRPr="001B050E">
        <w:t xml:space="preserve">protein </w:t>
      </w:r>
      <w:r w:rsidR="007F54B8" w:rsidRPr="001B050E">
        <w:t xml:space="preserve">per lane) and </w:t>
      </w:r>
      <w:r w:rsidRPr="001B050E">
        <w:t>loaded onto an 8</w:t>
      </w:r>
      <w:r w:rsidR="002B177E" w:rsidRPr="001B050E">
        <w:t>%</w:t>
      </w:r>
      <w:r w:rsidRPr="001B050E">
        <w:t xml:space="preserve">-20% </w:t>
      </w:r>
      <w:r w:rsidR="001F2518" w:rsidRPr="001B050E">
        <w:t xml:space="preserve">(w/v) </w:t>
      </w:r>
      <w:r w:rsidRPr="001B050E">
        <w:t>gradient polyacrylamide gel</w:t>
      </w:r>
      <w:r w:rsidR="007F54B8" w:rsidRPr="001B050E">
        <w:t>. After gel electrophoresis, the gel</w:t>
      </w:r>
      <w:r w:rsidRPr="001B050E">
        <w:t xml:space="preserve"> </w:t>
      </w:r>
      <w:r w:rsidR="007F54B8" w:rsidRPr="001B050E">
        <w:t>was</w:t>
      </w:r>
      <w:r w:rsidRPr="001B050E">
        <w:t xml:space="preserve"> visualized by </w:t>
      </w:r>
      <w:r w:rsidR="007F54B8" w:rsidRPr="001B050E">
        <w:t>zinc</w:t>
      </w:r>
      <w:r w:rsidRPr="001B050E">
        <w:t xml:space="preserve"> staining </w:t>
      </w:r>
      <w:r w:rsidR="007F54B8" w:rsidRPr="001B050E">
        <w:t>and</w:t>
      </w:r>
      <w:r w:rsidRPr="001B050E">
        <w:t xml:space="preserve"> Coomassie Blue staining</w:t>
      </w:r>
      <w:r w:rsidR="007F54B8" w:rsidRPr="001B050E">
        <w:t>, subsequently</w:t>
      </w:r>
      <w:r w:rsidRPr="001B050E">
        <w:t xml:space="preserve">. </w:t>
      </w:r>
      <w:r w:rsidRPr="001B050E">
        <w:rPr>
          <w:bCs/>
        </w:rPr>
        <w:t>(</w:t>
      </w:r>
      <w:r w:rsidRPr="001B050E">
        <w:rPr>
          <w:b/>
        </w:rPr>
        <w:t>A</w:t>
      </w:r>
      <w:r w:rsidRPr="001B050E">
        <w:rPr>
          <w:bCs/>
        </w:rPr>
        <w:t>)</w:t>
      </w:r>
      <w:r w:rsidRPr="001B050E">
        <w:rPr>
          <w:b/>
        </w:rPr>
        <w:t xml:space="preserve"> </w:t>
      </w:r>
      <w:r w:rsidRPr="001B050E">
        <w:t xml:space="preserve">The color of phycobiliproteins </w:t>
      </w:r>
      <w:r w:rsidR="007F54B8" w:rsidRPr="001B050E">
        <w:t xml:space="preserve">is visible </w:t>
      </w:r>
      <w:r w:rsidRPr="001B050E">
        <w:t>on the gel without staining</w:t>
      </w:r>
      <w:r w:rsidR="007F54B8" w:rsidRPr="001B050E">
        <w:t>.</w:t>
      </w:r>
      <w:r w:rsidRPr="001B050E">
        <w:t xml:space="preserve"> </w:t>
      </w:r>
      <w:r w:rsidRPr="001B050E">
        <w:rPr>
          <w:bCs/>
        </w:rPr>
        <w:t>(</w:t>
      </w:r>
      <w:r w:rsidRPr="001B050E">
        <w:rPr>
          <w:b/>
        </w:rPr>
        <w:t>B</w:t>
      </w:r>
      <w:r w:rsidRPr="001B050E">
        <w:rPr>
          <w:bCs/>
        </w:rPr>
        <w:t xml:space="preserve">) </w:t>
      </w:r>
      <w:r w:rsidR="002B177E" w:rsidRPr="001B050E">
        <w:t>Z</w:t>
      </w:r>
      <w:r w:rsidR="00581E4D" w:rsidRPr="001B050E">
        <w:t>inc-</w:t>
      </w:r>
      <w:r w:rsidR="007F54B8" w:rsidRPr="001B050E">
        <w:t xml:space="preserve">stained gel shows the fluorescence </w:t>
      </w:r>
      <w:r w:rsidRPr="001B050E">
        <w:t xml:space="preserve">of </w:t>
      </w:r>
      <w:r w:rsidR="007F54B8" w:rsidRPr="001B050E">
        <w:t>phycobiliproteins</w:t>
      </w:r>
      <w:r w:rsidRPr="001B050E">
        <w:t xml:space="preserve">. </w:t>
      </w:r>
      <w:r w:rsidRPr="001B050E">
        <w:rPr>
          <w:bCs/>
        </w:rPr>
        <w:t>(</w:t>
      </w:r>
      <w:r w:rsidRPr="001B050E">
        <w:rPr>
          <w:b/>
        </w:rPr>
        <w:t>C</w:t>
      </w:r>
      <w:r w:rsidRPr="001B050E">
        <w:rPr>
          <w:bCs/>
        </w:rPr>
        <w:t>)</w:t>
      </w:r>
      <w:r w:rsidRPr="001B050E">
        <w:t xml:space="preserve"> The gel stained with Coomassie Blue</w:t>
      </w:r>
      <w:r w:rsidR="007F54B8" w:rsidRPr="001B050E">
        <w:t xml:space="preserve"> show phycobiliproteins and other proteins</w:t>
      </w:r>
      <w:r w:rsidRPr="001B050E">
        <w:t>.</w:t>
      </w:r>
      <w:r w:rsidR="00774B81" w:rsidRPr="001B050E">
        <w:t xml:space="preserve"> The arrows indicate the position</w:t>
      </w:r>
      <w:r w:rsidR="00041066" w:rsidRPr="001B050E">
        <w:rPr>
          <w:lang w:eastAsia="zh-TW"/>
        </w:rPr>
        <w:t>s</w:t>
      </w:r>
      <w:r w:rsidR="00774B81" w:rsidRPr="001B050E">
        <w:t xml:space="preserve"> of the </w:t>
      </w:r>
      <w:proofErr w:type="spellStart"/>
      <w:r w:rsidR="00774B81" w:rsidRPr="001B050E">
        <w:t>ApcE</w:t>
      </w:r>
      <w:proofErr w:type="spellEnd"/>
      <w:r w:rsidR="00774B81" w:rsidRPr="001B050E">
        <w:t>.</w:t>
      </w:r>
    </w:p>
    <w:p w14:paraId="0CC2E6D5" w14:textId="77777777" w:rsidR="001C0BA0" w:rsidRPr="001B050E" w:rsidRDefault="001C0BA0" w:rsidP="001B050E">
      <w:pPr>
        <w:rPr>
          <w:b/>
        </w:rPr>
      </w:pPr>
    </w:p>
    <w:p w14:paraId="1B21D0F3" w14:textId="6EA1749E" w:rsidR="001C0BA0" w:rsidRPr="001B050E" w:rsidRDefault="001C0BA0" w:rsidP="001B050E">
      <w:pPr>
        <w:rPr>
          <w:b/>
        </w:rPr>
      </w:pPr>
      <w:r w:rsidRPr="001B050E">
        <w:rPr>
          <w:b/>
        </w:rPr>
        <w:t xml:space="preserve">Figure 4: The sucrose gradient </w:t>
      </w:r>
      <w:r w:rsidR="001F2518" w:rsidRPr="001B050E">
        <w:rPr>
          <w:b/>
        </w:rPr>
        <w:t>made in</w:t>
      </w:r>
      <w:r w:rsidRPr="001B050E">
        <w:rPr>
          <w:b/>
        </w:rPr>
        <w:t xml:space="preserve"> 13 mL centrifuge tubes</w:t>
      </w:r>
      <w:r w:rsidR="002D7DF0" w:rsidRPr="001B050E">
        <w:rPr>
          <w:bCs/>
        </w:rPr>
        <w:t xml:space="preserve">. </w:t>
      </w:r>
      <w:r w:rsidR="00024F68" w:rsidRPr="001B050E">
        <w:rPr>
          <w:bCs/>
          <w:lang w:eastAsia="zh-TW"/>
        </w:rPr>
        <w:t>T</w:t>
      </w:r>
      <w:r w:rsidR="00024F68" w:rsidRPr="001B050E">
        <w:rPr>
          <w:lang w:eastAsia="zh-TW"/>
        </w:rPr>
        <w:t xml:space="preserve">he ratios between the crude extract and the sucrose gradient solution are marked on the top of the images. </w:t>
      </w:r>
      <w:r w:rsidRPr="001B050E">
        <w:rPr>
          <w:bCs/>
        </w:rPr>
        <w:t>(</w:t>
      </w:r>
      <w:r w:rsidRPr="001B050E">
        <w:rPr>
          <w:b/>
        </w:rPr>
        <w:t>A</w:t>
      </w:r>
      <w:r w:rsidRPr="001B050E">
        <w:rPr>
          <w:bCs/>
        </w:rPr>
        <w:t xml:space="preserve">) </w:t>
      </w:r>
      <w:r w:rsidRPr="001B050E">
        <w:t xml:space="preserve">The supernatant of </w:t>
      </w:r>
      <w:r w:rsidR="007F54B8" w:rsidRPr="001B050E">
        <w:t>T</w:t>
      </w:r>
      <w:r w:rsidRPr="001B050E">
        <w:t xml:space="preserve">riton X-100 solubilized extracts of Syn6803 and JSC-1 </w:t>
      </w:r>
      <w:r w:rsidR="007F54B8" w:rsidRPr="001B050E">
        <w:t xml:space="preserve">was </w:t>
      </w:r>
      <w:r w:rsidRPr="001B050E">
        <w:t>layered over sucrose density gradient</w:t>
      </w:r>
      <w:r w:rsidR="007F54B8" w:rsidRPr="001B050E">
        <w:t>s</w:t>
      </w:r>
      <w:r w:rsidRPr="001B050E">
        <w:t xml:space="preserve"> </w:t>
      </w:r>
      <w:r w:rsidR="007F54B8" w:rsidRPr="001B050E">
        <w:t>with</w:t>
      </w:r>
      <w:r w:rsidRPr="001B050E">
        <w:t xml:space="preserve"> different ratio</w:t>
      </w:r>
      <w:r w:rsidR="007F54B8" w:rsidRPr="001B050E">
        <w:t>s</w:t>
      </w:r>
      <w:r w:rsidRPr="001B050E">
        <w:t xml:space="preserve"> of </w:t>
      </w:r>
      <w:r w:rsidR="00390C27" w:rsidRPr="001B050E">
        <w:t xml:space="preserve">the </w:t>
      </w:r>
      <w:r w:rsidRPr="001B050E">
        <w:t xml:space="preserve">solubilized extracts to sucrose gradient solution. </w:t>
      </w:r>
      <w:r w:rsidRPr="001B050E">
        <w:rPr>
          <w:bCs/>
        </w:rPr>
        <w:t>(</w:t>
      </w:r>
      <w:r w:rsidRPr="001B050E">
        <w:rPr>
          <w:b/>
        </w:rPr>
        <w:t>B</w:t>
      </w:r>
      <w:r w:rsidRPr="001B050E">
        <w:rPr>
          <w:bCs/>
        </w:rPr>
        <w:t>)</w:t>
      </w:r>
      <w:r w:rsidRPr="001B050E">
        <w:rPr>
          <w:b/>
        </w:rPr>
        <w:t xml:space="preserve"> </w:t>
      </w:r>
      <w:r w:rsidRPr="001B050E">
        <w:t xml:space="preserve">After </w:t>
      </w:r>
      <w:r w:rsidR="007F54B8" w:rsidRPr="001B050E">
        <w:t xml:space="preserve">centrifugation for </w:t>
      </w:r>
      <w:r w:rsidR="00D941E5" w:rsidRPr="001B050E">
        <w:t>18</w:t>
      </w:r>
      <w:r w:rsidRPr="001B050E">
        <w:t xml:space="preserve"> h</w:t>
      </w:r>
      <w:r w:rsidR="007F54B8" w:rsidRPr="001B050E">
        <w:t>,</w:t>
      </w:r>
      <w:r w:rsidRPr="001B050E">
        <w:t xml:space="preserve"> the </w:t>
      </w:r>
      <w:r w:rsidR="00C9496C" w:rsidRPr="001B050E">
        <w:t>PBS fractions</w:t>
      </w:r>
      <w:r w:rsidRPr="001B050E">
        <w:t xml:space="preserve"> in Syn6803 </w:t>
      </w:r>
      <w:r w:rsidR="00C9496C" w:rsidRPr="001B050E">
        <w:t xml:space="preserve">and </w:t>
      </w:r>
      <w:r w:rsidRPr="001B050E">
        <w:t>JSC-1 were observed</w:t>
      </w:r>
      <w:r w:rsidR="00C9496C" w:rsidRPr="001B050E">
        <w:t xml:space="preserve"> in the sucrose gradients</w:t>
      </w:r>
      <w:r w:rsidRPr="001B050E">
        <w:t>.</w:t>
      </w:r>
    </w:p>
    <w:p w14:paraId="32EAFD7D" w14:textId="77777777" w:rsidR="006E4797" w:rsidRPr="001B050E" w:rsidRDefault="006E4797" w:rsidP="001B050E">
      <w:pPr>
        <w:rPr>
          <w:color w:val="808080"/>
        </w:rPr>
      </w:pPr>
    </w:p>
    <w:p w14:paraId="7C0B6465" w14:textId="7A001364" w:rsidR="006E4797" w:rsidRPr="001B050E" w:rsidRDefault="00551D82" w:rsidP="001B050E">
      <w:pPr>
        <w:rPr>
          <w:b/>
        </w:rPr>
      </w:pPr>
      <w:r w:rsidRPr="001B050E">
        <w:rPr>
          <w:b/>
        </w:rPr>
        <w:t>DISCUSSION:</w:t>
      </w:r>
    </w:p>
    <w:p w14:paraId="0FEB1963" w14:textId="3B7CF62E" w:rsidR="001C0BA0" w:rsidRPr="001B050E" w:rsidRDefault="001C0BA0" w:rsidP="001B050E">
      <w:r w:rsidRPr="001B050E">
        <w:t xml:space="preserve">This protocol describes a </w:t>
      </w:r>
      <w:r w:rsidR="001F2518" w:rsidRPr="001B050E">
        <w:t xml:space="preserve">simple and </w:t>
      </w:r>
      <w:r w:rsidRPr="001B050E">
        <w:t xml:space="preserve">standard method for </w:t>
      </w:r>
      <w:r w:rsidR="001F2518" w:rsidRPr="001B050E">
        <w:t>isolating</w:t>
      </w:r>
      <w:r w:rsidRPr="001B050E">
        <w:t xml:space="preserve"> intact PBS in </w:t>
      </w:r>
      <w:r w:rsidR="0042295E" w:rsidRPr="001B050E">
        <w:t>two types of</w:t>
      </w:r>
      <w:r w:rsidRPr="001B050E">
        <w:t xml:space="preserve"> cyanobacteri</w:t>
      </w:r>
      <w:r w:rsidR="0042295E" w:rsidRPr="001B050E">
        <w:t>a, unicellular model</w:t>
      </w:r>
      <w:r w:rsidRPr="001B050E">
        <w:t xml:space="preserve"> </w:t>
      </w:r>
      <w:r w:rsidRPr="001B050E">
        <w:rPr>
          <w:iCs/>
        </w:rPr>
        <w:t>Syn6803</w:t>
      </w:r>
      <w:r w:rsidR="002163BF" w:rsidRPr="001B050E">
        <w:rPr>
          <w:iCs/>
        </w:rPr>
        <w:t>,</w:t>
      </w:r>
      <w:r w:rsidRPr="001B050E">
        <w:rPr>
          <w:i/>
          <w:iCs/>
        </w:rPr>
        <w:t xml:space="preserve"> </w:t>
      </w:r>
      <w:r w:rsidRPr="001B050E">
        <w:rPr>
          <w:iCs/>
        </w:rPr>
        <w:t xml:space="preserve">and </w:t>
      </w:r>
      <w:r w:rsidR="0042295E" w:rsidRPr="001B050E">
        <w:rPr>
          <w:iCs/>
        </w:rPr>
        <w:t xml:space="preserve">filamentous non-model </w:t>
      </w:r>
      <w:r w:rsidRPr="001B050E">
        <w:rPr>
          <w:iCs/>
        </w:rPr>
        <w:t>JSC-1</w:t>
      </w:r>
      <w:r w:rsidRPr="001B050E">
        <w:t>.</w:t>
      </w:r>
      <w:r w:rsidRPr="001B050E">
        <w:rPr>
          <w:iCs/>
        </w:rPr>
        <w:t xml:space="preserve"> </w:t>
      </w:r>
      <w:r w:rsidR="0042295E" w:rsidRPr="001B050E">
        <w:rPr>
          <w:iCs/>
        </w:rPr>
        <w:t xml:space="preserve">The </w:t>
      </w:r>
      <w:r w:rsidR="0042295E" w:rsidRPr="001B050E">
        <w:t>c</w:t>
      </w:r>
      <w:r w:rsidRPr="001B050E">
        <w:t xml:space="preserve">ritical steps of the protocol are cell homogenization and ultracentrifugation on a </w:t>
      </w:r>
      <w:r w:rsidR="0042295E" w:rsidRPr="001B050E">
        <w:t>discontinuous</w:t>
      </w:r>
      <w:r w:rsidRPr="001B050E">
        <w:t xml:space="preserve"> density gradient of sucrose. </w:t>
      </w:r>
      <w:r w:rsidR="00A01E9D" w:rsidRPr="001B050E">
        <w:rPr>
          <w:iCs/>
        </w:rPr>
        <w:t xml:space="preserve">Generally, </w:t>
      </w:r>
      <w:r w:rsidR="002163BF" w:rsidRPr="001B050E">
        <w:rPr>
          <w:iCs/>
        </w:rPr>
        <w:t xml:space="preserve">the </w:t>
      </w:r>
      <w:r w:rsidR="00A01E9D" w:rsidRPr="001B050E">
        <w:rPr>
          <w:iCs/>
        </w:rPr>
        <w:t xml:space="preserve">disruption of filamentous cells is more </w:t>
      </w:r>
      <w:r w:rsidR="002163BF" w:rsidRPr="001B050E">
        <w:rPr>
          <w:iCs/>
        </w:rPr>
        <w:t>complicated</w:t>
      </w:r>
      <w:r w:rsidR="00A01E9D" w:rsidRPr="001B050E">
        <w:rPr>
          <w:iCs/>
        </w:rPr>
        <w:t xml:space="preserve"> than unicellular ones.</w:t>
      </w:r>
      <w:r w:rsidRPr="001B050E">
        <w:rPr>
          <w:iCs/>
        </w:rPr>
        <w:t xml:space="preserve"> Increasing the amount of the </w:t>
      </w:r>
      <w:r w:rsidR="0042295E" w:rsidRPr="001B050E">
        <w:rPr>
          <w:iCs/>
        </w:rPr>
        <w:t xml:space="preserve">starting material (the wet weight of the </w:t>
      </w:r>
      <w:r w:rsidRPr="001B050E">
        <w:rPr>
          <w:iCs/>
        </w:rPr>
        <w:t>cell pellet</w:t>
      </w:r>
      <w:r w:rsidR="0042295E" w:rsidRPr="001B050E">
        <w:rPr>
          <w:iCs/>
        </w:rPr>
        <w:t>)</w:t>
      </w:r>
      <w:r w:rsidRPr="001B050E">
        <w:rPr>
          <w:iCs/>
        </w:rPr>
        <w:t xml:space="preserve"> and </w:t>
      </w:r>
      <w:r w:rsidR="0042295E" w:rsidRPr="001B050E">
        <w:rPr>
          <w:iCs/>
        </w:rPr>
        <w:t>the repetition of bead-</w:t>
      </w:r>
      <w:r w:rsidRPr="001B050E">
        <w:rPr>
          <w:iCs/>
        </w:rPr>
        <w:t>beat</w:t>
      </w:r>
      <w:r w:rsidR="0042295E" w:rsidRPr="001B050E">
        <w:rPr>
          <w:iCs/>
        </w:rPr>
        <w:t>ing</w:t>
      </w:r>
      <w:r w:rsidRPr="001B050E">
        <w:rPr>
          <w:iCs/>
        </w:rPr>
        <w:t xml:space="preserve"> </w:t>
      </w:r>
      <w:r w:rsidR="0042295E" w:rsidRPr="001B050E">
        <w:rPr>
          <w:iCs/>
        </w:rPr>
        <w:t>w</w:t>
      </w:r>
      <w:r w:rsidR="002163BF" w:rsidRPr="001B050E">
        <w:rPr>
          <w:iCs/>
        </w:rPr>
        <w:t>ere</w:t>
      </w:r>
      <w:r w:rsidR="0042295E" w:rsidRPr="001B050E">
        <w:rPr>
          <w:iCs/>
        </w:rPr>
        <w:t xml:space="preserve"> helpful</w:t>
      </w:r>
      <w:r w:rsidRPr="001B050E">
        <w:rPr>
          <w:iCs/>
        </w:rPr>
        <w:t xml:space="preserve"> to </w:t>
      </w:r>
      <w:r w:rsidR="0042295E" w:rsidRPr="001B050E">
        <w:rPr>
          <w:iCs/>
        </w:rPr>
        <w:t xml:space="preserve">increase the yield of </w:t>
      </w:r>
      <w:r w:rsidRPr="001B050E">
        <w:rPr>
          <w:iCs/>
        </w:rPr>
        <w:t xml:space="preserve">PBS from filamentous </w:t>
      </w:r>
      <w:r w:rsidR="0042295E" w:rsidRPr="001B050E">
        <w:rPr>
          <w:iCs/>
        </w:rPr>
        <w:t xml:space="preserve">cyanobacterial </w:t>
      </w:r>
      <w:r w:rsidRPr="001B050E">
        <w:rPr>
          <w:iCs/>
        </w:rPr>
        <w:t xml:space="preserve">cells. </w:t>
      </w:r>
      <w:r w:rsidRPr="001B050E">
        <w:t xml:space="preserve">For </w:t>
      </w:r>
      <w:r w:rsidR="0042295E" w:rsidRPr="001B050E">
        <w:t xml:space="preserve">the </w:t>
      </w:r>
      <w:r w:rsidRPr="001B050E">
        <w:rPr>
          <w:iCs/>
        </w:rPr>
        <w:t>filamentous cyanobacterium, JSC-1</w:t>
      </w:r>
      <w:r w:rsidRPr="001B050E">
        <w:rPr>
          <w:i/>
          <w:iCs/>
        </w:rPr>
        <w:t xml:space="preserve">, </w:t>
      </w:r>
      <w:r w:rsidRPr="001B050E">
        <w:rPr>
          <w:iCs/>
        </w:rPr>
        <w:t>three times more cells</w:t>
      </w:r>
      <w:r w:rsidR="00337B92" w:rsidRPr="001B050E">
        <w:rPr>
          <w:iCs/>
        </w:rPr>
        <w:t xml:space="preserve"> were </w:t>
      </w:r>
      <w:r w:rsidR="00337B92" w:rsidRPr="001B050E">
        <w:rPr>
          <w:iCs/>
        </w:rPr>
        <w:lastRenderedPageBreak/>
        <w:t>used</w:t>
      </w:r>
      <w:r w:rsidRPr="001B050E">
        <w:rPr>
          <w:iCs/>
        </w:rPr>
        <w:t xml:space="preserve"> than unicellular</w:t>
      </w:r>
      <w:r w:rsidR="0083205F" w:rsidRPr="001B050E">
        <w:rPr>
          <w:iCs/>
        </w:rPr>
        <w:t xml:space="preserve"> one</w:t>
      </w:r>
      <w:r w:rsidRPr="001B050E">
        <w:rPr>
          <w:iCs/>
        </w:rPr>
        <w:t xml:space="preserve">, Syn6803. </w:t>
      </w:r>
      <w:r w:rsidR="0042295E" w:rsidRPr="001B050E">
        <w:rPr>
          <w:iCs/>
        </w:rPr>
        <w:t>In addition,</w:t>
      </w:r>
      <w:r w:rsidRPr="001B050E">
        <w:rPr>
          <w:iCs/>
        </w:rPr>
        <w:t xml:space="preserve"> </w:t>
      </w:r>
      <w:r w:rsidR="0042295E" w:rsidRPr="001B050E">
        <w:rPr>
          <w:iCs/>
        </w:rPr>
        <w:t xml:space="preserve">to completely break the </w:t>
      </w:r>
      <w:r w:rsidRPr="001B050E">
        <w:t>filamentous cyanobacterium</w:t>
      </w:r>
      <w:r w:rsidR="0042295E" w:rsidRPr="001B050E">
        <w:t>,</w:t>
      </w:r>
      <w:r w:rsidRPr="001B050E">
        <w:t xml:space="preserve"> </w:t>
      </w:r>
      <w:r w:rsidR="0042295E" w:rsidRPr="001B050E">
        <w:t>it requires</w:t>
      </w:r>
      <w:r w:rsidRPr="001B050E">
        <w:t xml:space="preserve"> </w:t>
      </w:r>
      <w:r w:rsidR="0042295E" w:rsidRPr="001B050E">
        <w:t>bead-</w:t>
      </w:r>
      <w:r w:rsidRPr="001B050E">
        <w:t>beat</w:t>
      </w:r>
      <w:r w:rsidR="0042295E" w:rsidRPr="001B050E">
        <w:t>ing</w:t>
      </w:r>
      <w:r w:rsidRPr="001B050E">
        <w:t xml:space="preserve"> more times than </w:t>
      </w:r>
      <w:r w:rsidR="0042295E" w:rsidRPr="001B050E">
        <w:t xml:space="preserve">the </w:t>
      </w:r>
      <w:r w:rsidRPr="001B050E">
        <w:t xml:space="preserve">unicellular </w:t>
      </w:r>
      <w:r w:rsidR="0042295E" w:rsidRPr="001B050E">
        <w:t xml:space="preserve">cyanobacteria </w:t>
      </w:r>
      <w:r w:rsidRPr="001B050E">
        <w:t xml:space="preserve">to </w:t>
      </w:r>
      <w:r w:rsidR="0042295E" w:rsidRPr="001B050E">
        <w:t xml:space="preserve">observe </w:t>
      </w:r>
      <w:r w:rsidRPr="001B050E">
        <w:t xml:space="preserve">the </w:t>
      </w:r>
      <w:r w:rsidR="0042295E" w:rsidRPr="001B050E">
        <w:t xml:space="preserve">dark </w:t>
      </w:r>
      <w:r w:rsidR="00341655" w:rsidRPr="001B050E">
        <w:t>bluish-</w:t>
      </w:r>
      <w:r w:rsidR="0042295E" w:rsidRPr="001B050E">
        <w:t xml:space="preserve">purple color in </w:t>
      </w:r>
      <w:r w:rsidR="002163BF" w:rsidRPr="001B050E">
        <w:t xml:space="preserve">the </w:t>
      </w:r>
      <w:r w:rsidRPr="001B050E">
        <w:t>extraction buffer.</w:t>
      </w:r>
    </w:p>
    <w:p w14:paraId="69AB8F37" w14:textId="77777777" w:rsidR="009614CF" w:rsidRPr="001B050E" w:rsidRDefault="009614CF" w:rsidP="001B050E"/>
    <w:p w14:paraId="4939AFF9" w14:textId="5CB93039" w:rsidR="001C0BA0" w:rsidRPr="001B050E" w:rsidRDefault="00337B92" w:rsidP="001B050E">
      <w:r w:rsidRPr="001B050E">
        <w:t>T</w:t>
      </w:r>
      <w:r w:rsidR="001C0BA0" w:rsidRPr="001B050E">
        <w:t>he</w:t>
      </w:r>
      <w:r w:rsidR="00CB657F" w:rsidRPr="001B050E">
        <w:t xml:space="preserve"> </w:t>
      </w:r>
      <w:r w:rsidRPr="001B050E">
        <w:t xml:space="preserve">duration of </w:t>
      </w:r>
      <w:r w:rsidR="00CB657F" w:rsidRPr="001B050E">
        <w:t>bead-beating</w:t>
      </w:r>
      <w:r w:rsidR="001C0BA0" w:rsidRPr="001B050E">
        <w:t xml:space="preserve"> </w:t>
      </w:r>
      <w:r w:rsidRPr="001B050E">
        <w:t>is not suggested to exceed</w:t>
      </w:r>
      <w:r w:rsidR="001C0BA0" w:rsidRPr="001B050E">
        <w:t xml:space="preserve"> 30 s since the samples </w:t>
      </w:r>
      <w:r w:rsidR="00CA2532" w:rsidRPr="001B050E">
        <w:t xml:space="preserve">are </w:t>
      </w:r>
      <w:r w:rsidR="001C0BA0" w:rsidRPr="001B050E">
        <w:t xml:space="preserve">heated up during each </w:t>
      </w:r>
      <w:r w:rsidR="00CB657F" w:rsidRPr="001B050E">
        <w:t>bead-beating</w:t>
      </w:r>
      <w:r w:rsidR="001C0BA0" w:rsidRPr="001B050E">
        <w:t xml:space="preserve"> cycle. </w:t>
      </w:r>
      <w:r w:rsidRPr="001B050E">
        <w:t>T</w:t>
      </w:r>
      <w:r w:rsidR="001C0BA0" w:rsidRPr="001B050E">
        <w:t xml:space="preserve">he tubes </w:t>
      </w:r>
      <w:r w:rsidRPr="001B050E">
        <w:t xml:space="preserve">are recommended to cool </w:t>
      </w:r>
      <w:r w:rsidR="001C0BA0" w:rsidRPr="001B050E">
        <w:t xml:space="preserve">at room temperature </w:t>
      </w:r>
      <w:r w:rsidRPr="001B050E">
        <w:t xml:space="preserve">on </w:t>
      </w:r>
      <w:r w:rsidR="00CA2532" w:rsidRPr="001B050E">
        <w:t xml:space="preserve">a </w:t>
      </w:r>
      <w:r w:rsidRPr="001B050E">
        <w:t xml:space="preserve">bench </w:t>
      </w:r>
      <w:r w:rsidR="001C0BA0" w:rsidRPr="001B050E">
        <w:t xml:space="preserve">(or in </w:t>
      </w:r>
      <w:r w:rsidR="001F2518" w:rsidRPr="001B050E">
        <w:t>a water bath</w:t>
      </w:r>
      <w:r w:rsidR="001C0BA0" w:rsidRPr="001B050E">
        <w:t>) between each cycle</w:t>
      </w:r>
      <w:r w:rsidR="00CB657F" w:rsidRPr="001B050E">
        <w:t>,</w:t>
      </w:r>
      <w:r w:rsidR="001C0BA0" w:rsidRPr="001B050E">
        <w:t xml:space="preserve"> </w:t>
      </w:r>
      <w:r w:rsidR="00CB657F" w:rsidRPr="001B050E">
        <w:t>as t</w:t>
      </w:r>
      <w:r w:rsidR="001C0BA0" w:rsidRPr="001B050E">
        <w:t xml:space="preserve">he intact PBS </w:t>
      </w:r>
      <w:r w:rsidRPr="001B050E">
        <w:t>i</w:t>
      </w:r>
      <w:r w:rsidR="00CB657F" w:rsidRPr="001B050E">
        <w:t xml:space="preserve">s </w:t>
      </w:r>
      <w:r w:rsidR="00CA2532" w:rsidRPr="001B050E">
        <w:t>read</w:t>
      </w:r>
      <w:r w:rsidR="001C0BA0" w:rsidRPr="001B050E">
        <w:t>ily dissociated at low temperature</w:t>
      </w:r>
      <w:r w:rsidR="00206344" w:rsidRPr="001B050E">
        <w:fldChar w:fldCharType="begin"/>
      </w:r>
      <w:r w:rsidR="0087692A" w:rsidRPr="001B050E">
        <w:instrText xml:space="preserve"> ADDIN EN.CITE &lt;EndNote&gt;&lt;Cite&gt;&lt;Author&gt;Wang&lt;/Author&gt;&lt;Year&gt;2014&lt;/Year&gt;&lt;RecNum&gt;1044&lt;/RecNum&gt;&lt;DisplayText&gt;&lt;style face="superscript"&gt;25&lt;/style&gt;&lt;/DisplayText&gt;&lt;record&gt;&lt;rec-number&gt;1044&lt;/rec-number&gt;&lt;foreign-keys&gt;&lt;key app="EN" db-id="9a0f0dat79sdxoeed99per2arv2zere0e2x0" timestamp="1630326631"&gt;1044&lt;/key&gt;&lt;/foreign-keys&gt;&lt;ref-type name="Journal Article"&gt;17&lt;/ref-type&gt;&lt;contributors&gt;&lt;authors&gt;&lt;author&gt;Wang, Lu&lt;/author&gt;&lt;author&gt;Qu, Yanyan&lt;/author&gt;&lt;author&gt;Fu, Xuejun&lt;/author&gt;&lt;author&gt;Zhao, Mingri&lt;/author&gt;&lt;author&gt;Wang, Shumei&lt;/author&gt;&lt;author&gt;Sun, Li&lt;/author&gt;&lt;/authors&gt;&lt;/contributors&gt;&lt;titles&gt;&lt;title&gt;&lt;style face="normal" font="default" size="100%"&gt;Isolation, purification and properties of an R-phycocyanin from the phycobilisomes of a marine red macroalga &lt;/style&gt;&lt;style face="italic" font="default" size="100%"&gt;Polysiphonia urceolata&lt;/style&gt;&lt;/title&gt;&lt;secondary-title&gt;PLOS ONE&lt;/secondary-title&gt;&lt;/titles&gt;&lt;periodical&gt;&lt;full-title&gt;PLoS One&lt;/full-title&gt;&lt;/periodical&gt;&lt;pages&gt;e87833&lt;/pages&gt;&lt;volume&gt;9&lt;/volume&gt;&lt;number&gt;2&lt;/number&gt;&lt;dates&gt;&lt;year&gt;2014&lt;/year&gt;&lt;/dates&gt;&lt;publisher&gt;Public Library of Science&lt;/publisher&gt;&lt;label&gt;Low temp, PE sucrose&lt;/label&gt;&lt;urls&gt;&lt;related-urls&gt;&lt;url&gt;https://doi.org/10.1371/journal.pone.0087833&lt;/url&gt;&lt;url&gt;https://www.ncbi.nlm.nih.gov/pmc/articles/PMC3913688/pdf/pone.0087833.pdf&lt;/url&gt;&lt;/related-urls&gt;&lt;/urls&gt;&lt;electronic-resource-num&gt;10.1371/journal.pone.0087833&lt;/electronic-resource-num&gt;&lt;/record&gt;&lt;/Cite&gt;&lt;/EndNote&gt;</w:instrText>
      </w:r>
      <w:r w:rsidR="00206344" w:rsidRPr="001B050E">
        <w:fldChar w:fldCharType="separate"/>
      </w:r>
      <w:r w:rsidR="005600D4" w:rsidRPr="001B050E">
        <w:rPr>
          <w:noProof/>
          <w:vertAlign w:val="superscript"/>
        </w:rPr>
        <w:t>25</w:t>
      </w:r>
      <w:r w:rsidR="00206344" w:rsidRPr="001B050E">
        <w:fldChar w:fldCharType="end"/>
      </w:r>
      <w:r w:rsidR="001C0BA0" w:rsidRPr="001B050E">
        <w:t xml:space="preserve">. </w:t>
      </w:r>
      <w:r w:rsidR="00CB657F" w:rsidRPr="001B050E">
        <w:t>Therefore, e</w:t>
      </w:r>
      <w:r w:rsidR="001C0BA0" w:rsidRPr="001B050E">
        <w:t xml:space="preserve">very procedure in this protocol </w:t>
      </w:r>
      <w:r w:rsidR="00CB657F" w:rsidRPr="001B050E">
        <w:t xml:space="preserve">is suggested to be </w:t>
      </w:r>
      <w:r w:rsidR="001C0BA0" w:rsidRPr="001B050E">
        <w:t>perform</w:t>
      </w:r>
      <w:r w:rsidR="00CB657F" w:rsidRPr="001B050E">
        <w:t>ed</w:t>
      </w:r>
      <w:r w:rsidR="001C0BA0" w:rsidRPr="001B050E">
        <w:t xml:space="preserve"> at room temperature. </w:t>
      </w:r>
      <w:r w:rsidR="00CB657F" w:rsidRPr="001B050E">
        <w:t>Many research articles have described different cell disruption methods</w:t>
      </w:r>
      <w:r w:rsidR="001C0BA0" w:rsidRPr="001B050E">
        <w:t xml:space="preserve">, including a </w:t>
      </w:r>
      <w:r w:rsidR="001C0BA0" w:rsidRPr="001B050E">
        <w:rPr>
          <w:color w:val="000000" w:themeColor="text1"/>
        </w:rPr>
        <w:t>high</w:t>
      </w:r>
      <w:r w:rsidR="00CB657F" w:rsidRPr="001B050E">
        <w:rPr>
          <w:color w:val="000000" w:themeColor="text1"/>
        </w:rPr>
        <w:t>-</w:t>
      </w:r>
      <w:r w:rsidR="001C0BA0" w:rsidRPr="001B050E">
        <w:rPr>
          <w:color w:val="000000" w:themeColor="text1"/>
        </w:rPr>
        <w:t>pressure homogenizer</w:t>
      </w:r>
      <w:r w:rsidR="00CB657F" w:rsidRPr="001B050E">
        <w:rPr>
          <w:color w:val="000000" w:themeColor="text1"/>
        </w:rPr>
        <w:t xml:space="preserve"> (French-Press)</w:t>
      </w:r>
      <w:r w:rsidR="001C0BA0" w:rsidRPr="001B050E">
        <w:rPr>
          <w:color w:val="FF0000"/>
        </w:rPr>
        <w:t xml:space="preserve"> </w:t>
      </w:r>
      <w:r w:rsidR="001C0BA0" w:rsidRPr="001B050E">
        <w:t>or a sonicator</w:t>
      </w:r>
      <w:r w:rsidR="006362FC" w:rsidRPr="001B050E">
        <w:rPr>
          <w:vertAlign w:val="superscript"/>
        </w:rPr>
        <w:t>6</w:t>
      </w:r>
      <w:r w:rsidR="006362FC" w:rsidRPr="001B050E">
        <w:rPr>
          <w:noProof/>
          <w:vertAlign w:val="superscript"/>
        </w:rPr>
        <w:t>,</w:t>
      </w:r>
      <w:r w:rsidR="001F2518" w:rsidRPr="001B050E">
        <w:fldChar w:fldCharType="begin">
          <w:fldData xml:space="preserve">PEVuZE5vdGU+PENpdGU+PEF1dGhvcj5IbzwvQXV0aG9yPjxZZWFyPjIwMTc8L1llYXI+PFJlY051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</w:fldData>
        </w:fldChar>
      </w:r>
      <w:r w:rsidR="00AB65F0" w:rsidRPr="001B050E">
        <w:instrText xml:space="preserve"> ADDIN EN.CITE </w:instrText>
      </w:r>
      <w:r w:rsidR="00AB65F0" w:rsidRPr="001B050E">
        <w:fldChar w:fldCharType="begin">
          <w:fldData xml:space="preserve">PEVuZE5vdGU+PENpdGU+PEF1dGhvcj5IbzwvQXV0aG9yPjxZZWFyPjIwMTc8L1llYXI+PFJlY051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</w:fldData>
        </w:fldChar>
      </w:r>
      <w:r w:rsidR="00AB65F0" w:rsidRPr="001B050E">
        <w:instrText xml:space="preserve"> ADDIN EN.CITE.DATA </w:instrText>
      </w:r>
      <w:r w:rsidR="00AB65F0" w:rsidRPr="001B050E">
        <w:fldChar w:fldCharType="end"/>
      </w:r>
      <w:r w:rsidR="001F2518" w:rsidRPr="001B050E">
        <w:fldChar w:fldCharType="separate"/>
      </w:r>
      <w:r w:rsidR="005600D4" w:rsidRPr="001B050E">
        <w:rPr>
          <w:noProof/>
          <w:vertAlign w:val="superscript"/>
        </w:rPr>
        <w:t>8</w:t>
      </w:r>
      <w:r w:rsidR="001F2518" w:rsidRPr="001B050E">
        <w:fldChar w:fldCharType="end"/>
      </w:r>
      <w:r w:rsidR="00C76824" w:rsidRPr="001B050E">
        <w:rPr>
          <w:noProof/>
          <w:vertAlign w:val="superscript"/>
        </w:rPr>
        <w:t>,</w:t>
      </w:r>
      <w:r w:rsidR="005E1E84" w:rsidRPr="001B050E">
        <w:rPr>
          <w:lang w:eastAsia="zh-TW"/>
        </w:rPr>
        <w:fldChar w:fldCharType="begin"/>
      </w:r>
      <w:r w:rsidR="0087692A" w:rsidRPr="001B050E">
        <w:rPr>
          <w:lang w:eastAsia="zh-TW"/>
        </w:rPr>
        <w:instrText xml:space="preserve"> ADDIN EN.CITE &lt;EndNote&gt;&lt;Cite&gt;&lt;Author&gt;Patel&lt;/Author&gt;&lt;Year&gt;2005&lt;/Year&gt;&lt;RecNum&gt;1039&lt;/RecNum&gt;&lt;DisplayText&gt;&lt;style face="superscript"&gt;20&lt;/style&gt;&lt;/DisplayText&gt;&lt;record&gt;&lt;rec-number&gt;1039&lt;/rec-number&gt;&lt;foreign-keys&gt;&lt;key app="EN" db-id="9a0f0dat79sdxoeed99per2arv2zere0e2x0" timestamp="1630326631"&gt;1039&lt;/key&gt;&lt;/foreign-keys&gt;&lt;ref-type name="Journal Article"&gt;17&lt;/ref-type&gt;&lt;contributors&gt;&lt;authors&gt;&lt;author&gt;Patel, Anamika&lt;/author&gt;&lt;author&gt;Mishra, Sandhya&lt;/author&gt;&lt;author&gt;Pawar, Richa&lt;/author&gt;&lt;author&gt;Ghosh, P. K.&lt;/author&gt;&lt;/authors&gt;&lt;/contributors&gt;&lt;titles&gt;&lt;title&gt;Purification and characterization of C-Phycocyanin from cyanobacterial species of marine and freshwater habitat&lt;/title&gt;&lt;secondary-title&gt;Protein Expression and Purification&lt;/secondary-title&gt;&lt;/titles&gt;&lt;periodical&gt;&lt;full-title&gt;Protein Expression and Purification&lt;/full-title&gt;&lt;/periodical&gt;&lt;pages&gt;248-255&lt;/pages&gt;&lt;volume&gt;40&lt;/volume&gt;&lt;number&gt;2&lt;/number&gt;&lt;keywords&gt;&lt;keyword&gt;C-Phycocyanin&lt;/keyword&gt;&lt;keyword&gt;Purification&lt;/keyword&gt;&lt;keyword&gt;Cyanobacteria&lt;/keyword&gt;&lt;/keywords&gt;&lt;dates&gt;&lt;year&gt;2005&lt;/year&gt;&lt;pub-dates&gt;&lt;date&gt;2005/04/01/&lt;/date&gt;&lt;/pub-dates&gt;&lt;/dates&gt;&lt;isbn&gt;1046-5928&lt;/isbn&gt;&lt;label&gt;P buffer sonicator&lt;/label&gt;&lt;urls&gt;&lt;related-urls&gt;&lt;url&gt;https://www.sciencedirect.com/science/article/pii/S1046592804003742&lt;/url&gt;&lt;/related-urls&gt;&lt;/urls&gt;&lt;electronic-resource-num&gt;https://doi.org/10.1016/j.pep.2004.10.028&lt;/electronic-resource-num&gt;&lt;/record&gt;&lt;/Cite&gt;&lt;/EndNote&gt;</w:instrText>
      </w:r>
      <w:r w:rsidR="005E1E84" w:rsidRPr="001B050E">
        <w:fldChar w:fldCharType="separate"/>
      </w:r>
      <w:r w:rsidR="005600D4" w:rsidRPr="001B050E">
        <w:rPr>
          <w:noProof/>
          <w:vertAlign w:val="superscript"/>
          <w:lang w:eastAsia="zh-TW"/>
        </w:rPr>
        <w:t>20</w:t>
      </w:r>
      <w:r w:rsidR="005E1E84" w:rsidRPr="001B050E">
        <w:fldChar w:fldCharType="end"/>
      </w:r>
      <w:r w:rsidR="001C0BA0" w:rsidRPr="001B050E">
        <w:t xml:space="preserve">. </w:t>
      </w:r>
      <w:r w:rsidR="00773531" w:rsidRPr="001B050E">
        <w:t>A bead mill homogenizer is suggested because it is cheaper</w:t>
      </w:r>
      <w:r w:rsidR="00CB657F" w:rsidRPr="001B050E">
        <w:t xml:space="preserve">, safer, </w:t>
      </w:r>
      <w:r w:rsidR="001C0BA0" w:rsidRPr="001B050E">
        <w:t>easi</w:t>
      </w:r>
      <w:r w:rsidR="00CB657F" w:rsidRPr="001B050E">
        <w:t>er</w:t>
      </w:r>
      <w:r w:rsidR="001C0BA0" w:rsidRPr="001B050E">
        <w:t xml:space="preserve"> to handle</w:t>
      </w:r>
      <w:r w:rsidR="00CB657F" w:rsidRPr="001B050E">
        <w:t>, faster,</w:t>
      </w:r>
      <w:r w:rsidR="001C0BA0" w:rsidRPr="001B050E">
        <w:t xml:space="preserve"> </w:t>
      </w:r>
      <w:r w:rsidRPr="001B050E">
        <w:t xml:space="preserve">more accessible, </w:t>
      </w:r>
      <w:r w:rsidR="001C0BA0" w:rsidRPr="001B050E">
        <w:t xml:space="preserve">and </w:t>
      </w:r>
      <w:r w:rsidR="00CB657F" w:rsidRPr="001B050E">
        <w:t xml:space="preserve">more efficient </w:t>
      </w:r>
      <w:r w:rsidR="00773531" w:rsidRPr="001B050E">
        <w:t>in processing</w:t>
      </w:r>
      <w:r w:rsidR="00CB657F" w:rsidRPr="001B050E">
        <w:t xml:space="preserve"> </w:t>
      </w:r>
      <w:r w:rsidR="00A8251D" w:rsidRPr="001B050E">
        <w:t>multiple samples</w:t>
      </w:r>
      <w:r w:rsidR="001C0BA0" w:rsidRPr="001B050E">
        <w:t xml:space="preserve"> </w:t>
      </w:r>
      <w:r w:rsidR="00773531" w:rsidRPr="001B050E">
        <w:t>simultaneously</w:t>
      </w:r>
      <w:r w:rsidR="001C0BA0" w:rsidRPr="001B050E">
        <w:t>.</w:t>
      </w:r>
    </w:p>
    <w:p w14:paraId="4520C876" w14:textId="77777777" w:rsidR="001C0BA0" w:rsidRPr="001B050E" w:rsidRDefault="001C0BA0" w:rsidP="001B050E"/>
    <w:p w14:paraId="6E41505A" w14:textId="7BE2E54D" w:rsidR="006A3D68" w:rsidRPr="001B050E" w:rsidRDefault="00E87482" w:rsidP="001B050E">
      <w:proofErr w:type="spellStart"/>
      <w:r w:rsidRPr="001B050E">
        <w:t>Phycobilisomes</w:t>
      </w:r>
      <w:proofErr w:type="spellEnd"/>
      <w:r w:rsidRPr="001B050E">
        <w:t xml:space="preserve"> </w:t>
      </w:r>
      <w:r w:rsidR="00133C77" w:rsidRPr="001B050E">
        <w:t xml:space="preserve">show three different shapes, </w:t>
      </w:r>
      <w:r w:rsidR="008E63FB" w:rsidRPr="001B050E">
        <w:t>hemidiscoidal,</w:t>
      </w:r>
      <w:r w:rsidR="005334FB" w:rsidRPr="001B050E">
        <w:t xml:space="preserve"> bundle-shaped, and rod-shaped</w:t>
      </w:r>
      <w:r w:rsidR="003A78C4" w:rsidRPr="001B050E">
        <w:fldChar w:fldCharType="begin"/>
      </w:r>
      <w:r w:rsidR="0087692A" w:rsidRPr="001B050E">
        <w:instrText xml:space="preserve"> ADDIN EN.CITE &lt;EndNote&gt;&lt;Cite&gt;&lt;Author&gt;Bryant&lt;/Author&gt;&lt;Year&gt;2018&lt;/Year&gt;&lt;RecNum&gt;859&lt;/RecNum&gt;&lt;DisplayText&gt;&lt;style face="superscript"&gt;5&lt;/style&gt;&lt;/DisplayText&gt;&lt;record&gt;&lt;rec-number&gt;859&lt;/rec-number&gt;&lt;foreign-keys&gt;&lt;key app="EN" db-id="9a0f0dat79sdxoeed99per2arv2zere0e2x0" timestamp="1605104507" guid="829de789-6469-4233-a469-3657db4c12cd"&gt;859&lt;/key&gt;&lt;key app="ENWeb" db-id=""&gt;0&lt;/key&gt;&lt;/foreign-keys&gt;&lt;ref-type name="Journal Article"&gt;17&lt;/ref-type&gt;&lt;contributors&gt;&lt;authors&gt;&lt;author&gt;Bryant, Donald A.&lt;/author&gt;&lt;author&gt;Canniffe, Daniel P.&lt;/author&gt;&lt;/authors&gt;&lt;/contributors&gt;&lt;titles&gt;&lt;title&gt;How nature designs light-harvesting antenna systems: design principles and functional realization in chlorophototrophic prokaryotes&lt;/title&gt;&lt;secondary-title&gt;Journal of Physics B: Atomic, Molecular and Optical Physics&lt;/secondary-title&gt;&lt;/titles&gt;&lt;periodical&gt;&lt;full-title&gt;Journal of Physics B: Atomic, Molecular and Optical Physics&lt;/full-title&gt;&lt;/periodical&gt;&lt;volume&gt;51&lt;/volume&gt;&lt;number&gt;3&lt;/number&gt;&lt;section&gt;033001&lt;/section&gt;&lt;dates&gt;&lt;year&gt;2018&lt;/year&gt;&lt;/dates&gt;&lt;isbn&gt;0953-4075&amp;#xD;1361-6455&lt;/isbn&gt;&lt;urls&gt;&lt;/urls&gt;&lt;electronic-resource-num&gt;10.1088/1361-6455/aa9c3c&lt;/electronic-resource-num&gt;&lt;/record&gt;&lt;/Cite&gt;&lt;/EndNote&gt;</w:instrText>
      </w:r>
      <w:r w:rsidR="003A78C4" w:rsidRPr="001B050E">
        <w:fldChar w:fldCharType="separate"/>
      </w:r>
      <w:r w:rsidR="003A78C4" w:rsidRPr="001B050E">
        <w:rPr>
          <w:noProof/>
          <w:vertAlign w:val="superscript"/>
        </w:rPr>
        <w:t>5</w:t>
      </w:r>
      <w:r w:rsidR="003A78C4" w:rsidRPr="001B050E">
        <w:fldChar w:fldCharType="end"/>
      </w:r>
      <w:r w:rsidR="005334FB" w:rsidRPr="001B050E">
        <w:t>. The intact phycobilisome</w:t>
      </w:r>
      <w:r w:rsidR="004C3BAA" w:rsidRPr="001B050E">
        <w:t>s</w:t>
      </w:r>
      <w:r w:rsidR="005334FB" w:rsidRPr="001B050E">
        <w:t xml:space="preserve"> </w:t>
      </w:r>
      <w:r w:rsidR="005A797F" w:rsidRPr="001B050E">
        <w:t xml:space="preserve">isolated in </w:t>
      </w:r>
      <w:r w:rsidR="005A797F" w:rsidRPr="001B050E">
        <w:rPr>
          <w:b/>
          <w:bCs/>
        </w:rPr>
        <w:t>Fi</w:t>
      </w:r>
      <w:r w:rsidR="004C3BAA" w:rsidRPr="001B050E">
        <w:rPr>
          <w:b/>
          <w:bCs/>
        </w:rPr>
        <w:t>gure 2</w:t>
      </w:r>
      <w:r w:rsidR="004C3BAA" w:rsidRPr="001B050E">
        <w:t xml:space="preserve"> belong to </w:t>
      </w:r>
      <w:r w:rsidR="008D0A10" w:rsidRPr="001B050E">
        <w:t xml:space="preserve">the </w:t>
      </w:r>
      <w:proofErr w:type="spellStart"/>
      <w:r w:rsidR="004C3BAA" w:rsidRPr="001B050E">
        <w:t>hemidiscoidal</w:t>
      </w:r>
      <w:proofErr w:type="spellEnd"/>
      <w:r w:rsidR="00836EF9" w:rsidRPr="001B050E">
        <w:t xml:space="preserve"> shape</w:t>
      </w:r>
      <w:r w:rsidR="004C3BAA" w:rsidRPr="001B050E">
        <w:t xml:space="preserve"> as discussed in earlier publications</w:t>
      </w:r>
      <w:r w:rsidR="003A78C4" w:rsidRPr="001B050E">
        <w:fldChar w:fldCharType="begin">
          <w:fldData xml:space="preserve">PEVuZE5vdGU+PENpdGU+PEF1dGhvcj5HYW48L0F1dGhvcj48WWVhcj4yMDE0PC9ZZWFyPjxSZWNO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</w:fldData>
        </w:fldChar>
      </w:r>
      <w:r w:rsidR="0087692A" w:rsidRPr="001B050E">
        <w:instrText xml:space="preserve"> ADDIN EN.CITE </w:instrText>
      </w:r>
      <w:r w:rsidR="0087692A" w:rsidRPr="001B050E">
        <w:fldChar w:fldCharType="begin">
          <w:fldData xml:space="preserve">PEVuZE5vdGU+PENpdGU+PEF1dGhvcj5HYW48L0F1dGhvcj48WWVhcj4yMDE0PC9ZZWFyPjxSZWNO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</w:fldData>
        </w:fldChar>
      </w:r>
      <w:r w:rsidR="0087692A" w:rsidRPr="001B050E">
        <w:instrText xml:space="preserve"> ADDIN EN.CITE.DATA </w:instrText>
      </w:r>
      <w:r w:rsidR="0087692A" w:rsidRPr="001B050E">
        <w:fldChar w:fldCharType="end"/>
      </w:r>
      <w:r w:rsidR="003A78C4" w:rsidRPr="001B050E">
        <w:fldChar w:fldCharType="separate"/>
      </w:r>
      <w:r w:rsidR="00AB65F0" w:rsidRPr="001B050E">
        <w:rPr>
          <w:noProof/>
          <w:vertAlign w:val="superscript"/>
        </w:rPr>
        <w:t>7,13,36</w:t>
      </w:r>
      <w:r w:rsidR="003A78C4" w:rsidRPr="001B050E">
        <w:fldChar w:fldCharType="end"/>
      </w:r>
      <w:r w:rsidR="004C3BAA" w:rsidRPr="001B050E">
        <w:t xml:space="preserve">. </w:t>
      </w:r>
      <w:r w:rsidR="00836EF9" w:rsidRPr="001B050E">
        <w:t xml:space="preserve">The </w:t>
      </w:r>
      <w:r w:rsidR="001A5490" w:rsidRPr="001B050E">
        <w:t>upper fraction that represents dissociated PBS</w:t>
      </w:r>
      <w:r w:rsidR="00CF3D61" w:rsidRPr="001B050E">
        <w:t xml:space="preserve">, however, can also contain rod-shaped PBS. </w:t>
      </w:r>
      <w:r w:rsidR="00D20CCF" w:rsidRPr="001B050E">
        <w:t xml:space="preserve">Syn6803 and JSC-1 encode a specific rod-core linker </w:t>
      </w:r>
      <w:proofErr w:type="spellStart"/>
      <w:r w:rsidR="00D20CCF" w:rsidRPr="001B050E">
        <w:t>CpcL</w:t>
      </w:r>
      <w:proofErr w:type="spellEnd"/>
      <w:r w:rsidR="00D20CCF" w:rsidRPr="001B050E">
        <w:t xml:space="preserve">, which </w:t>
      </w:r>
      <w:r w:rsidR="00740E38" w:rsidRPr="001B050E">
        <w:t>suggests</w:t>
      </w:r>
      <w:r w:rsidR="00E455EF" w:rsidRPr="001B050E">
        <w:t xml:space="preserve"> the </w:t>
      </w:r>
      <w:r w:rsidR="00740E38" w:rsidRPr="001B050E">
        <w:t>presence</w:t>
      </w:r>
      <w:r w:rsidR="00B663FB" w:rsidRPr="001B050E">
        <w:t xml:space="preserve"> of rod-shaped PBS</w:t>
      </w:r>
      <w:r w:rsidR="00C05C61" w:rsidRPr="001B050E">
        <w:t xml:space="preserve"> in addition to the </w:t>
      </w:r>
      <w:r w:rsidR="00740E38" w:rsidRPr="001B050E">
        <w:t>hemidiscoidal PBS</w:t>
      </w:r>
      <w:r w:rsidR="00D53F69" w:rsidRPr="001B050E">
        <w:fldChar w:fldCharType="begin">
          <w:fldData xml:space="preserve">PEVuZE5vdGU+PENpdGU+PEF1dGhvcj5Lb25kbzwvQXV0aG9yPjxZZWFyPjIwMDc8L1llYXI+PFJl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=
</w:fldData>
        </w:fldChar>
      </w:r>
      <w:r w:rsidR="00AB65F0" w:rsidRPr="001B050E">
        <w:instrText xml:space="preserve"> ADDIN EN.CITE </w:instrText>
      </w:r>
      <w:r w:rsidR="00AB65F0" w:rsidRPr="001B050E">
        <w:fldChar w:fldCharType="begin">
          <w:fldData xml:space="preserve">PEVuZE5vdGU+PENpdGU+PEF1dGhvcj5Lb25kbzwvQXV0aG9yPjxZZWFyPjIwMDc8L1llYXI+PFJl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=
</w:fldData>
        </w:fldChar>
      </w:r>
      <w:r w:rsidR="00AB65F0" w:rsidRPr="001B050E">
        <w:instrText xml:space="preserve"> ADDIN EN.CITE.DATA </w:instrText>
      </w:r>
      <w:r w:rsidR="00AB65F0" w:rsidRPr="001B050E">
        <w:fldChar w:fldCharType="end"/>
      </w:r>
      <w:r w:rsidR="00D53F69" w:rsidRPr="001B050E">
        <w:fldChar w:fldCharType="separate"/>
      </w:r>
      <w:r w:rsidR="00AB65F0" w:rsidRPr="001B050E">
        <w:rPr>
          <w:noProof/>
          <w:vertAlign w:val="superscript"/>
        </w:rPr>
        <w:t>6,37</w:t>
      </w:r>
      <w:r w:rsidR="00D53F69" w:rsidRPr="001B050E">
        <w:fldChar w:fldCharType="end"/>
      </w:r>
      <w:r w:rsidR="00B75DA1" w:rsidRPr="001B050E">
        <w:t xml:space="preserve">. Rod-shaped PBS has been </w:t>
      </w:r>
      <w:r w:rsidR="00EA169A" w:rsidRPr="001B050E">
        <w:t xml:space="preserve">directly </w:t>
      </w:r>
      <w:r w:rsidR="00034D7C" w:rsidRPr="001B050E">
        <w:t>identified</w:t>
      </w:r>
      <w:r w:rsidR="00B75DA1" w:rsidRPr="001B050E">
        <w:t xml:space="preserve"> in Syn6803</w:t>
      </w:r>
      <w:r w:rsidR="00E06213" w:rsidRPr="001B050E">
        <w:t xml:space="preserve"> but not </w:t>
      </w:r>
      <w:r w:rsidR="00BF7857" w:rsidRPr="001B050E">
        <w:t>in JSC-1</w:t>
      </w:r>
      <w:r w:rsidR="00D53F69" w:rsidRPr="001B050E">
        <w:fldChar w:fldCharType="begin">
          <w:fldData xml:space="preserve">PEVuZE5vdGU+PENpdGU+PEF1dGhvcj5Lb25kbzwvQXV0aG9yPjxZZWFyPjIwMDc8L1llYXI+PFJl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</w:fldData>
        </w:fldChar>
      </w:r>
      <w:r w:rsidR="0087692A" w:rsidRPr="001B050E">
        <w:instrText xml:space="preserve"> ADDIN EN.CITE </w:instrText>
      </w:r>
      <w:r w:rsidR="0087692A" w:rsidRPr="001B050E">
        <w:fldChar w:fldCharType="begin">
          <w:fldData xml:space="preserve">PEVuZE5vdGU+PENpdGU+PEF1dGhvcj5Lb25kbzwvQXV0aG9yPjxZZWFyPjIwMDc8L1llYXI+PFJl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</w:fldData>
        </w:fldChar>
      </w:r>
      <w:r w:rsidR="0087692A" w:rsidRPr="001B050E">
        <w:instrText xml:space="preserve"> ADDIN EN.CITE.DATA </w:instrText>
      </w:r>
      <w:r w:rsidR="0087692A" w:rsidRPr="001B050E">
        <w:fldChar w:fldCharType="end"/>
      </w:r>
      <w:r w:rsidR="00D53F69" w:rsidRPr="001B050E">
        <w:fldChar w:fldCharType="separate"/>
      </w:r>
      <w:r w:rsidR="00AB65F0" w:rsidRPr="001B050E">
        <w:rPr>
          <w:noProof/>
          <w:vertAlign w:val="superscript"/>
        </w:rPr>
        <w:t>7,13,37</w:t>
      </w:r>
      <w:r w:rsidR="00D53F69" w:rsidRPr="001B050E">
        <w:fldChar w:fldCharType="end"/>
      </w:r>
      <w:r w:rsidR="00BF7857" w:rsidRPr="001B050E">
        <w:t xml:space="preserve">. </w:t>
      </w:r>
      <w:r w:rsidR="00206A77" w:rsidRPr="001B050E">
        <w:t xml:space="preserve">On the other hand, </w:t>
      </w:r>
      <w:r w:rsidR="00BF7857" w:rsidRPr="001B050E">
        <w:t xml:space="preserve">JSC-1 </w:t>
      </w:r>
      <w:r w:rsidR="00F7141F" w:rsidRPr="001B050E">
        <w:t xml:space="preserve">remodels its PBS by </w:t>
      </w:r>
      <w:r w:rsidR="00206A77" w:rsidRPr="001B050E">
        <w:t>perform</w:t>
      </w:r>
      <w:r w:rsidR="00F7141F" w:rsidRPr="001B050E">
        <w:t>ing</w:t>
      </w:r>
      <w:r w:rsidR="00206A77" w:rsidRPr="001B050E">
        <w:t xml:space="preserve"> </w:t>
      </w:r>
      <w:r w:rsidR="00BC54A5" w:rsidRPr="001B050E">
        <w:t xml:space="preserve">type III chromatic acclimation in green/red light and far-red light photoacclimation in </w:t>
      </w:r>
      <w:r w:rsidR="00F7141F" w:rsidRPr="001B050E">
        <w:t>red/far-red light</w:t>
      </w:r>
      <w:r w:rsidR="00D53F69" w:rsidRPr="001B050E">
        <w:fldChar w:fldCharType="begin">
          <w:fldData xml:space="preserve">PEVuZE5vdGU+PENpdGU+PEF1dGhvcj5IaXJvc2U8L0F1dGhvcj48WWVhcj4yMDE5PC9ZZWFyPjxS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</w:fldData>
        </w:fldChar>
      </w:r>
      <w:r w:rsidR="0087692A" w:rsidRPr="001B050E">
        <w:instrText xml:space="preserve"> ADDIN EN.CITE </w:instrText>
      </w:r>
      <w:r w:rsidR="0087692A" w:rsidRPr="001B050E">
        <w:fldChar w:fldCharType="begin">
          <w:fldData xml:space="preserve">PEVuZE5vdGU+PENpdGU+PEF1dGhvcj5IaXJvc2U8L0F1dGhvcj48WWVhcj4yMDE5PC9ZZWFyPjxS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</w:fldData>
        </w:fldChar>
      </w:r>
      <w:r w:rsidR="0087692A" w:rsidRPr="001B050E">
        <w:instrText xml:space="preserve"> ADDIN EN.CITE.DATA </w:instrText>
      </w:r>
      <w:r w:rsidR="0087692A" w:rsidRPr="001B050E">
        <w:fldChar w:fldCharType="end"/>
      </w:r>
      <w:r w:rsidR="00D53F69" w:rsidRPr="001B050E">
        <w:fldChar w:fldCharType="separate"/>
      </w:r>
      <w:r w:rsidR="00D53F69" w:rsidRPr="001B050E">
        <w:rPr>
          <w:noProof/>
          <w:vertAlign w:val="superscript"/>
        </w:rPr>
        <w:t>6,7</w:t>
      </w:r>
      <w:r w:rsidR="00D53F69" w:rsidRPr="001B050E">
        <w:fldChar w:fldCharType="end"/>
      </w:r>
      <w:r w:rsidR="00F7141F" w:rsidRPr="001B050E">
        <w:t xml:space="preserve">. </w:t>
      </w:r>
      <w:r w:rsidR="00356D79" w:rsidRPr="001B050E">
        <w:t>All</w:t>
      </w:r>
      <w:r w:rsidR="00740E38" w:rsidRPr="001B050E">
        <w:t xml:space="preserve"> </w:t>
      </w:r>
      <w:r w:rsidR="00356D79" w:rsidRPr="001B050E">
        <w:t>these diversities</w:t>
      </w:r>
      <w:r w:rsidR="000D27C8" w:rsidRPr="001B050E">
        <w:t xml:space="preserve"> indicate that </w:t>
      </w:r>
      <w:r w:rsidR="008D0A10" w:rsidRPr="001B050E">
        <w:t>there may b</w:t>
      </w:r>
      <w:r w:rsidR="00B33F01" w:rsidRPr="001B050E">
        <w:t xml:space="preserve">e other </w:t>
      </w:r>
      <w:r w:rsidR="00262FE8" w:rsidRPr="001B050E">
        <w:t xml:space="preserve">types of </w:t>
      </w:r>
      <w:r w:rsidR="00750B97" w:rsidRPr="001B050E">
        <w:t>PBS in the sucrose gradients</w:t>
      </w:r>
      <w:r w:rsidR="002240BA" w:rsidRPr="001B050E">
        <w:t>, in addition to the lowe</w:t>
      </w:r>
      <w:r w:rsidR="004E4C07" w:rsidRPr="001B050E">
        <w:t>st</w:t>
      </w:r>
      <w:r w:rsidR="002240BA" w:rsidRPr="001B050E">
        <w:t xml:space="preserve"> intact hemidiscoidal PBS fraction</w:t>
      </w:r>
      <w:r w:rsidR="00750B97" w:rsidRPr="001B050E">
        <w:t xml:space="preserve">. </w:t>
      </w:r>
      <w:r w:rsidR="004E4C07" w:rsidRPr="001B050E">
        <w:t>For example, two types of PBS are presen</w:t>
      </w:r>
      <w:r w:rsidR="008D0A10" w:rsidRPr="001B050E">
        <w:t>t</w:t>
      </w:r>
      <w:r w:rsidR="004E4C07" w:rsidRPr="001B050E">
        <w:t xml:space="preserve"> at the same time when</w:t>
      </w:r>
      <w:r w:rsidR="004E4C07" w:rsidRPr="001B050E">
        <w:rPr>
          <w:i/>
          <w:iCs/>
        </w:rPr>
        <w:t xml:space="preserve"> Synechococcus</w:t>
      </w:r>
      <w:r w:rsidR="004E4C07" w:rsidRPr="001B050E">
        <w:t xml:space="preserve"> sp. PCC 7335</w:t>
      </w:r>
      <w:r w:rsidR="00BE0E4D" w:rsidRPr="001B050E">
        <w:t xml:space="preserve"> and JSC-1</w:t>
      </w:r>
      <w:r w:rsidR="004E4C07" w:rsidRPr="001B050E">
        <w:t xml:space="preserve"> acclimate</w:t>
      </w:r>
      <w:r w:rsidR="00BE0E4D" w:rsidRPr="001B050E">
        <w:t>s to far-red light</w:t>
      </w:r>
      <w:r w:rsidR="00D53F69" w:rsidRPr="001B050E">
        <w:fldChar w:fldCharType="begin">
          <w:fldData xml:space="preserve">PEVuZE5vdGU+PENpdGU+PEF1dGhvcj5IbzwvQXV0aG9yPjxZZWFyPjIwMTc8L1llYXI+PFJlY051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</w:fldData>
        </w:fldChar>
      </w:r>
      <w:r w:rsidR="00BA70D3" w:rsidRPr="001B050E">
        <w:instrText xml:space="preserve"> ADDIN EN.CITE </w:instrText>
      </w:r>
      <w:r w:rsidR="00BA70D3" w:rsidRPr="001B050E">
        <w:fldChar w:fldCharType="begin">
          <w:fldData xml:space="preserve">PEVuZE5vdGU+PENpdGU+PEF1dGhvcj5IbzwvQXV0aG9yPjxZZWFyPjIwMTc8L1llYXI+PFJlY051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</w:fldData>
        </w:fldChar>
      </w:r>
      <w:r w:rsidR="00BA70D3" w:rsidRPr="001B050E">
        <w:instrText xml:space="preserve"> ADDIN EN.CITE.DATA </w:instrText>
      </w:r>
      <w:r w:rsidR="00BA70D3" w:rsidRPr="001B050E">
        <w:fldChar w:fldCharType="end"/>
      </w:r>
      <w:r w:rsidR="00D53F69" w:rsidRPr="001B050E">
        <w:fldChar w:fldCharType="separate"/>
      </w:r>
      <w:r w:rsidR="00D53F69" w:rsidRPr="001B050E">
        <w:rPr>
          <w:noProof/>
          <w:vertAlign w:val="superscript"/>
        </w:rPr>
        <w:t>8,13</w:t>
      </w:r>
      <w:r w:rsidR="00D53F69" w:rsidRPr="001B050E">
        <w:fldChar w:fldCharType="end"/>
      </w:r>
      <w:r w:rsidR="00BE0E4D" w:rsidRPr="001B050E">
        <w:t xml:space="preserve">. </w:t>
      </w:r>
      <w:r w:rsidR="00CD747C" w:rsidRPr="001B050E">
        <w:t>It is suggested that t</w:t>
      </w:r>
      <w:r w:rsidR="00000C19" w:rsidRPr="001B050E">
        <w:t>he person</w:t>
      </w:r>
      <w:r w:rsidR="00CA50B2" w:rsidRPr="001B050E">
        <w:t xml:space="preserve"> isolating PBS from an </w:t>
      </w:r>
      <w:r w:rsidR="00D53F69" w:rsidRPr="001B050E">
        <w:t>uncharacterized</w:t>
      </w:r>
      <w:r w:rsidR="00CA50B2" w:rsidRPr="001B050E">
        <w:t xml:space="preserve"> cyanobacterial strain</w:t>
      </w:r>
      <w:r w:rsidR="0086528A" w:rsidRPr="001B050E">
        <w:t xml:space="preserve"> should be more cautious in analyzing each fraction</w:t>
      </w:r>
      <w:r w:rsidR="00F02E3D" w:rsidRPr="001B050E">
        <w:t xml:space="preserve"> in</w:t>
      </w:r>
      <w:r w:rsidR="0086528A" w:rsidRPr="001B050E">
        <w:t xml:space="preserve"> the sucrose gradient </w:t>
      </w:r>
      <w:r w:rsidR="00CD747C" w:rsidRPr="001B050E">
        <w:t>to identify any possible types of PBS.</w:t>
      </w:r>
    </w:p>
    <w:p w14:paraId="42E7E523" w14:textId="77777777" w:rsidR="009614CF" w:rsidRPr="001B050E" w:rsidRDefault="009614CF" w:rsidP="001B050E"/>
    <w:p w14:paraId="44C2FC4C" w14:textId="6E64AD6F" w:rsidR="001C0BA0" w:rsidRPr="001B050E" w:rsidRDefault="001C0BA0" w:rsidP="001B050E">
      <w:r w:rsidRPr="001B050E">
        <w:t xml:space="preserve">Overall, </w:t>
      </w:r>
      <w:r w:rsidR="00DE30A6" w:rsidRPr="001B050E">
        <w:t xml:space="preserve">this </w:t>
      </w:r>
      <w:r w:rsidR="00A8251D" w:rsidRPr="001B050E">
        <w:t>protocol provide</w:t>
      </w:r>
      <w:r w:rsidR="005271A6" w:rsidRPr="001B050E">
        <w:t>s</w:t>
      </w:r>
      <w:r w:rsidR="00A8251D" w:rsidRPr="001B050E">
        <w:t xml:space="preserve"> a cheap</w:t>
      </w:r>
      <w:r w:rsidR="005271A6" w:rsidRPr="001B050E">
        <w:t>, simple, and fast method</w:t>
      </w:r>
      <w:r w:rsidR="00A8251D" w:rsidRPr="001B050E">
        <w:t xml:space="preserve"> for </w:t>
      </w:r>
      <w:r w:rsidR="00553D35" w:rsidRPr="001B050E">
        <w:t xml:space="preserve">cell </w:t>
      </w:r>
      <w:r w:rsidRPr="001B050E">
        <w:t>disruption</w:t>
      </w:r>
      <w:r w:rsidR="00A8251D" w:rsidRPr="001B050E">
        <w:t xml:space="preserve">. </w:t>
      </w:r>
      <w:r w:rsidRPr="001B050E">
        <w:t xml:space="preserve"> </w:t>
      </w:r>
      <w:r w:rsidR="00DE30A6" w:rsidRPr="001B050E">
        <w:t xml:space="preserve">It </w:t>
      </w:r>
      <w:r w:rsidR="005271A6" w:rsidRPr="001B050E">
        <w:t>ha</w:t>
      </w:r>
      <w:r w:rsidR="00DE30A6" w:rsidRPr="001B050E">
        <w:t>s</w:t>
      </w:r>
      <w:r w:rsidR="005271A6" w:rsidRPr="001B050E">
        <w:t xml:space="preserve"> also </w:t>
      </w:r>
      <w:r w:rsidR="00DE30A6" w:rsidRPr="001B050E">
        <w:t xml:space="preserve">been </w:t>
      </w:r>
      <w:r w:rsidR="005271A6" w:rsidRPr="001B050E">
        <w:t xml:space="preserve">demonstrated that </w:t>
      </w:r>
      <w:r w:rsidR="00DE30A6" w:rsidRPr="001B050E">
        <w:t>this</w:t>
      </w:r>
      <w:r w:rsidR="005271A6" w:rsidRPr="001B050E">
        <w:t xml:space="preserve"> method is reliable to isolate PBS from different </w:t>
      </w:r>
      <w:r w:rsidRPr="001B050E">
        <w:t>cyanobacteri</w:t>
      </w:r>
      <w:r w:rsidR="005271A6" w:rsidRPr="001B050E">
        <w:t>a</w:t>
      </w:r>
      <w:r w:rsidRPr="001B050E">
        <w:t xml:space="preserve"> with different cell types and PBS compositions.</w:t>
      </w:r>
    </w:p>
    <w:p w14:paraId="0755C7BB" w14:textId="77777777" w:rsidR="001C0BA0" w:rsidRPr="001B050E" w:rsidRDefault="001C0BA0" w:rsidP="001B050E"/>
    <w:p w14:paraId="59F37CC4" w14:textId="7EB2DC52" w:rsidR="006E4797" w:rsidRPr="001B050E" w:rsidRDefault="00551D82" w:rsidP="001B050E">
      <w:pPr>
        <w:pBdr>
          <w:top w:val="nil"/>
          <w:left w:val="nil"/>
          <w:bottom w:val="nil"/>
          <w:right w:val="nil"/>
          <w:between w:val="nil"/>
        </w:pBdr>
        <w:rPr>
          <w:color w:val="808080"/>
        </w:rPr>
      </w:pPr>
      <w:r w:rsidRPr="001B050E">
        <w:rPr>
          <w:b/>
          <w:color w:val="000000"/>
        </w:rPr>
        <w:t>ACKNOWLEDGMENTS:</w:t>
      </w:r>
    </w:p>
    <w:p w14:paraId="6D064C88" w14:textId="03489840" w:rsidR="006E4797" w:rsidRPr="001B050E" w:rsidRDefault="00DE30A6" w:rsidP="001B050E">
      <w:pPr>
        <w:rPr>
          <w:color w:val="808080"/>
        </w:rPr>
      </w:pPr>
      <w:r w:rsidRPr="001B050E">
        <w:t xml:space="preserve">The authors </w:t>
      </w:r>
      <w:r w:rsidR="005271A6" w:rsidRPr="001B050E">
        <w:t xml:space="preserve">thank </w:t>
      </w:r>
      <w:r w:rsidR="005271A6" w:rsidRPr="001B050E">
        <w:rPr>
          <w:iCs/>
        </w:rPr>
        <w:t>Technology Commons, College of Life Science</w:t>
      </w:r>
      <w:r w:rsidR="005271A6" w:rsidRPr="001B050E">
        <w:rPr>
          <w:rStyle w:val="style23"/>
          <w:iCs/>
        </w:rPr>
        <w:t xml:space="preserve">, </w:t>
      </w:r>
      <w:r w:rsidR="005271A6" w:rsidRPr="001B050E">
        <w:rPr>
          <w:iCs/>
        </w:rPr>
        <w:t>National Taiwan University</w:t>
      </w:r>
      <w:r w:rsidR="00274DDF" w:rsidRPr="001B050E">
        <w:rPr>
          <w:iCs/>
        </w:rPr>
        <w:t xml:space="preserve"> </w:t>
      </w:r>
      <w:r w:rsidR="00274DDF" w:rsidRPr="001B050E">
        <w:rPr>
          <w:iCs/>
          <w:lang w:eastAsia="zh-TW"/>
        </w:rPr>
        <w:t xml:space="preserve">for the convenient use of the </w:t>
      </w:r>
      <w:r w:rsidR="00A76B20" w:rsidRPr="001B050E">
        <w:rPr>
          <w:iCs/>
          <w:lang w:eastAsia="zh-TW"/>
        </w:rPr>
        <w:t>ultracentrifuge</w:t>
      </w:r>
      <w:r w:rsidR="005271A6" w:rsidRPr="001B050E">
        <w:rPr>
          <w:iCs/>
        </w:rPr>
        <w:t xml:space="preserve">. </w:t>
      </w:r>
      <w:r w:rsidR="00C77650" w:rsidRPr="001B050E">
        <w:t xml:space="preserve"> </w:t>
      </w:r>
      <w:r w:rsidR="003651DA" w:rsidRPr="001B050E">
        <w:t>The cyanobacteri</w:t>
      </w:r>
      <w:r w:rsidR="002F4894" w:rsidRPr="001B050E">
        <w:t>al strains</w:t>
      </w:r>
      <w:r w:rsidR="003651DA" w:rsidRPr="001B050E">
        <w:t xml:space="preserve"> </w:t>
      </w:r>
      <w:r w:rsidR="003651DA" w:rsidRPr="001B050E">
        <w:rPr>
          <w:i/>
          <w:iCs/>
        </w:rPr>
        <w:t xml:space="preserve">Synechocystis </w:t>
      </w:r>
      <w:r w:rsidR="003651DA" w:rsidRPr="001B050E">
        <w:t>sp. PCC 6803</w:t>
      </w:r>
      <w:r w:rsidR="002F4894" w:rsidRPr="001B050E">
        <w:t xml:space="preserve"> and </w:t>
      </w:r>
      <w:r w:rsidR="002F4894" w:rsidRPr="001B050E">
        <w:rPr>
          <w:i/>
          <w:iCs/>
        </w:rPr>
        <w:t xml:space="preserve">Leptolyngbya </w:t>
      </w:r>
      <w:r w:rsidR="002F4894" w:rsidRPr="001B050E">
        <w:t>sp. JSC-1</w:t>
      </w:r>
      <w:r w:rsidR="003651DA" w:rsidRPr="001B050E">
        <w:t xml:space="preserve"> </w:t>
      </w:r>
      <w:r w:rsidR="009050F9" w:rsidRPr="001B050E">
        <w:t>w</w:t>
      </w:r>
      <w:r w:rsidR="00071033" w:rsidRPr="001B050E">
        <w:t>as</w:t>
      </w:r>
      <w:r w:rsidR="003651DA" w:rsidRPr="001B050E">
        <w:t xml:space="preserve"> gifted from Dr. Chu, Hsiu-An at Academia </w:t>
      </w:r>
      <w:proofErr w:type="spellStart"/>
      <w:r w:rsidR="003651DA" w:rsidRPr="001B050E">
        <w:t>Sinica</w:t>
      </w:r>
      <w:proofErr w:type="spellEnd"/>
      <w:r w:rsidR="003651DA" w:rsidRPr="001B050E">
        <w:t>, Taiwan</w:t>
      </w:r>
      <w:r w:rsidR="00DC4E34" w:rsidRPr="001B050E">
        <w:t>,</w:t>
      </w:r>
      <w:r w:rsidR="002F4894" w:rsidRPr="001B050E">
        <w:t xml:space="preserve"> and</w:t>
      </w:r>
      <w:r w:rsidR="003651DA" w:rsidRPr="001B050E">
        <w:t xml:space="preserve"> Dr. Donald A. Bryant at Pennsylvania State University, USA</w:t>
      </w:r>
      <w:r w:rsidR="009050F9" w:rsidRPr="001B050E">
        <w:t>, respectively</w:t>
      </w:r>
      <w:r w:rsidR="003651DA" w:rsidRPr="001B050E">
        <w:t xml:space="preserve">. </w:t>
      </w:r>
      <w:r w:rsidR="00C77650" w:rsidRPr="001B050E">
        <w:rPr>
          <w:rFonts w:eastAsia="Calibri"/>
        </w:rPr>
        <w:t xml:space="preserve">This work was funded by </w:t>
      </w:r>
      <w:r w:rsidR="00DC4E34" w:rsidRPr="001B050E">
        <w:rPr>
          <w:rFonts w:eastAsia="Calibri"/>
        </w:rPr>
        <w:t xml:space="preserve">the </w:t>
      </w:r>
      <w:r w:rsidR="00C77650" w:rsidRPr="001B050E">
        <w:rPr>
          <w:rFonts w:eastAsia="Calibri"/>
        </w:rPr>
        <w:t>Ministry of Science and Technology (Taiwan) (</w:t>
      </w:r>
      <w:r w:rsidR="00C77650" w:rsidRPr="001B050E">
        <w:t>109-2636-B-002-013- and 110-2628-B-002-065-</w:t>
      </w:r>
      <w:r w:rsidR="00C77650" w:rsidRPr="001B050E">
        <w:rPr>
          <w:rFonts w:eastAsia="Calibri"/>
        </w:rPr>
        <w:t xml:space="preserve">) and </w:t>
      </w:r>
      <w:r w:rsidR="00DC4E34" w:rsidRPr="001B050E">
        <w:rPr>
          <w:rFonts w:eastAsia="Calibri"/>
        </w:rPr>
        <w:t xml:space="preserve">the </w:t>
      </w:r>
      <w:r w:rsidR="00C77650" w:rsidRPr="001B050E">
        <w:rPr>
          <w:rFonts w:eastAsia="Calibri"/>
        </w:rPr>
        <w:t xml:space="preserve">Ministry of Education (Taiwan) </w:t>
      </w:r>
      <w:proofErr w:type="spellStart"/>
      <w:r w:rsidR="00C77650" w:rsidRPr="001B050E">
        <w:rPr>
          <w:rFonts w:eastAsia="Calibri"/>
        </w:rPr>
        <w:t>Yushan</w:t>
      </w:r>
      <w:proofErr w:type="spellEnd"/>
      <w:r w:rsidR="00C77650" w:rsidRPr="001B050E">
        <w:rPr>
          <w:rFonts w:eastAsia="Calibri"/>
        </w:rPr>
        <w:t xml:space="preserve"> Young Scholar Program (109V1102 and 110V1102).</w:t>
      </w:r>
    </w:p>
    <w:p w14:paraId="25B2FBBD" w14:textId="77777777" w:rsidR="006E4797" w:rsidRPr="001B050E" w:rsidRDefault="006E4797" w:rsidP="001B050E">
      <w:pPr>
        <w:rPr>
          <w:b/>
          <w:lang w:eastAsia="zh-TW"/>
        </w:rPr>
      </w:pPr>
    </w:p>
    <w:p w14:paraId="5E703EBA" w14:textId="07BA676D" w:rsidR="006E4797" w:rsidRPr="001B050E" w:rsidRDefault="00551D82" w:rsidP="001B050E">
      <w:pPr>
        <w:pBdr>
          <w:top w:val="nil"/>
          <w:left w:val="nil"/>
          <w:bottom w:val="nil"/>
          <w:right w:val="nil"/>
          <w:between w:val="nil"/>
        </w:pBdr>
        <w:rPr>
          <w:color w:val="808080"/>
        </w:rPr>
      </w:pPr>
      <w:r w:rsidRPr="001B050E">
        <w:rPr>
          <w:b/>
          <w:color w:val="000000"/>
        </w:rPr>
        <w:t>DISCLOSURES:</w:t>
      </w:r>
    </w:p>
    <w:p w14:paraId="34A3C241" w14:textId="0C172F6B" w:rsidR="00C77650" w:rsidRPr="001B050E" w:rsidRDefault="00C77650" w:rsidP="001B050E">
      <w:pPr>
        <w:rPr>
          <w:rFonts w:eastAsia="Calibri"/>
        </w:rPr>
      </w:pPr>
      <w:r w:rsidRPr="001B050E">
        <w:rPr>
          <w:rFonts w:eastAsia="Calibri"/>
        </w:rPr>
        <w:t>The authors declare no competing interest.</w:t>
      </w:r>
    </w:p>
    <w:p w14:paraId="4A7B0E5C" w14:textId="77777777" w:rsidR="006E4797" w:rsidRPr="001B050E" w:rsidRDefault="006E4797" w:rsidP="001B050E">
      <w:pPr>
        <w:rPr>
          <w:color w:val="000000"/>
        </w:rPr>
      </w:pPr>
    </w:p>
    <w:p w14:paraId="6DE2B73C" w14:textId="368BB9FB" w:rsidR="006E4797" w:rsidRPr="001B050E" w:rsidRDefault="00551D82" w:rsidP="001B050E">
      <w:pPr>
        <w:rPr>
          <w:b/>
        </w:rPr>
      </w:pPr>
      <w:r w:rsidRPr="001B050E">
        <w:rPr>
          <w:b/>
        </w:rPr>
        <w:t>REFERENCES:</w:t>
      </w:r>
    </w:p>
    <w:p w14:paraId="71D6D0E8" w14:textId="015C7BEE" w:rsidR="00556EAB" w:rsidRPr="001B050E" w:rsidRDefault="00F04EDD" w:rsidP="001B050E">
      <w:pPr>
        <w:pStyle w:val="EndNoteBibliography"/>
        <w:rPr>
          <w:noProof/>
        </w:rPr>
      </w:pPr>
      <w:r w:rsidRPr="001B050E">
        <w:lastRenderedPageBreak/>
        <w:fldChar w:fldCharType="begin"/>
      </w:r>
      <w:r w:rsidRPr="001B050E">
        <w:instrText xml:space="preserve"> ADDIN EN.REFLIST </w:instrText>
      </w:r>
      <w:r w:rsidRPr="001B050E">
        <w:fldChar w:fldCharType="separate"/>
      </w:r>
      <w:r w:rsidR="00556EAB" w:rsidRPr="001B050E">
        <w:rPr>
          <w:noProof/>
        </w:rPr>
        <w:t>1</w:t>
      </w:r>
      <w:r w:rsidR="001739F0" w:rsidRPr="001B050E">
        <w:rPr>
          <w:noProof/>
        </w:rPr>
        <w:t>.</w:t>
      </w:r>
      <w:r w:rsidR="00556EAB" w:rsidRPr="001B050E">
        <w:rPr>
          <w:noProof/>
        </w:rPr>
        <w:tab/>
        <w:t>Bryant, D. A., Guglielmi, G., de Marsac, N. T., Castets, A.</w:t>
      </w:r>
      <w:r w:rsidR="001739F0" w:rsidRPr="001B050E">
        <w:rPr>
          <w:noProof/>
        </w:rPr>
        <w:t xml:space="preserve"> </w:t>
      </w:r>
      <w:r w:rsidR="00556EAB" w:rsidRPr="001B050E">
        <w:rPr>
          <w:noProof/>
        </w:rPr>
        <w:t>M.</w:t>
      </w:r>
      <w:r w:rsidR="001739F0" w:rsidRPr="001B050E">
        <w:rPr>
          <w:noProof/>
        </w:rPr>
        <w:t xml:space="preserve">, </w:t>
      </w:r>
      <w:r w:rsidR="00556EAB" w:rsidRPr="001B050E">
        <w:rPr>
          <w:noProof/>
        </w:rPr>
        <w:t xml:space="preserve">Cohen-Bazire, G. The structure of cyanobacterial phycobilisomes: </w:t>
      </w:r>
      <w:r w:rsidR="001739F0" w:rsidRPr="001B050E">
        <w:rPr>
          <w:noProof/>
        </w:rPr>
        <w:t>A</w:t>
      </w:r>
      <w:r w:rsidR="00556EAB" w:rsidRPr="001B050E">
        <w:rPr>
          <w:noProof/>
        </w:rPr>
        <w:t xml:space="preserve"> model. </w:t>
      </w:r>
      <w:r w:rsidR="00556EAB" w:rsidRPr="001B050E">
        <w:rPr>
          <w:i/>
          <w:noProof/>
        </w:rPr>
        <w:t>Archives of Microbiology.</w:t>
      </w:r>
      <w:r w:rsidR="00556EAB" w:rsidRPr="001B050E">
        <w:rPr>
          <w:noProof/>
        </w:rPr>
        <w:t xml:space="preserve"> </w:t>
      </w:r>
      <w:r w:rsidR="00556EAB" w:rsidRPr="001B050E">
        <w:rPr>
          <w:b/>
          <w:noProof/>
        </w:rPr>
        <w:t>123</w:t>
      </w:r>
      <w:r w:rsidR="00556EAB" w:rsidRPr="001B050E">
        <w:rPr>
          <w:noProof/>
        </w:rPr>
        <w:t xml:space="preserve"> (2), 113-127 (1979).</w:t>
      </w:r>
    </w:p>
    <w:p w14:paraId="440003B7" w14:textId="097F85B1" w:rsidR="00556EAB" w:rsidRPr="001B050E" w:rsidRDefault="00556EAB" w:rsidP="001B050E">
      <w:pPr>
        <w:pStyle w:val="EndNoteBibliography"/>
        <w:rPr>
          <w:noProof/>
        </w:rPr>
      </w:pPr>
      <w:r w:rsidRPr="001B050E">
        <w:rPr>
          <w:noProof/>
        </w:rPr>
        <w:t>2</w:t>
      </w:r>
      <w:r w:rsidR="003E0D26" w:rsidRPr="001B050E">
        <w:rPr>
          <w:noProof/>
        </w:rPr>
        <w:t>.</w:t>
      </w:r>
      <w:r w:rsidRPr="001B050E">
        <w:rPr>
          <w:noProof/>
        </w:rPr>
        <w:tab/>
        <w:t xml:space="preserve">Glazer, A. N. Phycobilisomes: </w:t>
      </w:r>
      <w:r w:rsidR="003E0D26" w:rsidRPr="001B050E">
        <w:rPr>
          <w:noProof/>
        </w:rPr>
        <w:t>S</w:t>
      </w:r>
      <w:r w:rsidRPr="001B050E">
        <w:rPr>
          <w:noProof/>
        </w:rPr>
        <w:t xml:space="preserve">tructure and dynamics. </w:t>
      </w:r>
      <w:r w:rsidRPr="001B050E">
        <w:rPr>
          <w:i/>
          <w:noProof/>
        </w:rPr>
        <w:t xml:space="preserve">Annual </w:t>
      </w:r>
      <w:r w:rsidR="003E0D26" w:rsidRPr="001B050E">
        <w:rPr>
          <w:i/>
          <w:noProof/>
        </w:rPr>
        <w:t>R</w:t>
      </w:r>
      <w:r w:rsidRPr="001B050E">
        <w:rPr>
          <w:i/>
          <w:noProof/>
        </w:rPr>
        <w:t xml:space="preserve">eview of </w:t>
      </w:r>
      <w:r w:rsidR="003E0D26" w:rsidRPr="001B050E">
        <w:rPr>
          <w:i/>
          <w:noProof/>
        </w:rPr>
        <w:t>M</w:t>
      </w:r>
      <w:r w:rsidRPr="001B050E">
        <w:rPr>
          <w:i/>
          <w:noProof/>
        </w:rPr>
        <w:t>icrobiology.</w:t>
      </w:r>
      <w:r w:rsidRPr="001B050E">
        <w:rPr>
          <w:noProof/>
        </w:rPr>
        <w:t xml:space="preserve"> </w:t>
      </w:r>
      <w:r w:rsidRPr="001B050E">
        <w:rPr>
          <w:b/>
          <w:noProof/>
        </w:rPr>
        <w:t>36</w:t>
      </w:r>
      <w:r w:rsidR="003E0D26" w:rsidRPr="001B050E">
        <w:rPr>
          <w:noProof/>
        </w:rPr>
        <w:t xml:space="preserve">, </w:t>
      </w:r>
      <w:r w:rsidRPr="001B050E">
        <w:rPr>
          <w:noProof/>
        </w:rPr>
        <w:t>173-198 (1982).</w:t>
      </w:r>
    </w:p>
    <w:p w14:paraId="17AB1534" w14:textId="30F36E01" w:rsidR="00556EAB" w:rsidRPr="001B050E" w:rsidRDefault="00556EAB" w:rsidP="001B050E">
      <w:pPr>
        <w:pStyle w:val="EndNoteBibliography"/>
        <w:rPr>
          <w:noProof/>
        </w:rPr>
      </w:pPr>
      <w:r w:rsidRPr="001B050E">
        <w:rPr>
          <w:noProof/>
        </w:rPr>
        <w:t>3</w:t>
      </w:r>
      <w:r w:rsidR="00166C26" w:rsidRPr="001B050E">
        <w:rPr>
          <w:noProof/>
        </w:rPr>
        <w:t>.</w:t>
      </w:r>
      <w:r w:rsidRPr="001B050E">
        <w:rPr>
          <w:noProof/>
        </w:rPr>
        <w:tab/>
        <w:t xml:space="preserve">Glazer, A. N. Light harvesting by phycobilisomes. </w:t>
      </w:r>
      <w:r w:rsidRPr="001B050E">
        <w:rPr>
          <w:i/>
          <w:noProof/>
        </w:rPr>
        <w:t>Annual Review of Biophysics and Biophysical Chemistry.</w:t>
      </w:r>
      <w:r w:rsidRPr="001B050E">
        <w:rPr>
          <w:noProof/>
        </w:rPr>
        <w:t xml:space="preserve"> </w:t>
      </w:r>
      <w:r w:rsidRPr="001B050E">
        <w:rPr>
          <w:b/>
          <w:noProof/>
        </w:rPr>
        <w:t>14</w:t>
      </w:r>
      <w:r w:rsidRPr="001B050E">
        <w:rPr>
          <w:noProof/>
        </w:rPr>
        <w:t xml:space="preserve"> (1), 47-77 (1985).</w:t>
      </w:r>
    </w:p>
    <w:p w14:paraId="321AC230" w14:textId="46F2879D" w:rsidR="00556EAB" w:rsidRPr="001B050E" w:rsidRDefault="00556EAB" w:rsidP="001B050E">
      <w:pPr>
        <w:pStyle w:val="EndNoteBibliography"/>
        <w:rPr>
          <w:noProof/>
        </w:rPr>
      </w:pPr>
      <w:r w:rsidRPr="001B050E">
        <w:rPr>
          <w:noProof/>
        </w:rPr>
        <w:t>4</w:t>
      </w:r>
      <w:r w:rsidR="009A58FF" w:rsidRPr="001B050E">
        <w:rPr>
          <w:noProof/>
        </w:rPr>
        <w:t>.</w:t>
      </w:r>
      <w:r w:rsidRPr="001B050E">
        <w:rPr>
          <w:noProof/>
        </w:rPr>
        <w:tab/>
        <w:t>Liu, H.</w:t>
      </w:r>
      <w:r w:rsidRPr="001B050E">
        <w:rPr>
          <w:iCs/>
          <w:noProof/>
        </w:rPr>
        <w:t xml:space="preserve"> et al</w:t>
      </w:r>
      <w:r w:rsidRPr="001B050E">
        <w:rPr>
          <w:i/>
          <w:noProof/>
        </w:rPr>
        <w:t>.</w:t>
      </w:r>
      <w:r w:rsidRPr="001B050E">
        <w:rPr>
          <w:noProof/>
        </w:rPr>
        <w:t xml:space="preserve"> Phycobilisomes supply excitations to both photosystems in a megacomplex in cyanobacteria. </w:t>
      </w:r>
      <w:r w:rsidRPr="001B050E">
        <w:rPr>
          <w:i/>
          <w:noProof/>
        </w:rPr>
        <w:t>Science.</w:t>
      </w:r>
      <w:r w:rsidRPr="001B050E">
        <w:rPr>
          <w:noProof/>
        </w:rPr>
        <w:t xml:space="preserve"> </w:t>
      </w:r>
      <w:r w:rsidRPr="001B050E">
        <w:rPr>
          <w:b/>
          <w:noProof/>
        </w:rPr>
        <w:t>342</w:t>
      </w:r>
      <w:r w:rsidRPr="001B050E">
        <w:rPr>
          <w:noProof/>
        </w:rPr>
        <w:t xml:space="preserve"> (6162), 1104 (2013).</w:t>
      </w:r>
    </w:p>
    <w:p w14:paraId="37B4D80F" w14:textId="0BBABFE5" w:rsidR="00556EAB" w:rsidRPr="001B050E" w:rsidRDefault="00556EAB" w:rsidP="001B050E">
      <w:pPr>
        <w:pStyle w:val="EndNoteBibliography"/>
        <w:rPr>
          <w:noProof/>
        </w:rPr>
      </w:pPr>
      <w:r w:rsidRPr="001B050E">
        <w:rPr>
          <w:noProof/>
        </w:rPr>
        <w:t>5</w:t>
      </w:r>
      <w:r w:rsidR="00D73239" w:rsidRPr="001B050E">
        <w:rPr>
          <w:noProof/>
        </w:rPr>
        <w:t>.</w:t>
      </w:r>
      <w:r w:rsidRPr="001B050E">
        <w:rPr>
          <w:noProof/>
        </w:rPr>
        <w:tab/>
        <w:t>Bryant, D. A.</w:t>
      </w:r>
      <w:r w:rsidR="00D73239" w:rsidRPr="001B050E">
        <w:rPr>
          <w:noProof/>
        </w:rPr>
        <w:t xml:space="preserve">, </w:t>
      </w:r>
      <w:r w:rsidRPr="001B050E">
        <w:rPr>
          <w:noProof/>
        </w:rPr>
        <w:t xml:space="preserve">Canniffe, D. P. How nature designs light-harvesting antenna systems: </w:t>
      </w:r>
      <w:r w:rsidR="00D73239" w:rsidRPr="001B050E">
        <w:rPr>
          <w:noProof/>
        </w:rPr>
        <w:t>D</w:t>
      </w:r>
      <w:r w:rsidRPr="001B050E">
        <w:rPr>
          <w:noProof/>
        </w:rPr>
        <w:t xml:space="preserve">esign principles and functional realization in chlorophototrophic prokaryotes. </w:t>
      </w:r>
      <w:r w:rsidRPr="001B050E">
        <w:rPr>
          <w:i/>
          <w:noProof/>
        </w:rPr>
        <w:t>Journal of Physics B: Atomic, Molecular and Optical Physics.</w:t>
      </w:r>
      <w:r w:rsidRPr="001B050E">
        <w:rPr>
          <w:noProof/>
        </w:rPr>
        <w:t xml:space="preserve"> </w:t>
      </w:r>
      <w:r w:rsidRPr="001B050E">
        <w:rPr>
          <w:b/>
          <w:noProof/>
        </w:rPr>
        <w:t>51</w:t>
      </w:r>
      <w:r w:rsidRPr="001B050E">
        <w:rPr>
          <w:noProof/>
        </w:rPr>
        <w:t xml:space="preserve"> (3),</w:t>
      </w:r>
      <w:r w:rsidR="00D73239" w:rsidRPr="001B050E">
        <w:rPr>
          <w:noProof/>
        </w:rPr>
        <w:t xml:space="preserve"> 033001</w:t>
      </w:r>
      <w:r w:rsidRPr="001B050E">
        <w:rPr>
          <w:noProof/>
        </w:rPr>
        <w:t xml:space="preserve"> (2018).</w:t>
      </w:r>
    </w:p>
    <w:p w14:paraId="15B9D5D1" w14:textId="701B88FE" w:rsidR="00556EAB" w:rsidRPr="001B050E" w:rsidRDefault="00556EAB" w:rsidP="001B050E">
      <w:pPr>
        <w:pStyle w:val="EndNoteBibliography"/>
        <w:rPr>
          <w:noProof/>
        </w:rPr>
      </w:pPr>
      <w:r w:rsidRPr="001B050E">
        <w:rPr>
          <w:noProof/>
        </w:rPr>
        <w:t>6</w:t>
      </w:r>
      <w:r w:rsidR="004F5E7E" w:rsidRPr="001B050E">
        <w:rPr>
          <w:noProof/>
        </w:rPr>
        <w:t>.</w:t>
      </w:r>
      <w:r w:rsidRPr="001B050E">
        <w:rPr>
          <w:noProof/>
        </w:rPr>
        <w:tab/>
        <w:t>Hirose, Y.</w:t>
      </w:r>
      <w:r w:rsidRPr="001B050E">
        <w:rPr>
          <w:i/>
          <w:noProof/>
        </w:rPr>
        <w:t xml:space="preserve"> </w:t>
      </w:r>
      <w:r w:rsidRPr="001B050E">
        <w:rPr>
          <w:iCs/>
          <w:noProof/>
        </w:rPr>
        <w:t>et al</w:t>
      </w:r>
      <w:r w:rsidRPr="001B050E">
        <w:rPr>
          <w:i/>
          <w:noProof/>
        </w:rPr>
        <w:t>.</w:t>
      </w:r>
      <w:r w:rsidRPr="001B050E">
        <w:rPr>
          <w:noProof/>
        </w:rPr>
        <w:t xml:space="preserve"> Diverse </w:t>
      </w:r>
      <w:r w:rsidR="004F5E7E" w:rsidRPr="001B050E">
        <w:rPr>
          <w:noProof/>
        </w:rPr>
        <w:t>chromatic acclimation processes regulating phycoerythrocyanin and rod-shaped phycobilisome in cyanobacteria</w:t>
      </w:r>
      <w:r w:rsidRPr="001B050E">
        <w:rPr>
          <w:noProof/>
        </w:rPr>
        <w:t xml:space="preserve">. </w:t>
      </w:r>
      <w:r w:rsidRPr="001B050E">
        <w:rPr>
          <w:i/>
          <w:noProof/>
        </w:rPr>
        <w:t>Molecular Plant.</w:t>
      </w:r>
      <w:r w:rsidRPr="001B050E">
        <w:rPr>
          <w:noProof/>
        </w:rPr>
        <w:t xml:space="preserve"> </w:t>
      </w:r>
      <w:r w:rsidRPr="001B050E">
        <w:rPr>
          <w:b/>
          <w:noProof/>
        </w:rPr>
        <w:t>12</w:t>
      </w:r>
      <w:r w:rsidRPr="001B050E">
        <w:rPr>
          <w:noProof/>
        </w:rPr>
        <w:t xml:space="preserve"> (5), 715-725 (2019).</w:t>
      </w:r>
    </w:p>
    <w:p w14:paraId="2CDF0360" w14:textId="4511DCCD" w:rsidR="00556EAB" w:rsidRPr="001B050E" w:rsidRDefault="00556EAB" w:rsidP="001B050E">
      <w:pPr>
        <w:pStyle w:val="EndNoteBibliography"/>
        <w:rPr>
          <w:noProof/>
        </w:rPr>
      </w:pPr>
      <w:r w:rsidRPr="001B050E">
        <w:rPr>
          <w:noProof/>
        </w:rPr>
        <w:t>7</w:t>
      </w:r>
      <w:r w:rsidR="004F5E7E" w:rsidRPr="001B050E">
        <w:rPr>
          <w:noProof/>
        </w:rPr>
        <w:t>.</w:t>
      </w:r>
      <w:r w:rsidRPr="001B050E">
        <w:rPr>
          <w:noProof/>
        </w:rPr>
        <w:tab/>
        <w:t>Gan, F.</w:t>
      </w:r>
      <w:r w:rsidRPr="001B050E">
        <w:rPr>
          <w:iCs/>
          <w:noProof/>
        </w:rPr>
        <w:t xml:space="preserve"> et al</w:t>
      </w:r>
      <w:r w:rsidRPr="001B050E">
        <w:rPr>
          <w:i/>
          <w:noProof/>
        </w:rPr>
        <w:t>.</w:t>
      </w:r>
      <w:r w:rsidRPr="001B050E">
        <w:rPr>
          <w:noProof/>
        </w:rPr>
        <w:t xml:space="preserve"> Extensive remodeling of a cyanobacterial photosynthetic apparatus in far-red light. </w:t>
      </w:r>
      <w:r w:rsidRPr="001B050E">
        <w:rPr>
          <w:i/>
          <w:noProof/>
        </w:rPr>
        <w:t>Science.</w:t>
      </w:r>
      <w:r w:rsidRPr="001B050E">
        <w:rPr>
          <w:noProof/>
        </w:rPr>
        <w:t xml:space="preserve"> </w:t>
      </w:r>
      <w:r w:rsidRPr="001B050E">
        <w:rPr>
          <w:b/>
          <w:noProof/>
        </w:rPr>
        <w:t>345</w:t>
      </w:r>
      <w:r w:rsidRPr="001B050E">
        <w:rPr>
          <w:noProof/>
        </w:rPr>
        <w:t xml:space="preserve"> (6202), 1312-1317 (2014).</w:t>
      </w:r>
    </w:p>
    <w:p w14:paraId="5AD794A2" w14:textId="64C07637" w:rsidR="00556EAB" w:rsidRPr="001B050E" w:rsidRDefault="00556EAB" w:rsidP="001B050E">
      <w:pPr>
        <w:pStyle w:val="EndNoteBibliography"/>
        <w:rPr>
          <w:noProof/>
        </w:rPr>
      </w:pPr>
      <w:r w:rsidRPr="001B050E">
        <w:rPr>
          <w:noProof/>
        </w:rPr>
        <w:t>8</w:t>
      </w:r>
      <w:r w:rsidR="004D018E" w:rsidRPr="001B050E">
        <w:rPr>
          <w:noProof/>
        </w:rPr>
        <w:t>.</w:t>
      </w:r>
      <w:r w:rsidRPr="001B050E">
        <w:rPr>
          <w:noProof/>
        </w:rPr>
        <w:tab/>
        <w:t>Ho, M. Y., Gan, F., Shen, G.</w:t>
      </w:r>
      <w:r w:rsidR="004D018E" w:rsidRPr="001B050E">
        <w:rPr>
          <w:noProof/>
        </w:rPr>
        <w:t xml:space="preserve">, </w:t>
      </w:r>
      <w:r w:rsidRPr="001B050E">
        <w:rPr>
          <w:noProof/>
        </w:rPr>
        <w:t>Bryant, D. A. Far-red light photoacclimation (FaRLiP) in Synechococcus sp. PCC 7335. II.</w:t>
      </w:r>
      <w:r w:rsidR="005C52DC" w:rsidRPr="001B050E">
        <w:rPr>
          <w:noProof/>
        </w:rPr>
        <w:t xml:space="preserve"> </w:t>
      </w:r>
      <w:r w:rsidRPr="001B050E">
        <w:rPr>
          <w:noProof/>
        </w:rPr>
        <w:t xml:space="preserve">Characterization of phycobiliproteins produced during acclimation to far-red light. </w:t>
      </w:r>
      <w:r w:rsidRPr="001B050E">
        <w:rPr>
          <w:i/>
          <w:noProof/>
        </w:rPr>
        <w:t>Photosynth</w:t>
      </w:r>
      <w:r w:rsidR="008F7E16" w:rsidRPr="001B050E">
        <w:rPr>
          <w:i/>
          <w:noProof/>
        </w:rPr>
        <w:t>esis</w:t>
      </w:r>
      <w:r w:rsidRPr="001B050E">
        <w:rPr>
          <w:i/>
          <w:noProof/>
        </w:rPr>
        <w:t xml:space="preserve"> Re</w:t>
      </w:r>
      <w:r w:rsidR="008F7E16" w:rsidRPr="001B050E">
        <w:rPr>
          <w:i/>
          <w:noProof/>
          <w:lang w:eastAsia="zh-TW"/>
        </w:rPr>
        <w:t>search</w:t>
      </w:r>
      <w:r w:rsidR="00662713" w:rsidRPr="001B050E">
        <w:rPr>
          <w:i/>
          <w:noProof/>
          <w:lang w:eastAsia="zh-TW"/>
        </w:rPr>
        <w:t>.</w:t>
      </w:r>
      <w:r w:rsidRPr="001B050E">
        <w:rPr>
          <w:noProof/>
        </w:rPr>
        <w:t xml:space="preserve"> </w:t>
      </w:r>
      <w:r w:rsidRPr="001B050E">
        <w:rPr>
          <w:b/>
          <w:noProof/>
        </w:rPr>
        <w:t>131</w:t>
      </w:r>
      <w:r w:rsidRPr="001B050E">
        <w:rPr>
          <w:noProof/>
        </w:rPr>
        <w:t xml:space="preserve"> (2), 187-202 (2017).</w:t>
      </w:r>
    </w:p>
    <w:p w14:paraId="007B6A9D" w14:textId="4428A011" w:rsidR="00556EAB" w:rsidRPr="001B050E" w:rsidRDefault="00556EAB" w:rsidP="001B050E">
      <w:pPr>
        <w:pStyle w:val="EndNoteBibliography"/>
        <w:rPr>
          <w:noProof/>
        </w:rPr>
      </w:pPr>
      <w:r w:rsidRPr="001B050E">
        <w:rPr>
          <w:noProof/>
        </w:rPr>
        <w:t>9</w:t>
      </w:r>
      <w:r w:rsidR="00BD4C3F" w:rsidRPr="001B050E">
        <w:rPr>
          <w:noProof/>
        </w:rPr>
        <w:t>.</w:t>
      </w:r>
      <w:r w:rsidRPr="001B050E">
        <w:rPr>
          <w:noProof/>
        </w:rPr>
        <w:tab/>
        <w:t>Ho, M. Y.</w:t>
      </w:r>
      <w:r w:rsidRPr="001B050E">
        <w:rPr>
          <w:i/>
          <w:noProof/>
        </w:rPr>
        <w:t xml:space="preserve"> </w:t>
      </w:r>
      <w:r w:rsidRPr="001B050E">
        <w:rPr>
          <w:iCs/>
          <w:noProof/>
        </w:rPr>
        <w:t>et al</w:t>
      </w:r>
      <w:r w:rsidRPr="001B050E">
        <w:rPr>
          <w:i/>
          <w:noProof/>
        </w:rPr>
        <w:t>.</w:t>
      </w:r>
      <w:r w:rsidRPr="001B050E">
        <w:rPr>
          <w:noProof/>
        </w:rPr>
        <w:t xml:space="preserve"> Extensive remodeling of the photosynthetic apparatus alters energy transfer among photosynthetic complexes when cyanobacteria acclimate to far-red light. </w:t>
      </w:r>
      <w:r w:rsidR="008F7E16" w:rsidRPr="001B050E">
        <w:rPr>
          <w:i/>
          <w:noProof/>
        </w:rPr>
        <w:t>Biochimica et Biophysica Acta (BBA) - Bioenergetics.</w:t>
      </w:r>
      <w:r w:rsidRPr="001B050E">
        <w:rPr>
          <w:noProof/>
        </w:rPr>
        <w:t xml:space="preserve"> </w:t>
      </w:r>
      <w:r w:rsidRPr="001B050E">
        <w:rPr>
          <w:b/>
          <w:noProof/>
        </w:rPr>
        <w:t>1861</w:t>
      </w:r>
      <w:r w:rsidRPr="001B050E">
        <w:rPr>
          <w:noProof/>
        </w:rPr>
        <w:t xml:space="preserve"> (4), 148064 (2020).</w:t>
      </w:r>
    </w:p>
    <w:p w14:paraId="42FC2603" w14:textId="0D2FB09E" w:rsidR="00556EAB" w:rsidRPr="001B050E" w:rsidRDefault="00556EAB" w:rsidP="001B050E">
      <w:pPr>
        <w:pStyle w:val="EndNoteBibliography"/>
        <w:rPr>
          <w:noProof/>
        </w:rPr>
      </w:pPr>
      <w:r w:rsidRPr="001B050E">
        <w:rPr>
          <w:noProof/>
        </w:rPr>
        <w:t>10</w:t>
      </w:r>
      <w:r w:rsidR="00E96860" w:rsidRPr="001B050E">
        <w:rPr>
          <w:noProof/>
        </w:rPr>
        <w:t>.</w:t>
      </w:r>
      <w:r w:rsidRPr="001B050E">
        <w:rPr>
          <w:noProof/>
        </w:rPr>
        <w:tab/>
        <w:t>Sanfilippo, J. E., Garczarek, L., Partensky, F.</w:t>
      </w:r>
      <w:r w:rsidR="00E96860" w:rsidRPr="001B050E">
        <w:rPr>
          <w:noProof/>
        </w:rPr>
        <w:t xml:space="preserve">, </w:t>
      </w:r>
      <w:r w:rsidRPr="001B050E">
        <w:rPr>
          <w:noProof/>
        </w:rPr>
        <w:t xml:space="preserve">Kehoe, D. M. Chromatic Acclimation in Cyanobacteria: A </w:t>
      </w:r>
      <w:r w:rsidR="005C52DC" w:rsidRPr="001B050E">
        <w:rPr>
          <w:noProof/>
        </w:rPr>
        <w:t>diverse and widespread process for optimizing photosynthesis</w:t>
      </w:r>
      <w:r w:rsidRPr="001B050E">
        <w:rPr>
          <w:noProof/>
        </w:rPr>
        <w:t xml:space="preserve">. </w:t>
      </w:r>
      <w:r w:rsidRPr="001B050E">
        <w:rPr>
          <w:i/>
          <w:noProof/>
        </w:rPr>
        <w:t>Annu</w:t>
      </w:r>
      <w:r w:rsidR="008F7E16" w:rsidRPr="001B050E">
        <w:rPr>
          <w:i/>
          <w:noProof/>
        </w:rPr>
        <w:t>al</w:t>
      </w:r>
      <w:r w:rsidRPr="001B050E">
        <w:rPr>
          <w:i/>
          <w:noProof/>
        </w:rPr>
        <w:t xml:space="preserve"> Rev</w:t>
      </w:r>
      <w:r w:rsidR="008F7E16" w:rsidRPr="001B050E">
        <w:rPr>
          <w:i/>
          <w:noProof/>
        </w:rPr>
        <w:t>iew of</w:t>
      </w:r>
      <w:r w:rsidRPr="001B050E">
        <w:rPr>
          <w:i/>
          <w:noProof/>
        </w:rPr>
        <w:t xml:space="preserve"> Microbiol</w:t>
      </w:r>
      <w:r w:rsidR="008F7E16" w:rsidRPr="001B050E">
        <w:rPr>
          <w:i/>
          <w:noProof/>
        </w:rPr>
        <w:t>ogy</w:t>
      </w:r>
      <w:r w:rsidR="00E96860" w:rsidRPr="001B050E">
        <w:rPr>
          <w:i/>
          <w:noProof/>
        </w:rPr>
        <w:t>.</w:t>
      </w:r>
      <w:r w:rsidRPr="001B050E">
        <w:rPr>
          <w:noProof/>
        </w:rPr>
        <w:t xml:space="preserve"> </w:t>
      </w:r>
      <w:r w:rsidRPr="001B050E">
        <w:rPr>
          <w:b/>
          <w:noProof/>
        </w:rPr>
        <w:t>73</w:t>
      </w:r>
      <w:r w:rsidR="00E96860" w:rsidRPr="001B050E">
        <w:rPr>
          <w:bCs/>
          <w:noProof/>
        </w:rPr>
        <w:t>,</w:t>
      </w:r>
      <w:r w:rsidRPr="001B050E">
        <w:rPr>
          <w:noProof/>
        </w:rPr>
        <w:t xml:space="preserve"> 407-433 (2019).</w:t>
      </w:r>
    </w:p>
    <w:p w14:paraId="02EA6769" w14:textId="1F5976D0" w:rsidR="00556EAB" w:rsidRPr="001B050E" w:rsidRDefault="00556EAB" w:rsidP="001B050E">
      <w:pPr>
        <w:pStyle w:val="EndNoteBibliography"/>
        <w:rPr>
          <w:noProof/>
        </w:rPr>
      </w:pPr>
      <w:r w:rsidRPr="001B050E">
        <w:rPr>
          <w:noProof/>
        </w:rPr>
        <w:t>11</w:t>
      </w:r>
      <w:r w:rsidR="000F1312" w:rsidRPr="001B050E">
        <w:rPr>
          <w:noProof/>
        </w:rPr>
        <w:t>.</w:t>
      </w:r>
      <w:r w:rsidRPr="001B050E">
        <w:rPr>
          <w:noProof/>
        </w:rPr>
        <w:tab/>
        <w:t>Grossman, A. R., Schaefer, M. R., Chiang, G. G.</w:t>
      </w:r>
      <w:r w:rsidR="000F1312" w:rsidRPr="001B050E">
        <w:rPr>
          <w:noProof/>
        </w:rPr>
        <w:t xml:space="preserve">, </w:t>
      </w:r>
      <w:r w:rsidRPr="001B050E">
        <w:rPr>
          <w:noProof/>
        </w:rPr>
        <w:t xml:space="preserve">Collier, J. L. The phycobilisome, a light-harvesting complex responsive to environmental conditions. </w:t>
      </w:r>
      <w:r w:rsidRPr="001B050E">
        <w:rPr>
          <w:i/>
          <w:noProof/>
        </w:rPr>
        <w:t>Microbiological Reviews.</w:t>
      </w:r>
      <w:r w:rsidRPr="001B050E">
        <w:rPr>
          <w:noProof/>
        </w:rPr>
        <w:t xml:space="preserve"> </w:t>
      </w:r>
      <w:r w:rsidRPr="001B050E">
        <w:rPr>
          <w:b/>
          <w:noProof/>
        </w:rPr>
        <w:t>57</w:t>
      </w:r>
      <w:r w:rsidRPr="001B050E">
        <w:rPr>
          <w:noProof/>
        </w:rPr>
        <w:t xml:space="preserve"> (3), 725-749 (1993).</w:t>
      </w:r>
    </w:p>
    <w:p w14:paraId="50E6E344" w14:textId="398A7500" w:rsidR="00556EAB" w:rsidRPr="001B050E" w:rsidRDefault="00556EAB" w:rsidP="001B050E">
      <w:pPr>
        <w:pStyle w:val="EndNoteBibliography"/>
        <w:rPr>
          <w:noProof/>
        </w:rPr>
      </w:pPr>
      <w:r w:rsidRPr="001B050E">
        <w:rPr>
          <w:noProof/>
        </w:rPr>
        <w:t>12</w:t>
      </w:r>
      <w:r w:rsidR="000572B0" w:rsidRPr="001B050E">
        <w:rPr>
          <w:noProof/>
        </w:rPr>
        <w:t>.</w:t>
      </w:r>
      <w:r w:rsidRPr="001B050E">
        <w:rPr>
          <w:noProof/>
        </w:rPr>
        <w:tab/>
        <w:t>Bryant, D. A., Glazer, A. N.</w:t>
      </w:r>
      <w:r w:rsidR="000572B0" w:rsidRPr="001B050E">
        <w:rPr>
          <w:noProof/>
        </w:rPr>
        <w:t xml:space="preserve">, </w:t>
      </w:r>
      <w:r w:rsidRPr="001B050E">
        <w:rPr>
          <w:noProof/>
        </w:rPr>
        <w:t xml:space="preserve">Eiserling, F. A. Characterization and structural properties of the major biliproteins of </w:t>
      </w:r>
      <w:r w:rsidRPr="001B050E">
        <w:rPr>
          <w:i/>
          <w:noProof/>
        </w:rPr>
        <w:t>Anabaena</w:t>
      </w:r>
      <w:r w:rsidRPr="001B050E">
        <w:rPr>
          <w:noProof/>
        </w:rPr>
        <w:t xml:space="preserve"> sp. </w:t>
      </w:r>
      <w:r w:rsidRPr="001B050E">
        <w:rPr>
          <w:i/>
          <w:noProof/>
        </w:rPr>
        <w:t>Archives of Microbiology.</w:t>
      </w:r>
      <w:r w:rsidRPr="001B050E">
        <w:rPr>
          <w:noProof/>
        </w:rPr>
        <w:t xml:space="preserve"> </w:t>
      </w:r>
      <w:r w:rsidRPr="001B050E">
        <w:rPr>
          <w:b/>
          <w:noProof/>
        </w:rPr>
        <w:t>110</w:t>
      </w:r>
      <w:r w:rsidRPr="001B050E">
        <w:rPr>
          <w:noProof/>
        </w:rPr>
        <w:t xml:space="preserve"> (1), 61-75 (1976).</w:t>
      </w:r>
    </w:p>
    <w:p w14:paraId="0F687363" w14:textId="061220BE" w:rsidR="00556EAB" w:rsidRPr="001B050E" w:rsidRDefault="00556EAB" w:rsidP="001B050E">
      <w:pPr>
        <w:pStyle w:val="EndNoteBibliography"/>
        <w:rPr>
          <w:noProof/>
        </w:rPr>
      </w:pPr>
      <w:r w:rsidRPr="001B050E">
        <w:rPr>
          <w:noProof/>
        </w:rPr>
        <w:t>13</w:t>
      </w:r>
      <w:r w:rsidR="00842371" w:rsidRPr="001B050E">
        <w:rPr>
          <w:noProof/>
        </w:rPr>
        <w:t>.</w:t>
      </w:r>
      <w:r w:rsidRPr="001B050E">
        <w:rPr>
          <w:noProof/>
        </w:rPr>
        <w:tab/>
        <w:t>Soulier, N., Laremore, T. N.</w:t>
      </w:r>
      <w:r w:rsidR="00842371" w:rsidRPr="001B050E">
        <w:rPr>
          <w:noProof/>
        </w:rPr>
        <w:t xml:space="preserve">, </w:t>
      </w:r>
      <w:r w:rsidRPr="001B050E">
        <w:rPr>
          <w:noProof/>
        </w:rPr>
        <w:t xml:space="preserve">Bryant, D. A. Characterization of cyanobacterial allophycocyanins absorbing far-red light. </w:t>
      </w:r>
      <w:r w:rsidRPr="001B050E">
        <w:rPr>
          <w:i/>
          <w:noProof/>
        </w:rPr>
        <w:t>Photosynthesis Research.</w:t>
      </w:r>
      <w:r w:rsidRPr="001B050E">
        <w:rPr>
          <w:noProof/>
        </w:rPr>
        <w:t xml:space="preserve"> </w:t>
      </w:r>
      <w:r w:rsidRPr="001B050E">
        <w:rPr>
          <w:b/>
          <w:noProof/>
        </w:rPr>
        <w:t>145</w:t>
      </w:r>
      <w:r w:rsidRPr="001B050E">
        <w:rPr>
          <w:noProof/>
        </w:rPr>
        <w:t xml:space="preserve"> (3), 189-207 (2020).</w:t>
      </w:r>
    </w:p>
    <w:p w14:paraId="7EB68458" w14:textId="5310ACFB" w:rsidR="00556EAB" w:rsidRPr="001B050E" w:rsidRDefault="00556EAB" w:rsidP="001B050E">
      <w:pPr>
        <w:pStyle w:val="EndNoteBibliography"/>
        <w:rPr>
          <w:noProof/>
        </w:rPr>
      </w:pPr>
      <w:r w:rsidRPr="001B050E">
        <w:rPr>
          <w:noProof/>
        </w:rPr>
        <w:t>14</w:t>
      </w:r>
      <w:r w:rsidR="00CC11C0" w:rsidRPr="001B050E">
        <w:rPr>
          <w:noProof/>
        </w:rPr>
        <w:t>.</w:t>
      </w:r>
      <w:r w:rsidRPr="001B050E">
        <w:rPr>
          <w:noProof/>
        </w:rPr>
        <w:tab/>
        <w:t>Guglielmi, G., Cohen-Bazire, G.</w:t>
      </w:r>
      <w:r w:rsidR="00CC11C0" w:rsidRPr="001B050E">
        <w:rPr>
          <w:noProof/>
        </w:rPr>
        <w:t xml:space="preserve">, </w:t>
      </w:r>
      <w:r w:rsidRPr="001B050E">
        <w:rPr>
          <w:noProof/>
        </w:rPr>
        <w:t xml:space="preserve">Bryant, D. A. The structure of </w:t>
      </w:r>
      <w:r w:rsidRPr="001B050E">
        <w:rPr>
          <w:i/>
          <w:noProof/>
        </w:rPr>
        <w:t xml:space="preserve">Gloeobacter violaceus </w:t>
      </w:r>
      <w:r w:rsidRPr="001B050E">
        <w:rPr>
          <w:noProof/>
        </w:rPr>
        <w:t xml:space="preserve">and its phycobilisomes. </w:t>
      </w:r>
      <w:r w:rsidRPr="001B050E">
        <w:rPr>
          <w:i/>
          <w:noProof/>
        </w:rPr>
        <w:t>Archives of Microbiology.</w:t>
      </w:r>
      <w:r w:rsidRPr="001B050E">
        <w:rPr>
          <w:noProof/>
        </w:rPr>
        <w:t xml:space="preserve"> </w:t>
      </w:r>
      <w:r w:rsidRPr="001B050E">
        <w:rPr>
          <w:b/>
          <w:noProof/>
        </w:rPr>
        <w:t>129</w:t>
      </w:r>
      <w:r w:rsidRPr="001B050E">
        <w:rPr>
          <w:noProof/>
        </w:rPr>
        <w:t xml:space="preserve"> (3), 181-189 (1981).</w:t>
      </w:r>
    </w:p>
    <w:p w14:paraId="0CD4FC0D" w14:textId="0F3119CE" w:rsidR="00556EAB" w:rsidRPr="001B050E" w:rsidRDefault="00556EAB" w:rsidP="001B050E">
      <w:pPr>
        <w:pStyle w:val="EndNoteBibliography"/>
        <w:rPr>
          <w:noProof/>
        </w:rPr>
      </w:pPr>
      <w:r w:rsidRPr="001B050E">
        <w:rPr>
          <w:noProof/>
        </w:rPr>
        <w:t>15</w:t>
      </w:r>
      <w:r w:rsidR="00C6505D" w:rsidRPr="001B050E">
        <w:rPr>
          <w:noProof/>
        </w:rPr>
        <w:t>.</w:t>
      </w:r>
      <w:r w:rsidRPr="001B050E">
        <w:rPr>
          <w:noProof/>
        </w:rPr>
        <w:tab/>
        <w:t>Zhang, J.</w:t>
      </w:r>
      <w:r w:rsidRPr="001B050E">
        <w:rPr>
          <w:i/>
          <w:noProof/>
        </w:rPr>
        <w:t xml:space="preserve"> </w:t>
      </w:r>
      <w:r w:rsidRPr="001B050E">
        <w:rPr>
          <w:iCs/>
          <w:noProof/>
        </w:rPr>
        <w:t>et al</w:t>
      </w:r>
      <w:r w:rsidRPr="001B050E">
        <w:rPr>
          <w:i/>
          <w:noProof/>
        </w:rPr>
        <w:t>.</w:t>
      </w:r>
      <w:r w:rsidRPr="001B050E">
        <w:rPr>
          <w:noProof/>
        </w:rPr>
        <w:t xml:space="preserve"> Structure of phycobilisome from the red alga </w:t>
      </w:r>
      <w:r w:rsidRPr="001B050E">
        <w:rPr>
          <w:i/>
          <w:noProof/>
        </w:rPr>
        <w:t>Griffithsia pacifica</w:t>
      </w:r>
      <w:r w:rsidRPr="001B050E">
        <w:rPr>
          <w:noProof/>
        </w:rPr>
        <w:t xml:space="preserve">. </w:t>
      </w:r>
      <w:r w:rsidRPr="001B050E">
        <w:rPr>
          <w:i/>
          <w:noProof/>
        </w:rPr>
        <w:t>Nature.</w:t>
      </w:r>
      <w:r w:rsidRPr="001B050E">
        <w:rPr>
          <w:noProof/>
        </w:rPr>
        <w:t xml:space="preserve"> </w:t>
      </w:r>
      <w:r w:rsidRPr="001B050E">
        <w:rPr>
          <w:b/>
          <w:noProof/>
        </w:rPr>
        <w:t>551</w:t>
      </w:r>
      <w:r w:rsidRPr="001B050E">
        <w:rPr>
          <w:noProof/>
        </w:rPr>
        <w:t xml:space="preserve"> (7678), 57-63 (2017).</w:t>
      </w:r>
    </w:p>
    <w:p w14:paraId="7FD9D6E7" w14:textId="0263AA2D" w:rsidR="00556EAB" w:rsidRPr="001B050E" w:rsidRDefault="00556EAB" w:rsidP="001B050E">
      <w:pPr>
        <w:pStyle w:val="EndNoteBibliography"/>
        <w:rPr>
          <w:noProof/>
        </w:rPr>
      </w:pPr>
      <w:r w:rsidRPr="001B050E">
        <w:rPr>
          <w:noProof/>
        </w:rPr>
        <w:t>16</w:t>
      </w:r>
      <w:r w:rsidR="00BE524E" w:rsidRPr="001B050E">
        <w:rPr>
          <w:noProof/>
        </w:rPr>
        <w:t>.</w:t>
      </w:r>
      <w:r w:rsidRPr="001B050E">
        <w:rPr>
          <w:noProof/>
        </w:rPr>
        <w:tab/>
        <w:t>Li, Y.</w:t>
      </w:r>
      <w:r w:rsidRPr="001B050E">
        <w:rPr>
          <w:i/>
          <w:noProof/>
        </w:rPr>
        <w:t xml:space="preserve"> </w:t>
      </w:r>
      <w:r w:rsidRPr="001B050E">
        <w:rPr>
          <w:iCs/>
          <w:noProof/>
        </w:rPr>
        <w:t>et al</w:t>
      </w:r>
      <w:r w:rsidRPr="001B050E">
        <w:rPr>
          <w:i/>
          <w:noProof/>
        </w:rPr>
        <w:t>.</w:t>
      </w:r>
      <w:r w:rsidRPr="001B050E">
        <w:rPr>
          <w:noProof/>
        </w:rPr>
        <w:t xml:space="preserve"> Characterization of red-shifted phycobilisomes isolated from the chlorophyll f-containing cyanobacterium Halomicronema hongdechloris. </w:t>
      </w:r>
      <w:r w:rsidR="008F7E16" w:rsidRPr="001B050E">
        <w:rPr>
          <w:i/>
          <w:noProof/>
        </w:rPr>
        <w:t>Biochimica et Biophysica Acta</w:t>
      </w:r>
      <w:r w:rsidR="00BE524E" w:rsidRPr="001B050E">
        <w:rPr>
          <w:i/>
          <w:noProof/>
        </w:rPr>
        <w:t>.</w:t>
      </w:r>
      <w:r w:rsidRPr="001B050E">
        <w:rPr>
          <w:noProof/>
        </w:rPr>
        <w:t xml:space="preserve"> </w:t>
      </w:r>
      <w:r w:rsidRPr="001B050E">
        <w:rPr>
          <w:b/>
          <w:noProof/>
        </w:rPr>
        <w:t>1857</w:t>
      </w:r>
      <w:r w:rsidRPr="001B050E">
        <w:rPr>
          <w:noProof/>
        </w:rPr>
        <w:t xml:space="preserve"> (1), 107-114 (2016).</w:t>
      </w:r>
    </w:p>
    <w:p w14:paraId="76BBDBF4" w14:textId="28BE1647" w:rsidR="00556EAB" w:rsidRPr="001B050E" w:rsidRDefault="00556EAB" w:rsidP="001B050E">
      <w:pPr>
        <w:pStyle w:val="EndNoteBibliography"/>
        <w:rPr>
          <w:noProof/>
        </w:rPr>
      </w:pPr>
      <w:r w:rsidRPr="001B050E">
        <w:rPr>
          <w:noProof/>
        </w:rPr>
        <w:t>17</w:t>
      </w:r>
      <w:r w:rsidR="001D1F95" w:rsidRPr="001B050E">
        <w:rPr>
          <w:noProof/>
        </w:rPr>
        <w:t>.</w:t>
      </w:r>
      <w:r w:rsidRPr="001B050E">
        <w:rPr>
          <w:noProof/>
        </w:rPr>
        <w:tab/>
        <w:t>Herrera-Salgado, P., Leyva-Castillo, L. E., Rios-Castro, E.</w:t>
      </w:r>
      <w:r w:rsidR="001D1F95" w:rsidRPr="001B050E">
        <w:rPr>
          <w:noProof/>
        </w:rPr>
        <w:t xml:space="preserve">, </w:t>
      </w:r>
      <w:r w:rsidRPr="001B050E">
        <w:rPr>
          <w:noProof/>
        </w:rPr>
        <w:t xml:space="preserve">Gomez-Lojero, C. Complementary chromatic and far-red photoacclimations in Synechococcus ATCC 29403 (PCC 7335). I: The phycobilisomes, a proteomic approach. </w:t>
      </w:r>
      <w:r w:rsidRPr="001B050E">
        <w:rPr>
          <w:i/>
          <w:noProof/>
        </w:rPr>
        <w:t>Photosynth</w:t>
      </w:r>
      <w:r w:rsidR="008F7E16" w:rsidRPr="001B050E">
        <w:rPr>
          <w:i/>
          <w:noProof/>
        </w:rPr>
        <w:t>esis</w:t>
      </w:r>
      <w:r w:rsidRPr="001B050E">
        <w:rPr>
          <w:i/>
          <w:noProof/>
        </w:rPr>
        <w:t xml:space="preserve"> Res</w:t>
      </w:r>
      <w:r w:rsidR="008F7E16" w:rsidRPr="001B050E">
        <w:rPr>
          <w:i/>
          <w:noProof/>
        </w:rPr>
        <w:t>earch</w:t>
      </w:r>
      <w:r w:rsidRPr="001B050E">
        <w:rPr>
          <w:i/>
          <w:noProof/>
        </w:rPr>
        <w:t>.</w:t>
      </w:r>
      <w:r w:rsidRPr="001B050E">
        <w:rPr>
          <w:noProof/>
        </w:rPr>
        <w:t xml:space="preserve"> </w:t>
      </w:r>
      <w:r w:rsidRPr="001B050E">
        <w:rPr>
          <w:b/>
          <w:noProof/>
        </w:rPr>
        <w:t>138</w:t>
      </w:r>
      <w:r w:rsidRPr="001B050E">
        <w:rPr>
          <w:noProof/>
        </w:rPr>
        <w:t xml:space="preserve"> (1), 39-56 (2018).</w:t>
      </w:r>
    </w:p>
    <w:p w14:paraId="0735BB77" w14:textId="151B2983" w:rsidR="00556EAB" w:rsidRPr="001B050E" w:rsidRDefault="00556EAB" w:rsidP="001B050E">
      <w:pPr>
        <w:pStyle w:val="EndNoteBibliography"/>
        <w:rPr>
          <w:noProof/>
        </w:rPr>
      </w:pPr>
      <w:r w:rsidRPr="001B050E">
        <w:rPr>
          <w:noProof/>
        </w:rPr>
        <w:t>18</w:t>
      </w:r>
      <w:r w:rsidR="00C330D8" w:rsidRPr="001B050E">
        <w:rPr>
          <w:noProof/>
        </w:rPr>
        <w:t>.</w:t>
      </w:r>
      <w:r w:rsidRPr="001B050E">
        <w:rPr>
          <w:noProof/>
        </w:rPr>
        <w:tab/>
        <w:t>Yamanaka, G., Glazer, A. N.</w:t>
      </w:r>
      <w:r w:rsidR="00C330D8" w:rsidRPr="001B050E">
        <w:rPr>
          <w:noProof/>
        </w:rPr>
        <w:t xml:space="preserve">, </w:t>
      </w:r>
      <w:r w:rsidRPr="001B050E">
        <w:rPr>
          <w:noProof/>
        </w:rPr>
        <w:t xml:space="preserve">Williams, R. C. Cyanobacterial phycobilisomes. Characterization of the phycobilisomes of </w:t>
      </w:r>
      <w:r w:rsidRPr="001B050E">
        <w:rPr>
          <w:i/>
          <w:noProof/>
        </w:rPr>
        <w:t xml:space="preserve">Synechococcus </w:t>
      </w:r>
      <w:r w:rsidRPr="001B050E">
        <w:rPr>
          <w:noProof/>
        </w:rPr>
        <w:t xml:space="preserve">sp. 6301. </w:t>
      </w:r>
      <w:r w:rsidRPr="001B050E">
        <w:rPr>
          <w:i/>
          <w:noProof/>
        </w:rPr>
        <w:t xml:space="preserve">Journal of Biological </w:t>
      </w:r>
      <w:r w:rsidRPr="001B050E">
        <w:rPr>
          <w:i/>
          <w:noProof/>
        </w:rPr>
        <w:lastRenderedPageBreak/>
        <w:t>Chemistry.</w:t>
      </w:r>
      <w:r w:rsidRPr="001B050E">
        <w:rPr>
          <w:noProof/>
        </w:rPr>
        <w:t xml:space="preserve"> </w:t>
      </w:r>
      <w:r w:rsidRPr="001B050E">
        <w:rPr>
          <w:b/>
          <w:noProof/>
        </w:rPr>
        <w:t>253</w:t>
      </w:r>
      <w:r w:rsidRPr="001B050E">
        <w:rPr>
          <w:noProof/>
        </w:rPr>
        <w:t xml:space="preserve"> (22), 8303-8310</w:t>
      </w:r>
      <w:r w:rsidR="00C330D8" w:rsidRPr="001B050E">
        <w:rPr>
          <w:noProof/>
        </w:rPr>
        <w:t xml:space="preserve"> </w:t>
      </w:r>
      <w:r w:rsidRPr="001B050E">
        <w:rPr>
          <w:noProof/>
        </w:rPr>
        <w:t>(1978).</w:t>
      </w:r>
    </w:p>
    <w:p w14:paraId="56ED6994" w14:textId="34FC5E27" w:rsidR="00556EAB" w:rsidRPr="001B050E" w:rsidRDefault="00556EAB" w:rsidP="001B050E">
      <w:pPr>
        <w:pStyle w:val="EndNoteBibliography"/>
        <w:rPr>
          <w:noProof/>
        </w:rPr>
      </w:pPr>
      <w:r w:rsidRPr="001B050E">
        <w:rPr>
          <w:noProof/>
        </w:rPr>
        <w:t>19</w:t>
      </w:r>
      <w:r w:rsidR="00BC2AC8" w:rsidRPr="001B050E">
        <w:rPr>
          <w:noProof/>
        </w:rPr>
        <w:t>.</w:t>
      </w:r>
      <w:r w:rsidRPr="001B050E">
        <w:rPr>
          <w:noProof/>
        </w:rPr>
        <w:tab/>
        <w:t>Gantt, E., Lipschultz, C. A., Grabowski, J.</w:t>
      </w:r>
      <w:r w:rsidR="00BC2AC8" w:rsidRPr="001B050E">
        <w:rPr>
          <w:noProof/>
        </w:rPr>
        <w:t xml:space="preserve">, </w:t>
      </w:r>
      <w:r w:rsidRPr="001B050E">
        <w:rPr>
          <w:noProof/>
        </w:rPr>
        <w:t xml:space="preserve">Zimmerman, B. K. Phycobilisomes from blue-green and red algae: Isolation criteria and dissociation characteristics. </w:t>
      </w:r>
      <w:r w:rsidRPr="001B050E">
        <w:rPr>
          <w:i/>
          <w:noProof/>
        </w:rPr>
        <w:t>Plant Physiology.</w:t>
      </w:r>
      <w:r w:rsidRPr="001B050E">
        <w:rPr>
          <w:noProof/>
        </w:rPr>
        <w:t xml:space="preserve"> </w:t>
      </w:r>
      <w:r w:rsidRPr="001B050E">
        <w:rPr>
          <w:b/>
          <w:noProof/>
        </w:rPr>
        <w:t>63</w:t>
      </w:r>
      <w:r w:rsidRPr="001B050E">
        <w:rPr>
          <w:noProof/>
        </w:rPr>
        <w:t xml:space="preserve"> (4), 615-620 (1979).</w:t>
      </w:r>
    </w:p>
    <w:p w14:paraId="44475EBC" w14:textId="5A48465B" w:rsidR="00556EAB" w:rsidRPr="001B050E" w:rsidRDefault="00556EAB" w:rsidP="001B050E">
      <w:pPr>
        <w:pStyle w:val="EndNoteBibliography"/>
        <w:rPr>
          <w:noProof/>
        </w:rPr>
      </w:pPr>
      <w:r w:rsidRPr="001B050E">
        <w:rPr>
          <w:noProof/>
        </w:rPr>
        <w:t>20</w:t>
      </w:r>
      <w:r w:rsidR="004E70FA" w:rsidRPr="001B050E">
        <w:rPr>
          <w:noProof/>
        </w:rPr>
        <w:t>.</w:t>
      </w:r>
      <w:r w:rsidRPr="001B050E">
        <w:rPr>
          <w:noProof/>
        </w:rPr>
        <w:tab/>
        <w:t>Patel, A., Mishra, S., Pawar, R.</w:t>
      </w:r>
      <w:r w:rsidR="004E70FA" w:rsidRPr="001B050E">
        <w:rPr>
          <w:noProof/>
        </w:rPr>
        <w:t xml:space="preserve">, </w:t>
      </w:r>
      <w:r w:rsidRPr="001B050E">
        <w:rPr>
          <w:noProof/>
        </w:rPr>
        <w:t xml:space="preserve">Ghosh, P. K. Purification and characterization of C-Phycocyanin from cyanobacterial species of marine and freshwater habitat. </w:t>
      </w:r>
      <w:r w:rsidRPr="001B050E">
        <w:rPr>
          <w:i/>
          <w:noProof/>
        </w:rPr>
        <w:t>Protein Expression and Purification.</w:t>
      </w:r>
      <w:r w:rsidRPr="001B050E">
        <w:rPr>
          <w:noProof/>
        </w:rPr>
        <w:t xml:space="preserve"> </w:t>
      </w:r>
      <w:r w:rsidRPr="001B050E">
        <w:rPr>
          <w:b/>
          <w:noProof/>
        </w:rPr>
        <w:t>40</w:t>
      </w:r>
      <w:r w:rsidRPr="001B050E">
        <w:rPr>
          <w:noProof/>
        </w:rPr>
        <w:t xml:space="preserve"> (2), 248-255 (2005).</w:t>
      </w:r>
    </w:p>
    <w:p w14:paraId="32A556F8" w14:textId="0C476BC5" w:rsidR="00556EAB" w:rsidRPr="001B050E" w:rsidRDefault="00556EAB" w:rsidP="001B050E">
      <w:pPr>
        <w:pStyle w:val="EndNoteBibliography"/>
        <w:rPr>
          <w:noProof/>
        </w:rPr>
      </w:pPr>
      <w:r w:rsidRPr="001B050E">
        <w:rPr>
          <w:noProof/>
        </w:rPr>
        <w:t>21</w:t>
      </w:r>
      <w:r w:rsidR="00C438B1" w:rsidRPr="001B050E">
        <w:rPr>
          <w:noProof/>
        </w:rPr>
        <w:t>.</w:t>
      </w:r>
      <w:r w:rsidRPr="001B050E">
        <w:rPr>
          <w:noProof/>
        </w:rPr>
        <w:tab/>
        <w:t>Zolla, L.</w:t>
      </w:r>
      <w:r w:rsidR="00C438B1" w:rsidRPr="001B050E">
        <w:rPr>
          <w:noProof/>
        </w:rPr>
        <w:t xml:space="preserve">, </w:t>
      </w:r>
      <w:r w:rsidRPr="001B050E">
        <w:rPr>
          <w:noProof/>
        </w:rPr>
        <w:t xml:space="preserve">Bianchetti, M. High-performance liquid chromatography coupled on-line with electrospray ionization mass spectrometry for the simultaneous separation and identification of the </w:t>
      </w:r>
      <w:r w:rsidRPr="001B050E">
        <w:rPr>
          <w:i/>
          <w:noProof/>
        </w:rPr>
        <w:t>Synechocystis</w:t>
      </w:r>
      <w:r w:rsidRPr="001B050E">
        <w:rPr>
          <w:noProof/>
        </w:rPr>
        <w:t xml:space="preserve"> PCC 6803 phycobilisome proteins. </w:t>
      </w:r>
      <w:r w:rsidRPr="001B050E">
        <w:rPr>
          <w:i/>
          <w:noProof/>
        </w:rPr>
        <w:t>Journal of Chromatography A.</w:t>
      </w:r>
      <w:r w:rsidRPr="001B050E">
        <w:rPr>
          <w:noProof/>
        </w:rPr>
        <w:t xml:space="preserve"> </w:t>
      </w:r>
      <w:r w:rsidRPr="001B050E">
        <w:rPr>
          <w:b/>
          <w:noProof/>
        </w:rPr>
        <w:t>912</w:t>
      </w:r>
      <w:r w:rsidRPr="001B050E">
        <w:rPr>
          <w:noProof/>
        </w:rPr>
        <w:t xml:space="preserve"> (2), 269-279 (2001).</w:t>
      </w:r>
    </w:p>
    <w:p w14:paraId="63490CAE" w14:textId="3DF07B01" w:rsidR="00556EAB" w:rsidRPr="001B050E" w:rsidRDefault="00556EAB" w:rsidP="001B050E">
      <w:pPr>
        <w:pStyle w:val="EndNoteBibliography"/>
        <w:rPr>
          <w:noProof/>
        </w:rPr>
      </w:pPr>
      <w:r w:rsidRPr="001B050E">
        <w:rPr>
          <w:noProof/>
        </w:rPr>
        <w:t>22</w:t>
      </w:r>
      <w:r w:rsidR="003E1499" w:rsidRPr="001B050E">
        <w:rPr>
          <w:noProof/>
        </w:rPr>
        <w:t>.</w:t>
      </w:r>
      <w:r w:rsidRPr="001B050E">
        <w:rPr>
          <w:noProof/>
        </w:rPr>
        <w:tab/>
        <w:t>Soni, B., Kalavadia, B., Trivedi, U.</w:t>
      </w:r>
      <w:r w:rsidR="003E1499" w:rsidRPr="001B050E">
        <w:rPr>
          <w:noProof/>
        </w:rPr>
        <w:t xml:space="preserve">, </w:t>
      </w:r>
      <w:r w:rsidRPr="001B050E">
        <w:rPr>
          <w:noProof/>
        </w:rPr>
        <w:t xml:space="preserve">Madamwar, D. Extraction, purification and characterization of phycocyanin from </w:t>
      </w:r>
      <w:r w:rsidRPr="001B050E">
        <w:rPr>
          <w:i/>
          <w:noProof/>
        </w:rPr>
        <w:t>Oscillatoria quadripunctulata</w:t>
      </w:r>
      <w:r w:rsidRPr="001B050E">
        <w:rPr>
          <w:noProof/>
        </w:rPr>
        <w:t xml:space="preserve">—Isolated from the rocky shores of Bet-Dwarka, Gujarat, India. </w:t>
      </w:r>
      <w:r w:rsidRPr="001B050E">
        <w:rPr>
          <w:i/>
          <w:noProof/>
        </w:rPr>
        <w:t>Process Biochemistry.</w:t>
      </w:r>
      <w:r w:rsidRPr="001B050E">
        <w:rPr>
          <w:noProof/>
        </w:rPr>
        <w:t xml:space="preserve"> </w:t>
      </w:r>
      <w:r w:rsidRPr="001B050E">
        <w:rPr>
          <w:b/>
          <w:noProof/>
        </w:rPr>
        <w:t>41</w:t>
      </w:r>
      <w:r w:rsidRPr="001B050E">
        <w:rPr>
          <w:noProof/>
        </w:rPr>
        <w:t xml:space="preserve"> (9), 2017-2023 (2006).</w:t>
      </w:r>
    </w:p>
    <w:p w14:paraId="57D694D2" w14:textId="2595E399" w:rsidR="00556EAB" w:rsidRPr="001B050E" w:rsidRDefault="00556EAB" w:rsidP="001B050E">
      <w:pPr>
        <w:pStyle w:val="EndNoteBibliography"/>
        <w:rPr>
          <w:noProof/>
        </w:rPr>
      </w:pPr>
      <w:r w:rsidRPr="001B050E">
        <w:rPr>
          <w:noProof/>
        </w:rPr>
        <w:t>23</w:t>
      </w:r>
      <w:r w:rsidR="0075768E" w:rsidRPr="001B050E">
        <w:rPr>
          <w:noProof/>
        </w:rPr>
        <w:t>.</w:t>
      </w:r>
      <w:r w:rsidRPr="001B050E">
        <w:rPr>
          <w:noProof/>
        </w:rPr>
        <w:tab/>
        <w:t xml:space="preserve">Williams, J. G. K. in </w:t>
      </w:r>
      <w:r w:rsidRPr="001B050E">
        <w:rPr>
          <w:i/>
          <w:noProof/>
        </w:rPr>
        <w:t>Methods in Enzymology</w:t>
      </w:r>
      <w:r w:rsidR="0075768E" w:rsidRPr="001B050E">
        <w:rPr>
          <w:noProof/>
        </w:rPr>
        <w:t xml:space="preserve">. </w:t>
      </w:r>
      <w:r w:rsidR="0075768E" w:rsidRPr="001B050E">
        <w:rPr>
          <w:noProof/>
        </w:rPr>
        <w:t>Academic Press</w:t>
      </w:r>
      <w:r w:rsidR="0075768E" w:rsidRPr="001B050E">
        <w:rPr>
          <w:noProof/>
        </w:rPr>
        <w:t>,</w:t>
      </w:r>
      <w:r w:rsidR="0075768E" w:rsidRPr="001B050E">
        <w:rPr>
          <w:b/>
          <w:bCs/>
          <w:noProof/>
        </w:rPr>
        <w:t xml:space="preserve"> </w:t>
      </w:r>
      <w:r w:rsidRPr="001B050E">
        <w:rPr>
          <w:b/>
          <w:bCs/>
          <w:noProof/>
        </w:rPr>
        <w:t>167</w:t>
      </w:r>
      <w:r w:rsidR="0075768E" w:rsidRPr="001B050E">
        <w:rPr>
          <w:noProof/>
        </w:rPr>
        <w:t xml:space="preserve">, </w:t>
      </w:r>
      <w:r w:rsidRPr="001B050E">
        <w:rPr>
          <w:noProof/>
        </w:rPr>
        <w:t>766-778</w:t>
      </w:r>
      <w:r w:rsidR="0075768E" w:rsidRPr="001B050E">
        <w:rPr>
          <w:noProof/>
        </w:rPr>
        <w:t xml:space="preserve"> (</w:t>
      </w:r>
      <w:r w:rsidRPr="001B050E">
        <w:rPr>
          <w:noProof/>
        </w:rPr>
        <w:t>1988).</w:t>
      </w:r>
    </w:p>
    <w:p w14:paraId="04E8C76B" w14:textId="40E257DE" w:rsidR="00556EAB" w:rsidRPr="001B050E" w:rsidRDefault="00556EAB" w:rsidP="001B050E">
      <w:pPr>
        <w:pStyle w:val="EndNoteBibliography"/>
        <w:rPr>
          <w:noProof/>
        </w:rPr>
      </w:pPr>
      <w:r w:rsidRPr="001B050E">
        <w:rPr>
          <w:noProof/>
        </w:rPr>
        <w:t>24</w:t>
      </w:r>
      <w:r w:rsidR="00E264B1" w:rsidRPr="001B050E">
        <w:rPr>
          <w:noProof/>
        </w:rPr>
        <w:t>.</w:t>
      </w:r>
      <w:r w:rsidRPr="001B050E">
        <w:rPr>
          <w:noProof/>
        </w:rPr>
        <w:tab/>
        <w:t>Brown Igor, I.</w:t>
      </w:r>
      <w:r w:rsidRPr="001B050E">
        <w:rPr>
          <w:i/>
          <w:noProof/>
        </w:rPr>
        <w:t xml:space="preserve"> </w:t>
      </w:r>
      <w:r w:rsidRPr="001B050E">
        <w:rPr>
          <w:iCs/>
          <w:noProof/>
        </w:rPr>
        <w:t>et al</w:t>
      </w:r>
      <w:r w:rsidRPr="001B050E">
        <w:rPr>
          <w:i/>
          <w:noProof/>
        </w:rPr>
        <w:t>.</w:t>
      </w:r>
      <w:r w:rsidRPr="001B050E">
        <w:rPr>
          <w:noProof/>
        </w:rPr>
        <w:t xml:space="preserve"> Polyphasic characterization of a thermotolerant siderophilic filamentous cyanobacterium that produces intracellular iron deposits. </w:t>
      </w:r>
      <w:r w:rsidRPr="001B050E">
        <w:rPr>
          <w:i/>
          <w:noProof/>
        </w:rPr>
        <w:t>Applied and Environmental Microbiology.</w:t>
      </w:r>
      <w:r w:rsidRPr="001B050E">
        <w:rPr>
          <w:noProof/>
        </w:rPr>
        <w:t xml:space="preserve"> </w:t>
      </w:r>
      <w:r w:rsidRPr="001B050E">
        <w:rPr>
          <w:b/>
          <w:noProof/>
        </w:rPr>
        <w:t>76</w:t>
      </w:r>
      <w:r w:rsidRPr="001B050E">
        <w:rPr>
          <w:noProof/>
        </w:rPr>
        <w:t xml:space="preserve"> (19), 6664-6672 (2010).</w:t>
      </w:r>
    </w:p>
    <w:p w14:paraId="6912FCA1" w14:textId="7C4C2CE2" w:rsidR="00556EAB" w:rsidRPr="001B050E" w:rsidRDefault="00556EAB" w:rsidP="001B050E">
      <w:pPr>
        <w:pStyle w:val="EndNoteBibliography"/>
        <w:rPr>
          <w:noProof/>
        </w:rPr>
      </w:pPr>
      <w:r w:rsidRPr="001B050E">
        <w:rPr>
          <w:noProof/>
        </w:rPr>
        <w:t>25</w:t>
      </w:r>
      <w:r w:rsidR="00355B52" w:rsidRPr="001B050E">
        <w:rPr>
          <w:noProof/>
        </w:rPr>
        <w:t>.</w:t>
      </w:r>
      <w:r w:rsidRPr="001B050E">
        <w:rPr>
          <w:noProof/>
        </w:rPr>
        <w:tab/>
        <w:t>Wang, L.</w:t>
      </w:r>
      <w:r w:rsidRPr="001B050E">
        <w:rPr>
          <w:i/>
          <w:noProof/>
        </w:rPr>
        <w:t xml:space="preserve"> </w:t>
      </w:r>
      <w:r w:rsidRPr="001B050E">
        <w:rPr>
          <w:iCs/>
          <w:noProof/>
        </w:rPr>
        <w:t>et al</w:t>
      </w:r>
      <w:r w:rsidRPr="001B050E">
        <w:rPr>
          <w:i/>
          <w:noProof/>
        </w:rPr>
        <w:t>.</w:t>
      </w:r>
      <w:r w:rsidRPr="001B050E">
        <w:rPr>
          <w:noProof/>
        </w:rPr>
        <w:t xml:space="preserve"> Isolation, purification and properties of an R-phycocyanin from the phycobilisomes of a marine red macroalga </w:t>
      </w:r>
      <w:r w:rsidRPr="001B050E">
        <w:rPr>
          <w:i/>
          <w:noProof/>
        </w:rPr>
        <w:t>Polysiphonia urceolata</w:t>
      </w:r>
      <w:r w:rsidRPr="001B050E">
        <w:rPr>
          <w:noProof/>
        </w:rPr>
        <w:t xml:space="preserve">. </w:t>
      </w:r>
      <w:r w:rsidRPr="001B050E">
        <w:rPr>
          <w:i/>
          <w:noProof/>
        </w:rPr>
        <w:t>PLoS One.</w:t>
      </w:r>
      <w:r w:rsidRPr="001B050E">
        <w:rPr>
          <w:noProof/>
        </w:rPr>
        <w:t xml:space="preserve"> </w:t>
      </w:r>
      <w:r w:rsidRPr="001B050E">
        <w:rPr>
          <w:b/>
          <w:noProof/>
        </w:rPr>
        <w:t>9</w:t>
      </w:r>
      <w:r w:rsidRPr="001B050E">
        <w:rPr>
          <w:noProof/>
        </w:rPr>
        <w:t xml:space="preserve"> (2), e87833 (2014).</w:t>
      </w:r>
    </w:p>
    <w:p w14:paraId="0ACE1217" w14:textId="7FCAD7E7" w:rsidR="00556EAB" w:rsidRPr="001B050E" w:rsidRDefault="00556EAB" w:rsidP="001B050E">
      <w:pPr>
        <w:pStyle w:val="EndNoteBibliography"/>
        <w:rPr>
          <w:noProof/>
        </w:rPr>
      </w:pPr>
      <w:r w:rsidRPr="001B050E">
        <w:rPr>
          <w:noProof/>
        </w:rPr>
        <w:t>26</w:t>
      </w:r>
      <w:r w:rsidR="00752933" w:rsidRPr="001B050E">
        <w:rPr>
          <w:noProof/>
        </w:rPr>
        <w:t>.</w:t>
      </w:r>
      <w:r w:rsidRPr="001B050E">
        <w:rPr>
          <w:noProof/>
        </w:rPr>
        <w:tab/>
        <w:t>Berkelman, T. R.</w:t>
      </w:r>
      <w:r w:rsidR="00752933" w:rsidRPr="001B050E">
        <w:rPr>
          <w:noProof/>
        </w:rPr>
        <w:t xml:space="preserve">, </w:t>
      </w:r>
      <w:r w:rsidRPr="001B050E">
        <w:rPr>
          <w:noProof/>
        </w:rPr>
        <w:t xml:space="preserve">Lagarias, J. C. Visualization of bilin-linked peptides and proteins in polyacrylamide gels. </w:t>
      </w:r>
      <w:r w:rsidRPr="001B050E">
        <w:rPr>
          <w:i/>
          <w:noProof/>
        </w:rPr>
        <w:t>Analytical Biochemistry.</w:t>
      </w:r>
      <w:r w:rsidRPr="001B050E">
        <w:rPr>
          <w:noProof/>
        </w:rPr>
        <w:t xml:space="preserve"> </w:t>
      </w:r>
      <w:r w:rsidRPr="001B050E">
        <w:rPr>
          <w:b/>
          <w:noProof/>
        </w:rPr>
        <w:t>156</w:t>
      </w:r>
      <w:r w:rsidRPr="001B050E">
        <w:rPr>
          <w:noProof/>
        </w:rPr>
        <w:t xml:space="preserve"> (1), 194-201 (1986).</w:t>
      </w:r>
    </w:p>
    <w:p w14:paraId="7C7CC732" w14:textId="7F91C83D" w:rsidR="00556EAB" w:rsidRPr="001B050E" w:rsidRDefault="00556EAB" w:rsidP="001B050E">
      <w:pPr>
        <w:pStyle w:val="EndNoteBibliography"/>
        <w:rPr>
          <w:noProof/>
        </w:rPr>
      </w:pPr>
      <w:r w:rsidRPr="001B050E">
        <w:rPr>
          <w:noProof/>
        </w:rPr>
        <w:t>27</w:t>
      </w:r>
      <w:r w:rsidR="00C71548" w:rsidRPr="001B050E">
        <w:rPr>
          <w:noProof/>
        </w:rPr>
        <w:t>.</w:t>
      </w:r>
      <w:r w:rsidRPr="001B050E">
        <w:rPr>
          <w:noProof/>
        </w:rPr>
        <w:tab/>
        <w:t>Rigbi, M., Rosinski, J., Siegelman, H. W.</w:t>
      </w:r>
      <w:r w:rsidR="00C71548" w:rsidRPr="001B050E">
        <w:rPr>
          <w:noProof/>
        </w:rPr>
        <w:t xml:space="preserve">, </w:t>
      </w:r>
      <w:r w:rsidRPr="001B050E">
        <w:rPr>
          <w:noProof/>
        </w:rPr>
        <w:t xml:space="preserve">Sutherland, J. C. Cyanobacterial phycobilisomes: Selective dissociation monitored by fluorescence and circular dichroism. </w:t>
      </w:r>
      <w:r w:rsidRPr="001B050E">
        <w:rPr>
          <w:i/>
          <w:noProof/>
        </w:rPr>
        <w:t>Proceedings of the National Academy of Sciences.</w:t>
      </w:r>
      <w:r w:rsidRPr="001B050E">
        <w:rPr>
          <w:noProof/>
        </w:rPr>
        <w:t xml:space="preserve"> </w:t>
      </w:r>
      <w:r w:rsidRPr="001B050E">
        <w:rPr>
          <w:b/>
          <w:noProof/>
        </w:rPr>
        <w:t>77</w:t>
      </w:r>
      <w:r w:rsidRPr="001B050E">
        <w:rPr>
          <w:noProof/>
        </w:rPr>
        <w:t xml:space="preserve"> (4), 1961-1965 (1980).</w:t>
      </w:r>
    </w:p>
    <w:p w14:paraId="6282D7D9" w14:textId="7514A8BD" w:rsidR="00556EAB" w:rsidRPr="001B050E" w:rsidRDefault="00556EAB" w:rsidP="001B050E">
      <w:pPr>
        <w:pStyle w:val="EndNoteBibliography"/>
        <w:rPr>
          <w:noProof/>
        </w:rPr>
      </w:pPr>
      <w:r w:rsidRPr="001B050E">
        <w:rPr>
          <w:noProof/>
        </w:rPr>
        <w:t>28</w:t>
      </w:r>
      <w:r w:rsidR="00B25A16" w:rsidRPr="001B050E">
        <w:rPr>
          <w:noProof/>
        </w:rPr>
        <w:t>.</w:t>
      </w:r>
      <w:r w:rsidRPr="001B050E">
        <w:rPr>
          <w:noProof/>
        </w:rPr>
        <w:tab/>
        <w:t>Dubbs, J. M.</w:t>
      </w:r>
      <w:r w:rsidR="00B25A16" w:rsidRPr="001B050E">
        <w:rPr>
          <w:noProof/>
        </w:rPr>
        <w:t xml:space="preserve">, </w:t>
      </w:r>
      <w:r w:rsidRPr="001B050E">
        <w:rPr>
          <w:noProof/>
        </w:rPr>
        <w:t xml:space="preserve">Bryant, D. A. Molecular cloning and transcriptional analysis of the cpeBA operon of the cyanobacterium </w:t>
      </w:r>
      <w:r w:rsidRPr="001B050E">
        <w:rPr>
          <w:i/>
          <w:noProof/>
        </w:rPr>
        <w:t>Pseudanabaena</w:t>
      </w:r>
      <w:r w:rsidRPr="001B050E">
        <w:rPr>
          <w:noProof/>
        </w:rPr>
        <w:t xml:space="preserve"> species PCC 7409. </w:t>
      </w:r>
      <w:r w:rsidRPr="001B050E">
        <w:rPr>
          <w:i/>
          <w:noProof/>
        </w:rPr>
        <w:t>Molecular Microbiology.</w:t>
      </w:r>
      <w:r w:rsidRPr="001B050E">
        <w:rPr>
          <w:noProof/>
        </w:rPr>
        <w:t xml:space="preserve"> </w:t>
      </w:r>
      <w:r w:rsidRPr="001B050E">
        <w:rPr>
          <w:b/>
          <w:noProof/>
        </w:rPr>
        <w:t>5</w:t>
      </w:r>
      <w:r w:rsidRPr="001B050E">
        <w:rPr>
          <w:noProof/>
        </w:rPr>
        <w:t xml:space="preserve"> (12), 3073-3085 (1991).</w:t>
      </w:r>
    </w:p>
    <w:p w14:paraId="57A7E005" w14:textId="3669DAC0" w:rsidR="00556EAB" w:rsidRPr="001B050E" w:rsidRDefault="00556EAB" w:rsidP="001B050E">
      <w:pPr>
        <w:pStyle w:val="EndNoteBibliography"/>
        <w:rPr>
          <w:noProof/>
        </w:rPr>
      </w:pPr>
      <w:r w:rsidRPr="001B050E">
        <w:rPr>
          <w:noProof/>
        </w:rPr>
        <w:t>29</w:t>
      </w:r>
      <w:r w:rsidR="00161CC0" w:rsidRPr="001B050E">
        <w:rPr>
          <w:noProof/>
        </w:rPr>
        <w:t>.</w:t>
      </w:r>
      <w:r w:rsidRPr="001B050E">
        <w:rPr>
          <w:noProof/>
        </w:rPr>
        <w:tab/>
        <w:t>Stevenson, K., McVey, A. F., Clark, I. B. N., Swain, P. S.</w:t>
      </w:r>
      <w:r w:rsidR="00161CC0" w:rsidRPr="001B050E">
        <w:rPr>
          <w:noProof/>
        </w:rPr>
        <w:t xml:space="preserve">, </w:t>
      </w:r>
      <w:r w:rsidRPr="001B050E">
        <w:rPr>
          <w:noProof/>
        </w:rPr>
        <w:t xml:space="preserve">Pilizota, T. General calibration of microbial growth in microplate readers. </w:t>
      </w:r>
      <w:r w:rsidRPr="001B050E">
        <w:rPr>
          <w:i/>
          <w:noProof/>
        </w:rPr>
        <w:t>Scientific Reports.</w:t>
      </w:r>
      <w:r w:rsidRPr="001B050E">
        <w:rPr>
          <w:noProof/>
        </w:rPr>
        <w:t xml:space="preserve"> </w:t>
      </w:r>
      <w:r w:rsidRPr="001B050E">
        <w:rPr>
          <w:b/>
          <w:noProof/>
        </w:rPr>
        <w:t>6</w:t>
      </w:r>
      <w:r w:rsidRPr="001B050E">
        <w:rPr>
          <w:noProof/>
        </w:rPr>
        <w:t xml:space="preserve"> (1), 38828 (2016).</w:t>
      </w:r>
    </w:p>
    <w:p w14:paraId="561E1DA9" w14:textId="67118A44" w:rsidR="00556EAB" w:rsidRPr="001B050E" w:rsidRDefault="00556EAB" w:rsidP="001B050E">
      <w:pPr>
        <w:pStyle w:val="EndNoteBibliography"/>
        <w:rPr>
          <w:noProof/>
        </w:rPr>
      </w:pPr>
      <w:r w:rsidRPr="001B050E">
        <w:rPr>
          <w:noProof/>
        </w:rPr>
        <w:t>30</w:t>
      </w:r>
      <w:r w:rsidR="00583A1A" w:rsidRPr="001B050E">
        <w:rPr>
          <w:noProof/>
        </w:rPr>
        <w:t>.</w:t>
      </w:r>
      <w:r w:rsidRPr="001B050E">
        <w:rPr>
          <w:noProof/>
        </w:rPr>
        <w:tab/>
        <w:t>Zhang, S., Shen, G., Li, Z., Golbeck, J. H.</w:t>
      </w:r>
      <w:r w:rsidR="00583A1A" w:rsidRPr="001B050E">
        <w:rPr>
          <w:noProof/>
        </w:rPr>
        <w:t xml:space="preserve">, </w:t>
      </w:r>
      <w:r w:rsidRPr="001B050E">
        <w:rPr>
          <w:noProof/>
        </w:rPr>
        <w:t xml:space="preserve">Bryant, D. A. Vipp1 is essential for the biogenesis of Photosystem I but not thylakoid membranes in Synechococcus sp. PCC 7002. </w:t>
      </w:r>
      <w:r w:rsidRPr="001B050E">
        <w:rPr>
          <w:i/>
          <w:noProof/>
        </w:rPr>
        <w:t>J</w:t>
      </w:r>
      <w:r w:rsidR="008F7E16" w:rsidRPr="001B050E">
        <w:rPr>
          <w:i/>
          <w:noProof/>
        </w:rPr>
        <w:t>ournal</w:t>
      </w:r>
      <w:r w:rsidRPr="001B050E">
        <w:rPr>
          <w:i/>
          <w:noProof/>
        </w:rPr>
        <w:t xml:space="preserve"> Biol</w:t>
      </w:r>
      <w:r w:rsidR="008F7E16" w:rsidRPr="001B050E">
        <w:rPr>
          <w:i/>
          <w:noProof/>
        </w:rPr>
        <w:t>ogical</w:t>
      </w:r>
      <w:r w:rsidRPr="001B050E">
        <w:rPr>
          <w:i/>
          <w:noProof/>
        </w:rPr>
        <w:t xml:space="preserve"> Chem</w:t>
      </w:r>
      <w:r w:rsidR="008F7E16" w:rsidRPr="001B050E">
        <w:rPr>
          <w:i/>
          <w:noProof/>
        </w:rPr>
        <w:t>istry</w:t>
      </w:r>
      <w:r w:rsidRPr="001B050E">
        <w:rPr>
          <w:i/>
          <w:noProof/>
        </w:rPr>
        <w:t>.</w:t>
      </w:r>
      <w:r w:rsidRPr="001B050E">
        <w:rPr>
          <w:noProof/>
        </w:rPr>
        <w:t xml:space="preserve"> </w:t>
      </w:r>
      <w:r w:rsidRPr="001B050E">
        <w:rPr>
          <w:b/>
          <w:noProof/>
        </w:rPr>
        <w:t>289</w:t>
      </w:r>
      <w:r w:rsidRPr="001B050E">
        <w:rPr>
          <w:noProof/>
        </w:rPr>
        <w:t xml:space="preserve"> (23), 15904-15914 (2014).</w:t>
      </w:r>
    </w:p>
    <w:p w14:paraId="28CAF171" w14:textId="505CB4D9" w:rsidR="00556EAB" w:rsidRPr="001B050E" w:rsidRDefault="00556EAB" w:rsidP="001B050E">
      <w:pPr>
        <w:pStyle w:val="EndNoteBibliography"/>
        <w:rPr>
          <w:noProof/>
        </w:rPr>
      </w:pPr>
      <w:r w:rsidRPr="001B050E">
        <w:rPr>
          <w:noProof/>
        </w:rPr>
        <w:t>31</w:t>
      </w:r>
      <w:r w:rsidR="00B5201A" w:rsidRPr="001B050E">
        <w:rPr>
          <w:noProof/>
        </w:rPr>
        <w:t>.</w:t>
      </w:r>
      <w:r w:rsidRPr="001B050E">
        <w:rPr>
          <w:noProof/>
        </w:rPr>
        <w:tab/>
        <w:t>Zhang, S.</w:t>
      </w:r>
      <w:r w:rsidR="00B5201A" w:rsidRPr="001B050E">
        <w:rPr>
          <w:noProof/>
        </w:rPr>
        <w:t xml:space="preserve">, </w:t>
      </w:r>
      <w:r w:rsidRPr="001B050E">
        <w:rPr>
          <w:noProof/>
        </w:rPr>
        <w:t xml:space="preserve">Bryant, D. A. Biochemical </w:t>
      </w:r>
      <w:r w:rsidR="00B5201A" w:rsidRPr="001B050E">
        <w:rPr>
          <w:noProof/>
        </w:rPr>
        <w:t>validation of the glyoxylate cycle in the cyanobacterium chlorogloeopsis fritschii</w:t>
      </w:r>
      <w:r w:rsidRPr="001B050E">
        <w:rPr>
          <w:noProof/>
        </w:rPr>
        <w:t xml:space="preserve"> Strain PCC 9212. </w:t>
      </w:r>
      <w:r w:rsidRPr="001B050E">
        <w:rPr>
          <w:i/>
          <w:noProof/>
        </w:rPr>
        <w:t>J</w:t>
      </w:r>
      <w:r w:rsidR="008F7E16" w:rsidRPr="001B050E">
        <w:rPr>
          <w:i/>
          <w:noProof/>
        </w:rPr>
        <w:t>ournal</w:t>
      </w:r>
      <w:r w:rsidRPr="001B050E">
        <w:rPr>
          <w:i/>
          <w:noProof/>
        </w:rPr>
        <w:t xml:space="preserve"> Biol</w:t>
      </w:r>
      <w:r w:rsidR="008F7E16" w:rsidRPr="001B050E">
        <w:rPr>
          <w:i/>
          <w:noProof/>
        </w:rPr>
        <w:t>ogical</w:t>
      </w:r>
      <w:r w:rsidRPr="001B050E">
        <w:rPr>
          <w:i/>
          <w:noProof/>
        </w:rPr>
        <w:t xml:space="preserve"> Chem</w:t>
      </w:r>
      <w:r w:rsidR="008F7E16" w:rsidRPr="001B050E">
        <w:rPr>
          <w:i/>
          <w:noProof/>
        </w:rPr>
        <w:t>istry</w:t>
      </w:r>
      <w:r w:rsidRPr="001B050E">
        <w:rPr>
          <w:i/>
          <w:noProof/>
        </w:rPr>
        <w:t>.</w:t>
      </w:r>
      <w:r w:rsidRPr="001B050E">
        <w:rPr>
          <w:noProof/>
        </w:rPr>
        <w:t xml:space="preserve"> </w:t>
      </w:r>
      <w:r w:rsidRPr="001B050E">
        <w:rPr>
          <w:b/>
          <w:noProof/>
        </w:rPr>
        <w:t>290</w:t>
      </w:r>
      <w:r w:rsidRPr="001B050E">
        <w:rPr>
          <w:noProof/>
        </w:rPr>
        <w:t xml:space="preserve"> (22), 14019-14030 (2015).</w:t>
      </w:r>
    </w:p>
    <w:p w14:paraId="12557D1C" w14:textId="08487E80" w:rsidR="00556EAB" w:rsidRPr="001B050E" w:rsidRDefault="00556EAB" w:rsidP="001B050E">
      <w:pPr>
        <w:pStyle w:val="EndNoteBibliography"/>
        <w:rPr>
          <w:noProof/>
        </w:rPr>
      </w:pPr>
      <w:r w:rsidRPr="001B050E">
        <w:rPr>
          <w:noProof/>
        </w:rPr>
        <w:t>32</w:t>
      </w:r>
      <w:r w:rsidR="0032272C" w:rsidRPr="001B050E">
        <w:rPr>
          <w:noProof/>
        </w:rPr>
        <w:t>.</w:t>
      </w:r>
      <w:r w:rsidRPr="001B050E">
        <w:rPr>
          <w:noProof/>
        </w:rPr>
        <w:tab/>
        <w:t>Huang, J. Y.</w:t>
      </w:r>
      <w:r w:rsidRPr="001B050E">
        <w:rPr>
          <w:i/>
          <w:noProof/>
        </w:rPr>
        <w:t xml:space="preserve"> </w:t>
      </w:r>
      <w:r w:rsidRPr="001B050E">
        <w:rPr>
          <w:iCs/>
          <w:noProof/>
        </w:rPr>
        <w:t>et al</w:t>
      </w:r>
      <w:r w:rsidRPr="001B050E">
        <w:rPr>
          <w:i/>
          <w:noProof/>
        </w:rPr>
        <w:t>.</w:t>
      </w:r>
      <w:r w:rsidRPr="001B050E">
        <w:rPr>
          <w:noProof/>
        </w:rPr>
        <w:t xml:space="preserve"> Mutations of </w:t>
      </w:r>
      <w:r w:rsidR="0032272C" w:rsidRPr="001B050E">
        <w:rPr>
          <w:noProof/>
        </w:rPr>
        <w:t>cytochrome b559 and Psbj on and near the QC site in photosystem II influence the regulation of short-term light response and photosynthetic growth of the</w:t>
      </w:r>
      <w:r w:rsidRPr="001B050E">
        <w:rPr>
          <w:noProof/>
        </w:rPr>
        <w:t xml:space="preserve"> </w:t>
      </w:r>
      <w:r w:rsidR="0032272C" w:rsidRPr="001B050E">
        <w:rPr>
          <w:noProof/>
        </w:rPr>
        <w:t>c</w:t>
      </w:r>
      <w:r w:rsidRPr="001B050E">
        <w:rPr>
          <w:noProof/>
        </w:rPr>
        <w:t xml:space="preserve">yanobacterium Synechocystis sp. PCC 6803. </w:t>
      </w:r>
      <w:r w:rsidRPr="001B050E">
        <w:rPr>
          <w:i/>
          <w:noProof/>
        </w:rPr>
        <w:t>Biochemistry.</w:t>
      </w:r>
      <w:r w:rsidRPr="001B050E">
        <w:rPr>
          <w:noProof/>
        </w:rPr>
        <w:t xml:space="preserve"> </w:t>
      </w:r>
      <w:r w:rsidRPr="001B050E">
        <w:rPr>
          <w:b/>
          <w:noProof/>
        </w:rPr>
        <w:t>55</w:t>
      </w:r>
      <w:r w:rsidRPr="001B050E">
        <w:rPr>
          <w:noProof/>
        </w:rPr>
        <w:t xml:space="preserve"> (15), 2214-2226 (2016).</w:t>
      </w:r>
    </w:p>
    <w:p w14:paraId="4A436358" w14:textId="557BD14B" w:rsidR="00556EAB" w:rsidRPr="001B050E" w:rsidRDefault="00556EAB" w:rsidP="001B050E">
      <w:pPr>
        <w:pStyle w:val="EndNoteBibliography"/>
        <w:rPr>
          <w:noProof/>
        </w:rPr>
      </w:pPr>
      <w:r w:rsidRPr="001B050E">
        <w:rPr>
          <w:noProof/>
        </w:rPr>
        <w:t>33</w:t>
      </w:r>
      <w:r w:rsidR="00F278D3" w:rsidRPr="001B050E">
        <w:rPr>
          <w:noProof/>
        </w:rPr>
        <w:t>.</w:t>
      </w:r>
      <w:r w:rsidRPr="001B050E">
        <w:rPr>
          <w:noProof/>
        </w:rPr>
        <w:tab/>
        <w:t>Li, Y., Lin, Y., Loughlin, P</w:t>
      </w:r>
      <w:r w:rsidR="00F278D3" w:rsidRPr="001B050E">
        <w:rPr>
          <w:noProof/>
        </w:rPr>
        <w:t xml:space="preserve">., </w:t>
      </w:r>
      <w:r w:rsidRPr="001B050E">
        <w:rPr>
          <w:noProof/>
        </w:rPr>
        <w:t xml:space="preserve">Chen, M. Optimization and effects of different culture conditions on growth of </w:t>
      </w:r>
      <w:r w:rsidRPr="001B050E">
        <w:rPr>
          <w:i/>
          <w:noProof/>
        </w:rPr>
        <w:t>Halomicronema hongdechloris</w:t>
      </w:r>
      <w:r w:rsidR="00F278D3" w:rsidRPr="001B050E">
        <w:rPr>
          <w:i/>
          <w:noProof/>
        </w:rPr>
        <w:t xml:space="preserve"> </w:t>
      </w:r>
      <w:r w:rsidRPr="001B050E">
        <w:rPr>
          <w:noProof/>
        </w:rPr>
        <w:t>–</w:t>
      </w:r>
      <w:r w:rsidR="00F278D3" w:rsidRPr="001B050E">
        <w:rPr>
          <w:noProof/>
        </w:rPr>
        <w:t xml:space="preserve"> A</w:t>
      </w:r>
      <w:r w:rsidRPr="001B050E">
        <w:rPr>
          <w:noProof/>
        </w:rPr>
        <w:t xml:space="preserve"> filamentous cyanobacterium containing chlorophyll </w:t>
      </w:r>
      <w:r w:rsidRPr="001B050E">
        <w:rPr>
          <w:i/>
          <w:noProof/>
        </w:rPr>
        <w:t>f</w:t>
      </w:r>
      <w:r w:rsidRPr="001B050E">
        <w:rPr>
          <w:noProof/>
        </w:rPr>
        <w:t xml:space="preserve">. </w:t>
      </w:r>
      <w:r w:rsidRPr="001B050E">
        <w:rPr>
          <w:i/>
          <w:noProof/>
        </w:rPr>
        <w:t>Frontiers in Plant Science.</w:t>
      </w:r>
      <w:r w:rsidRPr="001B050E">
        <w:rPr>
          <w:noProof/>
        </w:rPr>
        <w:t xml:space="preserve"> </w:t>
      </w:r>
      <w:r w:rsidRPr="001B050E">
        <w:rPr>
          <w:b/>
          <w:noProof/>
        </w:rPr>
        <w:t>5</w:t>
      </w:r>
      <w:r w:rsidR="00F278D3" w:rsidRPr="001B050E">
        <w:rPr>
          <w:noProof/>
        </w:rPr>
        <w:t xml:space="preserve">, </w:t>
      </w:r>
      <w:r w:rsidRPr="001B050E">
        <w:rPr>
          <w:noProof/>
        </w:rPr>
        <w:t>67 (2014).</w:t>
      </w:r>
    </w:p>
    <w:p w14:paraId="684CAD6B" w14:textId="686216AC" w:rsidR="00556EAB" w:rsidRPr="001B050E" w:rsidRDefault="00556EAB" w:rsidP="001B050E">
      <w:pPr>
        <w:pStyle w:val="EndNoteBibliography"/>
        <w:rPr>
          <w:noProof/>
        </w:rPr>
      </w:pPr>
      <w:r w:rsidRPr="001B050E">
        <w:rPr>
          <w:noProof/>
        </w:rPr>
        <w:t>34</w:t>
      </w:r>
      <w:r w:rsidR="00CF018A">
        <w:rPr>
          <w:noProof/>
        </w:rPr>
        <w:t>.</w:t>
      </w:r>
      <w:r w:rsidRPr="001B050E">
        <w:rPr>
          <w:noProof/>
        </w:rPr>
        <w:tab/>
        <w:t>Bennett, A.</w:t>
      </w:r>
      <w:r w:rsidR="00F278D3" w:rsidRPr="001B050E">
        <w:rPr>
          <w:noProof/>
        </w:rPr>
        <w:t xml:space="preserve">, </w:t>
      </w:r>
      <w:r w:rsidRPr="001B050E">
        <w:rPr>
          <w:noProof/>
        </w:rPr>
        <w:t>Bogorad, L. C</w:t>
      </w:r>
      <w:r w:rsidR="00F278D3" w:rsidRPr="001B050E">
        <w:rPr>
          <w:noProof/>
        </w:rPr>
        <w:t>omplementary chromatic adaptation in a filamentous blue-</w:t>
      </w:r>
      <w:r w:rsidR="00F278D3" w:rsidRPr="001B050E">
        <w:rPr>
          <w:noProof/>
        </w:rPr>
        <w:lastRenderedPageBreak/>
        <w:t>green alga</w:t>
      </w:r>
      <w:r w:rsidRPr="001B050E">
        <w:rPr>
          <w:noProof/>
        </w:rPr>
        <w:t xml:space="preserve">. </w:t>
      </w:r>
      <w:r w:rsidRPr="001B050E">
        <w:rPr>
          <w:i/>
          <w:noProof/>
        </w:rPr>
        <w:t>Journal of Cell Biology.</w:t>
      </w:r>
      <w:r w:rsidRPr="001B050E">
        <w:rPr>
          <w:noProof/>
        </w:rPr>
        <w:t xml:space="preserve"> </w:t>
      </w:r>
      <w:r w:rsidRPr="001B050E">
        <w:rPr>
          <w:b/>
          <w:noProof/>
        </w:rPr>
        <w:t>58</w:t>
      </w:r>
      <w:r w:rsidRPr="001B050E">
        <w:rPr>
          <w:noProof/>
        </w:rPr>
        <w:t xml:space="preserve"> (2), 419-435 (1973).</w:t>
      </w:r>
    </w:p>
    <w:p w14:paraId="7C1B86D2" w14:textId="0EA1E491" w:rsidR="00556EAB" w:rsidRPr="001B050E" w:rsidRDefault="00556EAB" w:rsidP="001B050E">
      <w:pPr>
        <w:pStyle w:val="EndNoteBibliography"/>
        <w:rPr>
          <w:noProof/>
        </w:rPr>
      </w:pPr>
      <w:r w:rsidRPr="001B050E">
        <w:rPr>
          <w:noProof/>
        </w:rPr>
        <w:t>35</w:t>
      </w:r>
      <w:r w:rsidR="00471843" w:rsidRPr="001B050E">
        <w:rPr>
          <w:noProof/>
        </w:rPr>
        <w:t>.</w:t>
      </w:r>
      <w:r w:rsidRPr="001B050E">
        <w:rPr>
          <w:noProof/>
        </w:rPr>
        <w:tab/>
        <w:t>Su, X., Fraenkel, P. G.</w:t>
      </w:r>
      <w:r w:rsidR="00471843" w:rsidRPr="001B050E">
        <w:rPr>
          <w:noProof/>
        </w:rPr>
        <w:t xml:space="preserve">, </w:t>
      </w:r>
      <w:r w:rsidRPr="001B050E">
        <w:rPr>
          <w:noProof/>
        </w:rPr>
        <w:t xml:space="preserve">Bogorad, L. Excitation energy transfer from phycocyanin to chlorophyll in an apcA-defective mutant of </w:t>
      </w:r>
      <w:r w:rsidRPr="001B050E">
        <w:rPr>
          <w:i/>
          <w:noProof/>
        </w:rPr>
        <w:t xml:space="preserve">Synechocystis </w:t>
      </w:r>
      <w:r w:rsidRPr="001B050E">
        <w:rPr>
          <w:noProof/>
        </w:rPr>
        <w:t xml:space="preserve">sp. PCC 6803. </w:t>
      </w:r>
      <w:r w:rsidRPr="001B050E">
        <w:rPr>
          <w:i/>
          <w:noProof/>
        </w:rPr>
        <w:t>Journal of Biological Chemistry.</w:t>
      </w:r>
      <w:r w:rsidRPr="001B050E">
        <w:rPr>
          <w:noProof/>
        </w:rPr>
        <w:t xml:space="preserve"> </w:t>
      </w:r>
      <w:r w:rsidRPr="001B050E">
        <w:rPr>
          <w:b/>
          <w:noProof/>
        </w:rPr>
        <w:t>267</w:t>
      </w:r>
      <w:r w:rsidRPr="001B050E">
        <w:rPr>
          <w:noProof/>
        </w:rPr>
        <w:t xml:space="preserve"> (32), 22944-22950 (1992).</w:t>
      </w:r>
    </w:p>
    <w:p w14:paraId="3C14A8A7" w14:textId="5EF51C80" w:rsidR="00556EAB" w:rsidRPr="001B050E" w:rsidRDefault="00556EAB" w:rsidP="001B050E">
      <w:pPr>
        <w:pStyle w:val="EndNoteBibliography"/>
        <w:rPr>
          <w:noProof/>
        </w:rPr>
      </w:pPr>
      <w:r w:rsidRPr="001B050E">
        <w:rPr>
          <w:noProof/>
        </w:rPr>
        <w:t>36</w:t>
      </w:r>
      <w:r w:rsidR="0001098A" w:rsidRPr="001B050E">
        <w:rPr>
          <w:noProof/>
        </w:rPr>
        <w:t>.</w:t>
      </w:r>
      <w:r w:rsidRPr="001B050E">
        <w:rPr>
          <w:noProof/>
        </w:rPr>
        <w:tab/>
        <w:t>Arteni, A. A., Ajlani, G.</w:t>
      </w:r>
      <w:r w:rsidR="0001098A" w:rsidRPr="001B050E">
        <w:rPr>
          <w:noProof/>
        </w:rPr>
        <w:t xml:space="preserve">, </w:t>
      </w:r>
      <w:r w:rsidRPr="001B050E">
        <w:rPr>
          <w:noProof/>
        </w:rPr>
        <w:t xml:space="preserve">Boekema, E. J. Structural organisation of phycobilisomes from Synechocystis sp. strain PCC6803 and their interaction with the membrane. </w:t>
      </w:r>
      <w:r w:rsidRPr="001B050E">
        <w:rPr>
          <w:i/>
          <w:noProof/>
        </w:rPr>
        <w:t>Biochimica et Biophysica Acta (BBA) - Bioenergetics.</w:t>
      </w:r>
      <w:r w:rsidRPr="001B050E">
        <w:rPr>
          <w:noProof/>
        </w:rPr>
        <w:t xml:space="preserve"> </w:t>
      </w:r>
      <w:r w:rsidRPr="001B050E">
        <w:rPr>
          <w:b/>
          <w:noProof/>
        </w:rPr>
        <w:t>1787</w:t>
      </w:r>
      <w:r w:rsidRPr="001B050E">
        <w:rPr>
          <w:noProof/>
        </w:rPr>
        <w:t xml:space="preserve"> (4), 272-279 (2009).</w:t>
      </w:r>
    </w:p>
    <w:p w14:paraId="5A825EFC" w14:textId="1AEE5698" w:rsidR="00556EAB" w:rsidRPr="001B050E" w:rsidRDefault="00556EAB" w:rsidP="001B050E">
      <w:pPr>
        <w:pStyle w:val="EndNoteBibliography"/>
        <w:rPr>
          <w:noProof/>
        </w:rPr>
      </w:pPr>
      <w:r w:rsidRPr="001B050E">
        <w:rPr>
          <w:noProof/>
        </w:rPr>
        <w:t>37</w:t>
      </w:r>
      <w:r w:rsidR="0011114B" w:rsidRPr="001B050E">
        <w:rPr>
          <w:noProof/>
        </w:rPr>
        <w:t>.</w:t>
      </w:r>
      <w:r w:rsidRPr="001B050E">
        <w:rPr>
          <w:noProof/>
        </w:rPr>
        <w:tab/>
        <w:t>Kondo, K., Ochiai, Y., Katayama, M.</w:t>
      </w:r>
      <w:r w:rsidR="0011114B" w:rsidRPr="001B050E">
        <w:rPr>
          <w:noProof/>
        </w:rPr>
        <w:t xml:space="preserve">, </w:t>
      </w:r>
      <w:r w:rsidRPr="001B050E">
        <w:rPr>
          <w:noProof/>
        </w:rPr>
        <w:t>Ikeuchi, M. The Membrane-</w:t>
      </w:r>
      <w:r w:rsidR="0011114B" w:rsidRPr="001B050E">
        <w:rPr>
          <w:noProof/>
        </w:rPr>
        <w:t>a</w:t>
      </w:r>
      <w:r w:rsidRPr="001B050E">
        <w:rPr>
          <w:noProof/>
        </w:rPr>
        <w:t>ssociated CpcG2-</w:t>
      </w:r>
      <w:r w:rsidR="0011114B" w:rsidRPr="001B050E">
        <w:rPr>
          <w:noProof/>
        </w:rPr>
        <w:t>p</w:t>
      </w:r>
      <w:r w:rsidRPr="001B050E">
        <w:rPr>
          <w:noProof/>
        </w:rPr>
        <w:t xml:space="preserve">hycobilisome in </w:t>
      </w:r>
      <w:r w:rsidR="0011114B" w:rsidRPr="001B050E">
        <w:rPr>
          <w:noProof/>
        </w:rPr>
        <w:t>s</w:t>
      </w:r>
      <w:r w:rsidRPr="001B050E">
        <w:rPr>
          <w:noProof/>
        </w:rPr>
        <w:t xml:space="preserve">ynechocystis: A </w:t>
      </w:r>
      <w:r w:rsidR="0011114B" w:rsidRPr="001B050E">
        <w:rPr>
          <w:noProof/>
        </w:rPr>
        <w:t>n</w:t>
      </w:r>
      <w:r w:rsidRPr="001B050E">
        <w:rPr>
          <w:noProof/>
        </w:rPr>
        <w:t xml:space="preserve">ew </w:t>
      </w:r>
      <w:r w:rsidR="0011114B" w:rsidRPr="001B050E">
        <w:rPr>
          <w:noProof/>
        </w:rPr>
        <w:t>p</w:t>
      </w:r>
      <w:r w:rsidRPr="001B050E">
        <w:rPr>
          <w:noProof/>
        </w:rPr>
        <w:t xml:space="preserve">hotosystem I </w:t>
      </w:r>
      <w:r w:rsidR="0011114B" w:rsidRPr="001B050E">
        <w:rPr>
          <w:noProof/>
        </w:rPr>
        <w:t>a</w:t>
      </w:r>
      <w:r w:rsidRPr="001B050E">
        <w:rPr>
          <w:noProof/>
        </w:rPr>
        <w:t xml:space="preserve">ntenna. </w:t>
      </w:r>
      <w:r w:rsidRPr="001B050E">
        <w:rPr>
          <w:i/>
          <w:noProof/>
        </w:rPr>
        <w:t>Plant Physiology.</w:t>
      </w:r>
      <w:r w:rsidRPr="001B050E">
        <w:rPr>
          <w:noProof/>
        </w:rPr>
        <w:t xml:space="preserve"> </w:t>
      </w:r>
      <w:r w:rsidRPr="001B050E">
        <w:rPr>
          <w:b/>
          <w:noProof/>
        </w:rPr>
        <w:t>144</w:t>
      </w:r>
      <w:r w:rsidRPr="001B050E">
        <w:rPr>
          <w:noProof/>
        </w:rPr>
        <w:t xml:space="preserve"> (2), 1200-1210 (2007).</w:t>
      </w:r>
    </w:p>
    <w:p w14:paraId="7E11987E" w14:textId="2AE75168" w:rsidR="001C0BA0" w:rsidRPr="001B050E" w:rsidRDefault="00F04EDD" w:rsidP="001B050E">
      <w:pPr>
        <w:rPr>
          <w:b/>
          <w:lang w:eastAsia="zh-TW"/>
        </w:rPr>
      </w:pPr>
      <w:r w:rsidRPr="001B050E">
        <w:fldChar w:fldCharType="end"/>
      </w:r>
    </w:p>
    <w:sectPr w:rsidR="001C0BA0" w:rsidRPr="001B050E" w:rsidSect="001B050E">
      <w:headerReference w:type="even" r:id="rId14"/>
      <w:headerReference w:type="default" r:id="rId15"/>
      <w:footerReference w:type="even" r:id="rId16"/>
      <w:headerReference w:type="first" r:id="rId17"/>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A8DA6" w14:textId="77777777" w:rsidR="00866198" w:rsidRDefault="00866198">
      <w:r>
        <w:separator/>
      </w:r>
    </w:p>
  </w:endnote>
  <w:endnote w:type="continuationSeparator" w:id="0">
    <w:p w14:paraId="65D03E8D" w14:textId="77777777" w:rsidR="00866198" w:rsidRDefault="008661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톀Ó怀"/>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866198" w:rsidRDefault="0086619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F78BB" w14:textId="77777777" w:rsidR="00866198" w:rsidRDefault="00866198">
      <w:r>
        <w:separator/>
      </w:r>
    </w:p>
  </w:footnote>
  <w:footnote w:type="continuationSeparator" w:id="0">
    <w:p w14:paraId="30E84F09" w14:textId="77777777" w:rsidR="00866198" w:rsidRDefault="008661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866198" w:rsidRDefault="0086619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866198" w:rsidRDefault="00866198">
    <w:pPr>
      <w:rPr>
        <w:color w:val="000000"/>
        <w:sz w:val="22"/>
        <w:szCs w:val="22"/>
      </w:rPr>
    </w:pPr>
    <w:bookmarkStart w:id="0" w:name="_26in1rg" w:colFirst="0" w:colLast="0"/>
    <w:bookmarkEnd w:id="0"/>
    <w:r>
      <w:rPr>
        <w:color w:val="000000"/>
        <w:sz w:val="22"/>
        <w:szCs w:val="22"/>
      </w:rP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5A9537E" w:rsidR="00866198" w:rsidRDefault="0086619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71C172E"/>
    <w:multiLevelType w:val="multilevel"/>
    <w:tmpl w:val="C5CE2714"/>
    <w:lvl w:ilvl="0">
      <w:start w:val="1"/>
      <w:numFmt w:val="decimal"/>
      <w:lvlText w:val="%1."/>
      <w:lvlJc w:val="left"/>
      <w:pPr>
        <w:ind w:left="360" w:hanging="360"/>
      </w:pPr>
      <w:rPr>
        <w:rFonts w:ascii="Calibri" w:eastAsia="PMingLiU" w:hAnsi="Calibri" w:cs="Calibri"/>
        <w:b/>
        <w:bCs/>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0E82B80"/>
    <w:multiLevelType w:val="hybridMultilevel"/>
    <w:tmpl w:val="0CBCFB52"/>
    <w:lvl w:ilvl="0" w:tplc="7F30E9EE">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8"/>
  </w:num>
  <w:num w:numId="3">
    <w:abstractNumId w:val="13"/>
  </w:num>
  <w:num w:numId="4">
    <w:abstractNumId w:val="0"/>
  </w:num>
  <w:num w:numId="5">
    <w:abstractNumId w:val="10"/>
  </w:num>
  <w:num w:numId="6">
    <w:abstractNumId w:val="12"/>
  </w:num>
  <w:num w:numId="7">
    <w:abstractNumId w:val="5"/>
  </w:num>
  <w:num w:numId="8">
    <w:abstractNumId w:val="7"/>
  </w:num>
  <w:num w:numId="9">
    <w:abstractNumId w:val="2"/>
  </w:num>
  <w:num w:numId="10">
    <w:abstractNumId w:val="6"/>
  </w:num>
  <w:num w:numId="11">
    <w:abstractNumId w:val="9"/>
  </w:num>
  <w:num w:numId="12">
    <w:abstractNumId w:val="3"/>
  </w:num>
  <w:num w:numId="13">
    <w:abstractNumId w:val="1"/>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zsTSzMLcwNDU1NzFU0lEKTi0uzszPAykwqgUABnqyo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0f0dat79sdxoeed99per2arv2zere0e2x0&quot;&gt;Recovery&lt;record-ids&gt;&lt;item&gt;394&lt;/item&gt;&lt;item&gt;423&lt;/item&gt;&lt;item&gt;437&lt;/item&gt;&lt;item&gt;456&lt;/item&gt;&lt;item&gt;817&lt;/item&gt;&lt;item&gt;857&lt;/item&gt;&lt;item&gt;859&lt;/item&gt;&lt;item&gt;1003&lt;/item&gt;&lt;item&gt;1005&lt;/item&gt;&lt;item&gt;1032&lt;/item&gt;&lt;item&gt;1033&lt;/item&gt;&lt;item&gt;1034&lt;/item&gt;&lt;item&gt;1036&lt;/item&gt;&lt;item&gt;1037&lt;/item&gt;&lt;item&gt;1038&lt;/item&gt;&lt;item&gt;1039&lt;/item&gt;&lt;item&gt;1040&lt;/item&gt;&lt;item&gt;1041&lt;/item&gt;&lt;item&gt;1042&lt;/item&gt;&lt;item&gt;1043&lt;/item&gt;&lt;item&gt;1044&lt;/item&gt;&lt;item&gt;1045&lt;/item&gt;&lt;item&gt;1046&lt;/item&gt;&lt;/record-ids&gt;&lt;/item&gt;&lt;/Libraries&gt;"/>
  </w:docVars>
  <w:rsids>
    <w:rsidRoot w:val="006E4797"/>
    <w:rsid w:val="00000C19"/>
    <w:rsid w:val="00002B31"/>
    <w:rsid w:val="00007D34"/>
    <w:rsid w:val="000101B2"/>
    <w:rsid w:val="0001098A"/>
    <w:rsid w:val="00011181"/>
    <w:rsid w:val="00017C33"/>
    <w:rsid w:val="000238BD"/>
    <w:rsid w:val="00024F68"/>
    <w:rsid w:val="000270BA"/>
    <w:rsid w:val="000304D1"/>
    <w:rsid w:val="00032F87"/>
    <w:rsid w:val="00034D7C"/>
    <w:rsid w:val="00037FE7"/>
    <w:rsid w:val="0004061F"/>
    <w:rsid w:val="00040DAE"/>
    <w:rsid w:val="00040DAF"/>
    <w:rsid w:val="00041066"/>
    <w:rsid w:val="00042BCD"/>
    <w:rsid w:val="00043ADB"/>
    <w:rsid w:val="0005134B"/>
    <w:rsid w:val="000572B0"/>
    <w:rsid w:val="00066AEB"/>
    <w:rsid w:val="00071033"/>
    <w:rsid w:val="000724D8"/>
    <w:rsid w:val="00072B7F"/>
    <w:rsid w:val="00076B60"/>
    <w:rsid w:val="00077A38"/>
    <w:rsid w:val="0008483D"/>
    <w:rsid w:val="0009035A"/>
    <w:rsid w:val="00090819"/>
    <w:rsid w:val="00093379"/>
    <w:rsid w:val="000A0417"/>
    <w:rsid w:val="000A4401"/>
    <w:rsid w:val="000A595F"/>
    <w:rsid w:val="000B1607"/>
    <w:rsid w:val="000B1668"/>
    <w:rsid w:val="000B293B"/>
    <w:rsid w:val="000C1134"/>
    <w:rsid w:val="000C36C9"/>
    <w:rsid w:val="000C384A"/>
    <w:rsid w:val="000C4806"/>
    <w:rsid w:val="000C49D5"/>
    <w:rsid w:val="000C5A72"/>
    <w:rsid w:val="000C7CF4"/>
    <w:rsid w:val="000D226D"/>
    <w:rsid w:val="000D27C8"/>
    <w:rsid w:val="000D32A5"/>
    <w:rsid w:val="000D5081"/>
    <w:rsid w:val="000E0E8B"/>
    <w:rsid w:val="000E1234"/>
    <w:rsid w:val="000E12DA"/>
    <w:rsid w:val="000E453B"/>
    <w:rsid w:val="000F0701"/>
    <w:rsid w:val="000F1312"/>
    <w:rsid w:val="000F6EF8"/>
    <w:rsid w:val="00107A2C"/>
    <w:rsid w:val="0011041F"/>
    <w:rsid w:val="0011114B"/>
    <w:rsid w:val="00133C77"/>
    <w:rsid w:val="00135C7A"/>
    <w:rsid w:val="00136D6B"/>
    <w:rsid w:val="00140154"/>
    <w:rsid w:val="00142A58"/>
    <w:rsid w:val="00145387"/>
    <w:rsid w:val="001454D3"/>
    <w:rsid w:val="00145BB7"/>
    <w:rsid w:val="0014629D"/>
    <w:rsid w:val="00150290"/>
    <w:rsid w:val="00153D7B"/>
    <w:rsid w:val="00156526"/>
    <w:rsid w:val="00161CC0"/>
    <w:rsid w:val="001628FD"/>
    <w:rsid w:val="00163A04"/>
    <w:rsid w:val="00166C26"/>
    <w:rsid w:val="00167D56"/>
    <w:rsid w:val="0017020C"/>
    <w:rsid w:val="001709A6"/>
    <w:rsid w:val="00173754"/>
    <w:rsid w:val="001739F0"/>
    <w:rsid w:val="00174355"/>
    <w:rsid w:val="00176839"/>
    <w:rsid w:val="0018010B"/>
    <w:rsid w:val="0018188E"/>
    <w:rsid w:val="00186D4B"/>
    <w:rsid w:val="0019204B"/>
    <w:rsid w:val="001926A5"/>
    <w:rsid w:val="001927C6"/>
    <w:rsid w:val="001939FB"/>
    <w:rsid w:val="0019511F"/>
    <w:rsid w:val="001A5490"/>
    <w:rsid w:val="001A54C7"/>
    <w:rsid w:val="001A72C7"/>
    <w:rsid w:val="001B050E"/>
    <w:rsid w:val="001B2021"/>
    <w:rsid w:val="001B44D5"/>
    <w:rsid w:val="001B5185"/>
    <w:rsid w:val="001B53AB"/>
    <w:rsid w:val="001B7A42"/>
    <w:rsid w:val="001C0BA0"/>
    <w:rsid w:val="001C44ED"/>
    <w:rsid w:val="001C5476"/>
    <w:rsid w:val="001D1216"/>
    <w:rsid w:val="001D1F95"/>
    <w:rsid w:val="001D25AA"/>
    <w:rsid w:val="001D299C"/>
    <w:rsid w:val="001D61C3"/>
    <w:rsid w:val="001E457A"/>
    <w:rsid w:val="001E4EFA"/>
    <w:rsid w:val="001F1143"/>
    <w:rsid w:val="001F1D3A"/>
    <w:rsid w:val="001F2518"/>
    <w:rsid w:val="001F48DA"/>
    <w:rsid w:val="0020316D"/>
    <w:rsid w:val="00204A23"/>
    <w:rsid w:val="00205370"/>
    <w:rsid w:val="00206074"/>
    <w:rsid w:val="00206344"/>
    <w:rsid w:val="0020664F"/>
    <w:rsid w:val="00206A77"/>
    <w:rsid w:val="00207E63"/>
    <w:rsid w:val="002149A3"/>
    <w:rsid w:val="002163BF"/>
    <w:rsid w:val="00217DA5"/>
    <w:rsid w:val="00220E50"/>
    <w:rsid w:val="002240BA"/>
    <w:rsid w:val="0024266A"/>
    <w:rsid w:val="0025167F"/>
    <w:rsid w:val="00251C65"/>
    <w:rsid w:val="00255615"/>
    <w:rsid w:val="00262FE8"/>
    <w:rsid w:val="002637D1"/>
    <w:rsid w:val="00271C15"/>
    <w:rsid w:val="00274DDF"/>
    <w:rsid w:val="00276BEC"/>
    <w:rsid w:val="00292D20"/>
    <w:rsid w:val="00293868"/>
    <w:rsid w:val="00293BBD"/>
    <w:rsid w:val="0029646F"/>
    <w:rsid w:val="00296F37"/>
    <w:rsid w:val="00297B39"/>
    <w:rsid w:val="00297C77"/>
    <w:rsid w:val="00297EF0"/>
    <w:rsid w:val="002A1DF4"/>
    <w:rsid w:val="002A2477"/>
    <w:rsid w:val="002A2966"/>
    <w:rsid w:val="002A3B09"/>
    <w:rsid w:val="002B177E"/>
    <w:rsid w:val="002B7F05"/>
    <w:rsid w:val="002C2E0D"/>
    <w:rsid w:val="002D2230"/>
    <w:rsid w:val="002D7DF0"/>
    <w:rsid w:val="002F0273"/>
    <w:rsid w:val="002F07CC"/>
    <w:rsid w:val="002F0875"/>
    <w:rsid w:val="002F4122"/>
    <w:rsid w:val="002F43A0"/>
    <w:rsid w:val="002F4894"/>
    <w:rsid w:val="002F65E1"/>
    <w:rsid w:val="0030631A"/>
    <w:rsid w:val="0030791F"/>
    <w:rsid w:val="0031234E"/>
    <w:rsid w:val="0031339D"/>
    <w:rsid w:val="0031372C"/>
    <w:rsid w:val="003141E2"/>
    <w:rsid w:val="0031718F"/>
    <w:rsid w:val="0032272C"/>
    <w:rsid w:val="00322CA5"/>
    <w:rsid w:val="003263F7"/>
    <w:rsid w:val="00327C74"/>
    <w:rsid w:val="003363B5"/>
    <w:rsid w:val="00337B92"/>
    <w:rsid w:val="00341655"/>
    <w:rsid w:val="00344625"/>
    <w:rsid w:val="0034475F"/>
    <w:rsid w:val="00344B36"/>
    <w:rsid w:val="00347F82"/>
    <w:rsid w:val="00351087"/>
    <w:rsid w:val="00354D20"/>
    <w:rsid w:val="00355B52"/>
    <w:rsid w:val="00356D79"/>
    <w:rsid w:val="00361861"/>
    <w:rsid w:val="00362AB6"/>
    <w:rsid w:val="00364822"/>
    <w:rsid w:val="00364A41"/>
    <w:rsid w:val="003651DA"/>
    <w:rsid w:val="003658E4"/>
    <w:rsid w:val="00367C94"/>
    <w:rsid w:val="0037700F"/>
    <w:rsid w:val="00380E07"/>
    <w:rsid w:val="0038219F"/>
    <w:rsid w:val="00384734"/>
    <w:rsid w:val="00385646"/>
    <w:rsid w:val="00390C27"/>
    <w:rsid w:val="00392864"/>
    <w:rsid w:val="0039394B"/>
    <w:rsid w:val="003A0C99"/>
    <w:rsid w:val="003A12F4"/>
    <w:rsid w:val="003A5546"/>
    <w:rsid w:val="003A5DB4"/>
    <w:rsid w:val="003A7603"/>
    <w:rsid w:val="003A78C4"/>
    <w:rsid w:val="003B5A36"/>
    <w:rsid w:val="003C0216"/>
    <w:rsid w:val="003D6084"/>
    <w:rsid w:val="003D772A"/>
    <w:rsid w:val="003E0D26"/>
    <w:rsid w:val="003E1499"/>
    <w:rsid w:val="003E1AB9"/>
    <w:rsid w:val="003E24B3"/>
    <w:rsid w:val="003E3551"/>
    <w:rsid w:val="003E6529"/>
    <w:rsid w:val="003E7D8A"/>
    <w:rsid w:val="003F321B"/>
    <w:rsid w:val="003F3BEA"/>
    <w:rsid w:val="004004F9"/>
    <w:rsid w:val="00411C9F"/>
    <w:rsid w:val="004133CF"/>
    <w:rsid w:val="00413500"/>
    <w:rsid w:val="00414C99"/>
    <w:rsid w:val="00416795"/>
    <w:rsid w:val="00420975"/>
    <w:rsid w:val="00421674"/>
    <w:rsid w:val="00421F32"/>
    <w:rsid w:val="004222A2"/>
    <w:rsid w:val="0042295E"/>
    <w:rsid w:val="004241F1"/>
    <w:rsid w:val="004277B0"/>
    <w:rsid w:val="0043092F"/>
    <w:rsid w:val="00435079"/>
    <w:rsid w:val="00436B0B"/>
    <w:rsid w:val="00436B4F"/>
    <w:rsid w:val="00437103"/>
    <w:rsid w:val="004428B7"/>
    <w:rsid w:val="00453AE0"/>
    <w:rsid w:val="00455A15"/>
    <w:rsid w:val="004610A1"/>
    <w:rsid w:val="00471843"/>
    <w:rsid w:val="00471D30"/>
    <w:rsid w:val="00474D9C"/>
    <w:rsid w:val="00482718"/>
    <w:rsid w:val="00491D8D"/>
    <w:rsid w:val="00493A0B"/>
    <w:rsid w:val="00493C8E"/>
    <w:rsid w:val="00494BC2"/>
    <w:rsid w:val="00494D5B"/>
    <w:rsid w:val="004A2CDD"/>
    <w:rsid w:val="004A6090"/>
    <w:rsid w:val="004A7C14"/>
    <w:rsid w:val="004B1FB5"/>
    <w:rsid w:val="004C02C8"/>
    <w:rsid w:val="004C3BAA"/>
    <w:rsid w:val="004C54DE"/>
    <w:rsid w:val="004C708D"/>
    <w:rsid w:val="004C7929"/>
    <w:rsid w:val="004C7986"/>
    <w:rsid w:val="004D018E"/>
    <w:rsid w:val="004D20B5"/>
    <w:rsid w:val="004D4978"/>
    <w:rsid w:val="004D5117"/>
    <w:rsid w:val="004D6ED5"/>
    <w:rsid w:val="004E2E25"/>
    <w:rsid w:val="004E4639"/>
    <w:rsid w:val="004E4C07"/>
    <w:rsid w:val="004E6D5B"/>
    <w:rsid w:val="004E70FA"/>
    <w:rsid w:val="004E71DD"/>
    <w:rsid w:val="004F0748"/>
    <w:rsid w:val="004F2519"/>
    <w:rsid w:val="004F5E7E"/>
    <w:rsid w:val="0050323C"/>
    <w:rsid w:val="00510F53"/>
    <w:rsid w:val="005112C8"/>
    <w:rsid w:val="00511618"/>
    <w:rsid w:val="0051302E"/>
    <w:rsid w:val="00514A3B"/>
    <w:rsid w:val="0052484D"/>
    <w:rsid w:val="005271A6"/>
    <w:rsid w:val="0053016A"/>
    <w:rsid w:val="0053022D"/>
    <w:rsid w:val="005334FB"/>
    <w:rsid w:val="00535072"/>
    <w:rsid w:val="00536CF4"/>
    <w:rsid w:val="00537858"/>
    <w:rsid w:val="00541174"/>
    <w:rsid w:val="00545536"/>
    <w:rsid w:val="0054605F"/>
    <w:rsid w:val="00551D82"/>
    <w:rsid w:val="005528F1"/>
    <w:rsid w:val="00553D35"/>
    <w:rsid w:val="00555DB1"/>
    <w:rsid w:val="00556EAB"/>
    <w:rsid w:val="005600D4"/>
    <w:rsid w:val="0056298D"/>
    <w:rsid w:val="00563333"/>
    <w:rsid w:val="005658C3"/>
    <w:rsid w:val="005670C0"/>
    <w:rsid w:val="00570A6E"/>
    <w:rsid w:val="005749E9"/>
    <w:rsid w:val="00577535"/>
    <w:rsid w:val="00577DFA"/>
    <w:rsid w:val="00580F12"/>
    <w:rsid w:val="00581452"/>
    <w:rsid w:val="00581E4D"/>
    <w:rsid w:val="00581E9D"/>
    <w:rsid w:val="00583A1A"/>
    <w:rsid w:val="00586C27"/>
    <w:rsid w:val="00586F91"/>
    <w:rsid w:val="0059066E"/>
    <w:rsid w:val="00590A2B"/>
    <w:rsid w:val="00593A0A"/>
    <w:rsid w:val="00595F95"/>
    <w:rsid w:val="005A3B40"/>
    <w:rsid w:val="005A797F"/>
    <w:rsid w:val="005C070D"/>
    <w:rsid w:val="005C4E4A"/>
    <w:rsid w:val="005C509A"/>
    <w:rsid w:val="005C52DC"/>
    <w:rsid w:val="005E0F58"/>
    <w:rsid w:val="005E1E84"/>
    <w:rsid w:val="005E713D"/>
    <w:rsid w:val="005E7B14"/>
    <w:rsid w:val="005F21D3"/>
    <w:rsid w:val="005F39D7"/>
    <w:rsid w:val="005F4BF4"/>
    <w:rsid w:val="00601D33"/>
    <w:rsid w:val="00605474"/>
    <w:rsid w:val="006073F2"/>
    <w:rsid w:val="00612F91"/>
    <w:rsid w:val="00613643"/>
    <w:rsid w:val="00614F51"/>
    <w:rsid w:val="006200BC"/>
    <w:rsid w:val="00621377"/>
    <w:rsid w:val="00622057"/>
    <w:rsid w:val="00622578"/>
    <w:rsid w:val="00624967"/>
    <w:rsid w:val="00625F5C"/>
    <w:rsid w:val="006332FD"/>
    <w:rsid w:val="006337EB"/>
    <w:rsid w:val="006362FC"/>
    <w:rsid w:val="00643168"/>
    <w:rsid w:val="006511E4"/>
    <w:rsid w:val="00652FFA"/>
    <w:rsid w:val="00661A0F"/>
    <w:rsid w:val="00661BFC"/>
    <w:rsid w:val="0066248B"/>
    <w:rsid w:val="00662713"/>
    <w:rsid w:val="00664388"/>
    <w:rsid w:val="006664B3"/>
    <w:rsid w:val="00666A50"/>
    <w:rsid w:val="0066705F"/>
    <w:rsid w:val="00667E24"/>
    <w:rsid w:val="006701BC"/>
    <w:rsid w:val="00673866"/>
    <w:rsid w:val="00673980"/>
    <w:rsid w:val="0067708E"/>
    <w:rsid w:val="006779D5"/>
    <w:rsid w:val="006869AE"/>
    <w:rsid w:val="00696851"/>
    <w:rsid w:val="006A3D68"/>
    <w:rsid w:val="006A7346"/>
    <w:rsid w:val="006B32FD"/>
    <w:rsid w:val="006B6004"/>
    <w:rsid w:val="006B6C29"/>
    <w:rsid w:val="006C0F78"/>
    <w:rsid w:val="006C21DD"/>
    <w:rsid w:val="006C27C1"/>
    <w:rsid w:val="006C38A0"/>
    <w:rsid w:val="006D31C8"/>
    <w:rsid w:val="006D4027"/>
    <w:rsid w:val="006D441E"/>
    <w:rsid w:val="006E0340"/>
    <w:rsid w:val="006E1100"/>
    <w:rsid w:val="006E4797"/>
    <w:rsid w:val="006E5CA0"/>
    <w:rsid w:val="006E63E3"/>
    <w:rsid w:val="006E6772"/>
    <w:rsid w:val="006F2CF3"/>
    <w:rsid w:val="006F774B"/>
    <w:rsid w:val="0070110B"/>
    <w:rsid w:val="00701CB2"/>
    <w:rsid w:val="00704FBF"/>
    <w:rsid w:val="00705847"/>
    <w:rsid w:val="007077C1"/>
    <w:rsid w:val="00710330"/>
    <w:rsid w:val="00716DED"/>
    <w:rsid w:val="0071750A"/>
    <w:rsid w:val="007206AC"/>
    <w:rsid w:val="00721934"/>
    <w:rsid w:val="00722248"/>
    <w:rsid w:val="00723879"/>
    <w:rsid w:val="00724F20"/>
    <w:rsid w:val="00725F5D"/>
    <w:rsid w:val="00727066"/>
    <w:rsid w:val="00732D3A"/>
    <w:rsid w:val="0073555C"/>
    <w:rsid w:val="007361FC"/>
    <w:rsid w:val="00737082"/>
    <w:rsid w:val="0074086A"/>
    <w:rsid w:val="00740E38"/>
    <w:rsid w:val="0074719A"/>
    <w:rsid w:val="0074773E"/>
    <w:rsid w:val="00747F49"/>
    <w:rsid w:val="00750B97"/>
    <w:rsid w:val="00752933"/>
    <w:rsid w:val="00754004"/>
    <w:rsid w:val="007544AB"/>
    <w:rsid w:val="0075768E"/>
    <w:rsid w:val="00757706"/>
    <w:rsid w:val="0076246A"/>
    <w:rsid w:val="007646DD"/>
    <w:rsid w:val="00766C50"/>
    <w:rsid w:val="0077003A"/>
    <w:rsid w:val="00770FDC"/>
    <w:rsid w:val="00773531"/>
    <w:rsid w:val="00773671"/>
    <w:rsid w:val="00774B81"/>
    <w:rsid w:val="00775B30"/>
    <w:rsid w:val="00792F1E"/>
    <w:rsid w:val="007932BF"/>
    <w:rsid w:val="007946DB"/>
    <w:rsid w:val="007948C0"/>
    <w:rsid w:val="0079726A"/>
    <w:rsid w:val="007A3026"/>
    <w:rsid w:val="007A4A70"/>
    <w:rsid w:val="007A4CBE"/>
    <w:rsid w:val="007A7A24"/>
    <w:rsid w:val="007B028A"/>
    <w:rsid w:val="007B31A2"/>
    <w:rsid w:val="007B31DF"/>
    <w:rsid w:val="007B38E8"/>
    <w:rsid w:val="007B4911"/>
    <w:rsid w:val="007C1BE4"/>
    <w:rsid w:val="007D005E"/>
    <w:rsid w:val="007D40A7"/>
    <w:rsid w:val="007E1F20"/>
    <w:rsid w:val="007E3275"/>
    <w:rsid w:val="007E40C7"/>
    <w:rsid w:val="007E7625"/>
    <w:rsid w:val="007F338F"/>
    <w:rsid w:val="007F4951"/>
    <w:rsid w:val="007F54B8"/>
    <w:rsid w:val="00800596"/>
    <w:rsid w:val="0080291B"/>
    <w:rsid w:val="00811A81"/>
    <w:rsid w:val="00813314"/>
    <w:rsid w:val="00813F83"/>
    <w:rsid w:val="00814AE0"/>
    <w:rsid w:val="00815DE7"/>
    <w:rsid w:val="00816CC5"/>
    <w:rsid w:val="00822947"/>
    <w:rsid w:val="00822ACA"/>
    <w:rsid w:val="00827AFF"/>
    <w:rsid w:val="0083205F"/>
    <w:rsid w:val="0083484C"/>
    <w:rsid w:val="00836EF9"/>
    <w:rsid w:val="00841AC9"/>
    <w:rsid w:val="00842371"/>
    <w:rsid w:val="00850AEB"/>
    <w:rsid w:val="00852C7D"/>
    <w:rsid w:val="00855DFA"/>
    <w:rsid w:val="00860EBE"/>
    <w:rsid w:val="0086528A"/>
    <w:rsid w:val="00866198"/>
    <w:rsid w:val="008700AC"/>
    <w:rsid w:val="00873CF5"/>
    <w:rsid w:val="0087481B"/>
    <w:rsid w:val="00875866"/>
    <w:rsid w:val="0087692A"/>
    <w:rsid w:val="008834B7"/>
    <w:rsid w:val="008844FC"/>
    <w:rsid w:val="00885CF3"/>
    <w:rsid w:val="008865A3"/>
    <w:rsid w:val="00886739"/>
    <w:rsid w:val="00891042"/>
    <w:rsid w:val="00893703"/>
    <w:rsid w:val="0089522B"/>
    <w:rsid w:val="00896EA2"/>
    <w:rsid w:val="00897C1C"/>
    <w:rsid w:val="00897C6C"/>
    <w:rsid w:val="008A2BC1"/>
    <w:rsid w:val="008B029E"/>
    <w:rsid w:val="008B1C6B"/>
    <w:rsid w:val="008B4564"/>
    <w:rsid w:val="008C276E"/>
    <w:rsid w:val="008C2C78"/>
    <w:rsid w:val="008C4576"/>
    <w:rsid w:val="008C60DA"/>
    <w:rsid w:val="008C671B"/>
    <w:rsid w:val="008C6E0A"/>
    <w:rsid w:val="008D0A10"/>
    <w:rsid w:val="008D0D3E"/>
    <w:rsid w:val="008D20CF"/>
    <w:rsid w:val="008D3268"/>
    <w:rsid w:val="008D5035"/>
    <w:rsid w:val="008E1426"/>
    <w:rsid w:val="008E2259"/>
    <w:rsid w:val="008E33F0"/>
    <w:rsid w:val="008E61A6"/>
    <w:rsid w:val="008E63FB"/>
    <w:rsid w:val="008E653D"/>
    <w:rsid w:val="008F7494"/>
    <w:rsid w:val="008F7E16"/>
    <w:rsid w:val="0090238F"/>
    <w:rsid w:val="0090253A"/>
    <w:rsid w:val="009050F9"/>
    <w:rsid w:val="00906D52"/>
    <w:rsid w:val="0091228F"/>
    <w:rsid w:val="0091351A"/>
    <w:rsid w:val="009143FA"/>
    <w:rsid w:val="009148CB"/>
    <w:rsid w:val="009166CF"/>
    <w:rsid w:val="00922586"/>
    <w:rsid w:val="00923043"/>
    <w:rsid w:val="0092333C"/>
    <w:rsid w:val="00924731"/>
    <w:rsid w:val="00926210"/>
    <w:rsid w:val="00930070"/>
    <w:rsid w:val="00932917"/>
    <w:rsid w:val="00932FAB"/>
    <w:rsid w:val="00935FEF"/>
    <w:rsid w:val="009377BE"/>
    <w:rsid w:val="00953103"/>
    <w:rsid w:val="0095458C"/>
    <w:rsid w:val="009614CF"/>
    <w:rsid w:val="00962358"/>
    <w:rsid w:val="00965EA3"/>
    <w:rsid w:val="009709C6"/>
    <w:rsid w:val="0097134E"/>
    <w:rsid w:val="00976D63"/>
    <w:rsid w:val="00977A85"/>
    <w:rsid w:val="00984763"/>
    <w:rsid w:val="00984FDA"/>
    <w:rsid w:val="0098504B"/>
    <w:rsid w:val="00994073"/>
    <w:rsid w:val="009943E3"/>
    <w:rsid w:val="00995F83"/>
    <w:rsid w:val="009A2DF1"/>
    <w:rsid w:val="009A58FF"/>
    <w:rsid w:val="009B0372"/>
    <w:rsid w:val="009B52E4"/>
    <w:rsid w:val="009B6726"/>
    <w:rsid w:val="009C2497"/>
    <w:rsid w:val="009C33FC"/>
    <w:rsid w:val="009C4932"/>
    <w:rsid w:val="009C6EC8"/>
    <w:rsid w:val="009D5B6F"/>
    <w:rsid w:val="009E09A9"/>
    <w:rsid w:val="009E6512"/>
    <w:rsid w:val="009F3BBA"/>
    <w:rsid w:val="009F6EAC"/>
    <w:rsid w:val="00A01E9D"/>
    <w:rsid w:val="00A05B62"/>
    <w:rsid w:val="00A07142"/>
    <w:rsid w:val="00A07944"/>
    <w:rsid w:val="00A10B8B"/>
    <w:rsid w:val="00A12210"/>
    <w:rsid w:val="00A14493"/>
    <w:rsid w:val="00A203E1"/>
    <w:rsid w:val="00A20AD3"/>
    <w:rsid w:val="00A2308D"/>
    <w:rsid w:val="00A23933"/>
    <w:rsid w:val="00A249E0"/>
    <w:rsid w:val="00A24F0C"/>
    <w:rsid w:val="00A25785"/>
    <w:rsid w:val="00A25BD1"/>
    <w:rsid w:val="00A3157B"/>
    <w:rsid w:val="00A378DB"/>
    <w:rsid w:val="00A40349"/>
    <w:rsid w:val="00A41023"/>
    <w:rsid w:val="00A433EB"/>
    <w:rsid w:val="00A43738"/>
    <w:rsid w:val="00A44F44"/>
    <w:rsid w:val="00A4789A"/>
    <w:rsid w:val="00A502FA"/>
    <w:rsid w:val="00A5257C"/>
    <w:rsid w:val="00A60AFB"/>
    <w:rsid w:val="00A627C2"/>
    <w:rsid w:val="00A646BF"/>
    <w:rsid w:val="00A652C4"/>
    <w:rsid w:val="00A70DA5"/>
    <w:rsid w:val="00A725F0"/>
    <w:rsid w:val="00A72A80"/>
    <w:rsid w:val="00A76B20"/>
    <w:rsid w:val="00A80641"/>
    <w:rsid w:val="00A8251D"/>
    <w:rsid w:val="00A82951"/>
    <w:rsid w:val="00A82C29"/>
    <w:rsid w:val="00A851E4"/>
    <w:rsid w:val="00A875C2"/>
    <w:rsid w:val="00A932A0"/>
    <w:rsid w:val="00A936ED"/>
    <w:rsid w:val="00A953EE"/>
    <w:rsid w:val="00AA498F"/>
    <w:rsid w:val="00AB235D"/>
    <w:rsid w:val="00AB29A2"/>
    <w:rsid w:val="00AB65F0"/>
    <w:rsid w:val="00AC57D2"/>
    <w:rsid w:val="00AD0F76"/>
    <w:rsid w:val="00AD34CC"/>
    <w:rsid w:val="00AD3806"/>
    <w:rsid w:val="00AD4D4A"/>
    <w:rsid w:val="00AD66F1"/>
    <w:rsid w:val="00AE1E74"/>
    <w:rsid w:val="00AF15FC"/>
    <w:rsid w:val="00AF5CA3"/>
    <w:rsid w:val="00B00981"/>
    <w:rsid w:val="00B03C14"/>
    <w:rsid w:val="00B04FF1"/>
    <w:rsid w:val="00B0545C"/>
    <w:rsid w:val="00B07319"/>
    <w:rsid w:val="00B14A4F"/>
    <w:rsid w:val="00B162A4"/>
    <w:rsid w:val="00B203B4"/>
    <w:rsid w:val="00B25A16"/>
    <w:rsid w:val="00B3062C"/>
    <w:rsid w:val="00B31F64"/>
    <w:rsid w:val="00B33F01"/>
    <w:rsid w:val="00B34F36"/>
    <w:rsid w:val="00B41936"/>
    <w:rsid w:val="00B43CBB"/>
    <w:rsid w:val="00B5201A"/>
    <w:rsid w:val="00B558FB"/>
    <w:rsid w:val="00B60A64"/>
    <w:rsid w:val="00B61547"/>
    <w:rsid w:val="00B62CF8"/>
    <w:rsid w:val="00B638FC"/>
    <w:rsid w:val="00B663FB"/>
    <w:rsid w:val="00B67031"/>
    <w:rsid w:val="00B71C21"/>
    <w:rsid w:val="00B72568"/>
    <w:rsid w:val="00B72AE9"/>
    <w:rsid w:val="00B73CFE"/>
    <w:rsid w:val="00B75DA1"/>
    <w:rsid w:val="00B7612C"/>
    <w:rsid w:val="00B76ECD"/>
    <w:rsid w:val="00B84ED9"/>
    <w:rsid w:val="00B857B8"/>
    <w:rsid w:val="00B91569"/>
    <w:rsid w:val="00B92CDC"/>
    <w:rsid w:val="00B94EFD"/>
    <w:rsid w:val="00B957BB"/>
    <w:rsid w:val="00BA57FC"/>
    <w:rsid w:val="00BA70D3"/>
    <w:rsid w:val="00BA71C9"/>
    <w:rsid w:val="00BB02AD"/>
    <w:rsid w:val="00BB41C8"/>
    <w:rsid w:val="00BB4AB3"/>
    <w:rsid w:val="00BB76E0"/>
    <w:rsid w:val="00BB7F5E"/>
    <w:rsid w:val="00BC0F3F"/>
    <w:rsid w:val="00BC2AC8"/>
    <w:rsid w:val="00BC3BD6"/>
    <w:rsid w:val="00BC54A5"/>
    <w:rsid w:val="00BD4C3F"/>
    <w:rsid w:val="00BD52EB"/>
    <w:rsid w:val="00BD5E78"/>
    <w:rsid w:val="00BE0E4D"/>
    <w:rsid w:val="00BE0F11"/>
    <w:rsid w:val="00BE524E"/>
    <w:rsid w:val="00BF04DD"/>
    <w:rsid w:val="00BF3E57"/>
    <w:rsid w:val="00BF7857"/>
    <w:rsid w:val="00BF7CCC"/>
    <w:rsid w:val="00BF7E52"/>
    <w:rsid w:val="00C05C61"/>
    <w:rsid w:val="00C11526"/>
    <w:rsid w:val="00C17410"/>
    <w:rsid w:val="00C20743"/>
    <w:rsid w:val="00C215B3"/>
    <w:rsid w:val="00C22C67"/>
    <w:rsid w:val="00C26011"/>
    <w:rsid w:val="00C30BE2"/>
    <w:rsid w:val="00C32E30"/>
    <w:rsid w:val="00C32FD2"/>
    <w:rsid w:val="00C330D8"/>
    <w:rsid w:val="00C3465B"/>
    <w:rsid w:val="00C42547"/>
    <w:rsid w:val="00C43388"/>
    <w:rsid w:val="00C438B1"/>
    <w:rsid w:val="00C57F9E"/>
    <w:rsid w:val="00C63CAF"/>
    <w:rsid w:val="00C64998"/>
    <w:rsid w:val="00C6505D"/>
    <w:rsid w:val="00C71548"/>
    <w:rsid w:val="00C75EE6"/>
    <w:rsid w:val="00C76824"/>
    <w:rsid w:val="00C77650"/>
    <w:rsid w:val="00C80E5A"/>
    <w:rsid w:val="00C857BF"/>
    <w:rsid w:val="00C87031"/>
    <w:rsid w:val="00C92F99"/>
    <w:rsid w:val="00C9496C"/>
    <w:rsid w:val="00CA2532"/>
    <w:rsid w:val="00CA50B2"/>
    <w:rsid w:val="00CA670C"/>
    <w:rsid w:val="00CB4775"/>
    <w:rsid w:val="00CB57F9"/>
    <w:rsid w:val="00CB657F"/>
    <w:rsid w:val="00CB7783"/>
    <w:rsid w:val="00CC11C0"/>
    <w:rsid w:val="00CC4A2F"/>
    <w:rsid w:val="00CC60B3"/>
    <w:rsid w:val="00CC79B3"/>
    <w:rsid w:val="00CD747C"/>
    <w:rsid w:val="00CE758D"/>
    <w:rsid w:val="00CF018A"/>
    <w:rsid w:val="00CF0231"/>
    <w:rsid w:val="00CF09A5"/>
    <w:rsid w:val="00CF23E1"/>
    <w:rsid w:val="00CF3D61"/>
    <w:rsid w:val="00CF434E"/>
    <w:rsid w:val="00CF6828"/>
    <w:rsid w:val="00D0082A"/>
    <w:rsid w:val="00D0388F"/>
    <w:rsid w:val="00D05930"/>
    <w:rsid w:val="00D0708A"/>
    <w:rsid w:val="00D14B9E"/>
    <w:rsid w:val="00D1533A"/>
    <w:rsid w:val="00D17ECD"/>
    <w:rsid w:val="00D20CCF"/>
    <w:rsid w:val="00D25016"/>
    <w:rsid w:val="00D2676A"/>
    <w:rsid w:val="00D26E39"/>
    <w:rsid w:val="00D32775"/>
    <w:rsid w:val="00D32B59"/>
    <w:rsid w:val="00D343EF"/>
    <w:rsid w:val="00D34579"/>
    <w:rsid w:val="00D40F27"/>
    <w:rsid w:val="00D41DD7"/>
    <w:rsid w:val="00D42E1D"/>
    <w:rsid w:val="00D4444A"/>
    <w:rsid w:val="00D4492F"/>
    <w:rsid w:val="00D46334"/>
    <w:rsid w:val="00D4757F"/>
    <w:rsid w:val="00D51FCD"/>
    <w:rsid w:val="00D53F69"/>
    <w:rsid w:val="00D60645"/>
    <w:rsid w:val="00D62220"/>
    <w:rsid w:val="00D67950"/>
    <w:rsid w:val="00D72197"/>
    <w:rsid w:val="00D73239"/>
    <w:rsid w:val="00D81321"/>
    <w:rsid w:val="00D81474"/>
    <w:rsid w:val="00D834B8"/>
    <w:rsid w:val="00D83748"/>
    <w:rsid w:val="00D85E19"/>
    <w:rsid w:val="00D90A18"/>
    <w:rsid w:val="00D941E5"/>
    <w:rsid w:val="00D974C0"/>
    <w:rsid w:val="00D97887"/>
    <w:rsid w:val="00DA0A43"/>
    <w:rsid w:val="00DA1628"/>
    <w:rsid w:val="00DA2E66"/>
    <w:rsid w:val="00DB0C3B"/>
    <w:rsid w:val="00DB31F8"/>
    <w:rsid w:val="00DB42BC"/>
    <w:rsid w:val="00DC4E34"/>
    <w:rsid w:val="00DD032F"/>
    <w:rsid w:val="00DD0650"/>
    <w:rsid w:val="00DD26F8"/>
    <w:rsid w:val="00DD5215"/>
    <w:rsid w:val="00DD5D8F"/>
    <w:rsid w:val="00DE01D7"/>
    <w:rsid w:val="00DE1565"/>
    <w:rsid w:val="00DE30A6"/>
    <w:rsid w:val="00DE6ED6"/>
    <w:rsid w:val="00DE7D22"/>
    <w:rsid w:val="00DF0C0B"/>
    <w:rsid w:val="00DF3BDA"/>
    <w:rsid w:val="00E01A64"/>
    <w:rsid w:val="00E024B9"/>
    <w:rsid w:val="00E034AB"/>
    <w:rsid w:val="00E06213"/>
    <w:rsid w:val="00E07BA4"/>
    <w:rsid w:val="00E10049"/>
    <w:rsid w:val="00E12385"/>
    <w:rsid w:val="00E143F8"/>
    <w:rsid w:val="00E225A9"/>
    <w:rsid w:val="00E237DF"/>
    <w:rsid w:val="00E264B1"/>
    <w:rsid w:val="00E345AC"/>
    <w:rsid w:val="00E4020D"/>
    <w:rsid w:val="00E438CF"/>
    <w:rsid w:val="00E43EC9"/>
    <w:rsid w:val="00E44E85"/>
    <w:rsid w:val="00E455EF"/>
    <w:rsid w:val="00E47103"/>
    <w:rsid w:val="00E508B9"/>
    <w:rsid w:val="00E52164"/>
    <w:rsid w:val="00E55E46"/>
    <w:rsid w:val="00E57F5B"/>
    <w:rsid w:val="00E6396A"/>
    <w:rsid w:val="00E704CB"/>
    <w:rsid w:val="00E70818"/>
    <w:rsid w:val="00E7272C"/>
    <w:rsid w:val="00E85A2D"/>
    <w:rsid w:val="00E86173"/>
    <w:rsid w:val="00E864A8"/>
    <w:rsid w:val="00E87482"/>
    <w:rsid w:val="00E91D97"/>
    <w:rsid w:val="00E94940"/>
    <w:rsid w:val="00E9678F"/>
    <w:rsid w:val="00E96860"/>
    <w:rsid w:val="00E97E6B"/>
    <w:rsid w:val="00EA169A"/>
    <w:rsid w:val="00EA1FFC"/>
    <w:rsid w:val="00EA5998"/>
    <w:rsid w:val="00EA5A69"/>
    <w:rsid w:val="00EA6365"/>
    <w:rsid w:val="00EB1E68"/>
    <w:rsid w:val="00EB23E8"/>
    <w:rsid w:val="00EB2850"/>
    <w:rsid w:val="00EB4A22"/>
    <w:rsid w:val="00EB7BE5"/>
    <w:rsid w:val="00EC0F02"/>
    <w:rsid w:val="00EC10DE"/>
    <w:rsid w:val="00EC3B32"/>
    <w:rsid w:val="00EC483B"/>
    <w:rsid w:val="00ED12FB"/>
    <w:rsid w:val="00ED19B5"/>
    <w:rsid w:val="00ED2A25"/>
    <w:rsid w:val="00EE21D1"/>
    <w:rsid w:val="00EF733C"/>
    <w:rsid w:val="00F011E1"/>
    <w:rsid w:val="00F0172A"/>
    <w:rsid w:val="00F01D55"/>
    <w:rsid w:val="00F02E3D"/>
    <w:rsid w:val="00F04EDD"/>
    <w:rsid w:val="00F077CD"/>
    <w:rsid w:val="00F11C3F"/>
    <w:rsid w:val="00F141C3"/>
    <w:rsid w:val="00F14B96"/>
    <w:rsid w:val="00F1720F"/>
    <w:rsid w:val="00F17536"/>
    <w:rsid w:val="00F1767D"/>
    <w:rsid w:val="00F206CC"/>
    <w:rsid w:val="00F216B2"/>
    <w:rsid w:val="00F2230C"/>
    <w:rsid w:val="00F278D3"/>
    <w:rsid w:val="00F32489"/>
    <w:rsid w:val="00F350C5"/>
    <w:rsid w:val="00F35AA7"/>
    <w:rsid w:val="00F410C4"/>
    <w:rsid w:val="00F41930"/>
    <w:rsid w:val="00F42CCD"/>
    <w:rsid w:val="00F456F9"/>
    <w:rsid w:val="00F51ACC"/>
    <w:rsid w:val="00F54712"/>
    <w:rsid w:val="00F55527"/>
    <w:rsid w:val="00F571D7"/>
    <w:rsid w:val="00F614C3"/>
    <w:rsid w:val="00F62476"/>
    <w:rsid w:val="00F64B4B"/>
    <w:rsid w:val="00F64E07"/>
    <w:rsid w:val="00F66233"/>
    <w:rsid w:val="00F66EC6"/>
    <w:rsid w:val="00F7141F"/>
    <w:rsid w:val="00F717A7"/>
    <w:rsid w:val="00F71850"/>
    <w:rsid w:val="00F72092"/>
    <w:rsid w:val="00F7501E"/>
    <w:rsid w:val="00F778D5"/>
    <w:rsid w:val="00F81694"/>
    <w:rsid w:val="00F819DB"/>
    <w:rsid w:val="00F824FE"/>
    <w:rsid w:val="00F837EF"/>
    <w:rsid w:val="00F913D7"/>
    <w:rsid w:val="00F951AA"/>
    <w:rsid w:val="00F95309"/>
    <w:rsid w:val="00FA48E3"/>
    <w:rsid w:val="00FA7A48"/>
    <w:rsid w:val="00FB2EB7"/>
    <w:rsid w:val="00FB4252"/>
    <w:rsid w:val="00FC3915"/>
    <w:rsid w:val="00FC44A0"/>
    <w:rsid w:val="00FC75F6"/>
    <w:rsid w:val="00FD32AA"/>
    <w:rsid w:val="00FD69ED"/>
    <w:rsid w:val="00FD7191"/>
    <w:rsid w:val="00FD760A"/>
    <w:rsid w:val="00FE40D4"/>
    <w:rsid w:val="00FE693E"/>
    <w:rsid w:val="00FE76AF"/>
    <w:rsid w:val="00FF1800"/>
    <w:rsid w:val="00FF2EE4"/>
    <w:rsid w:val="00FF5141"/>
    <w:rsid w:val="00FF532E"/>
    <w:rsid w:val="00FF58D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04F4C9F0-C779-954A-8999-853565E36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NormalWeb">
    <w:name w:val="Normal (Web)"/>
    <w:basedOn w:val="Normal"/>
    <w:link w:val="NormalWebChar"/>
    <w:uiPriority w:val="99"/>
    <w:unhideWhenUsed/>
    <w:rsid w:val="001C0BA0"/>
    <w:pPr>
      <w:widowControl/>
      <w:spacing w:before="100" w:beforeAutospacing="1" w:after="100" w:afterAutospacing="1"/>
      <w:jc w:val="left"/>
    </w:pPr>
    <w:rPr>
      <w:rFonts w:ascii="PMingLiU" w:eastAsia="PMingLiU" w:hAnsi="PMingLiU" w:cs="PMingLiU"/>
      <w:lang w:eastAsia="zh-TW"/>
    </w:rPr>
  </w:style>
  <w:style w:type="character" w:styleId="CommentReference">
    <w:name w:val="annotation reference"/>
    <w:basedOn w:val="DefaultParagraphFont"/>
    <w:uiPriority w:val="99"/>
    <w:semiHidden/>
    <w:unhideWhenUsed/>
    <w:rsid w:val="00D941E5"/>
    <w:rPr>
      <w:sz w:val="16"/>
      <w:szCs w:val="16"/>
    </w:rPr>
  </w:style>
  <w:style w:type="paragraph" w:styleId="CommentText">
    <w:name w:val="annotation text"/>
    <w:basedOn w:val="Normal"/>
    <w:link w:val="CommentTextChar"/>
    <w:uiPriority w:val="99"/>
    <w:semiHidden/>
    <w:unhideWhenUsed/>
    <w:rsid w:val="00D941E5"/>
    <w:pPr>
      <w:jc w:val="left"/>
    </w:pPr>
    <w:rPr>
      <w:rFonts w:asciiTheme="minorHAnsi" w:hAnsiTheme="minorHAnsi" w:cstheme="minorBidi"/>
      <w:kern w:val="2"/>
      <w:sz w:val="20"/>
      <w:szCs w:val="20"/>
      <w:lang w:eastAsia="zh-TW"/>
    </w:rPr>
  </w:style>
  <w:style w:type="character" w:customStyle="1" w:styleId="CommentTextChar">
    <w:name w:val="Comment Text Char"/>
    <w:basedOn w:val="DefaultParagraphFont"/>
    <w:link w:val="CommentText"/>
    <w:uiPriority w:val="99"/>
    <w:semiHidden/>
    <w:rsid w:val="00D941E5"/>
    <w:rPr>
      <w:rFonts w:asciiTheme="minorHAnsi" w:hAnsiTheme="minorHAnsi" w:cstheme="minorBidi"/>
      <w:kern w:val="2"/>
      <w:sz w:val="20"/>
      <w:szCs w:val="20"/>
      <w:lang w:eastAsia="zh-TW"/>
    </w:rPr>
  </w:style>
  <w:style w:type="paragraph" w:styleId="BalloonText">
    <w:name w:val="Balloon Text"/>
    <w:basedOn w:val="Normal"/>
    <w:link w:val="BalloonTextChar"/>
    <w:uiPriority w:val="99"/>
    <w:semiHidden/>
    <w:unhideWhenUsed/>
    <w:rsid w:val="00D941E5"/>
    <w:rPr>
      <w:rFonts w:ascii="PMingLiU" w:eastAsia="PMingLiU"/>
      <w:sz w:val="18"/>
      <w:szCs w:val="18"/>
    </w:rPr>
  </w:style>
  <w:style w:type="character" w:customStyle="1" w:styleId="BalloonTextChar">
    <w:name w:val="Balloon Text Char"/>
    <w:basedOn w:val="DefaultParagraphFont"/>
    <w:link w:val="BalloonText"/>
    <w:uiPriority w:val="99"/>
    <w:semiHidden/>
    <w:rsid w:val="00D941E5"/>
    <w:rPr>
      <w:rFonts w:ascii="PMingLiU" w:eastAsia="PMingLiU"/>
      <w:sz w:val="18"/>
      <w:szCs w:val="18"/>
    </w:rPr>
  </w:style>
  <w:style w:type="paragraph" w:styleId="CommentSubject">
    <w:name w:val="annotation subject"/>
    <w:basedOn w:val="CommentText"/>
    <w:next w:val="CommentText"/>
    <w:link w:val="CommentSubjectChar"/>
    <w:uiPriority w:val="99"/>
    <w:semiHidden/>
    <w:unhideWhenUsed/>
    <w:rsid w:val="00B43CBB"/>
    <w:rPr>
      <w:rFonts w:ascii="Calibri" w:hAnsi="Calibri" w:cs="Calibri"/>
      <w:b/>
      <w:bCs/>
      <w:kern w:val="0"/>
      <w:sz w:val="24"/>
      <w:szCs w:val="24"/>
      <w:lang w:eastAsia="en-US"/>
    </w:rPr>
  </w:style>
  <w:style w:type="character" w:customStyle="1" w:styleId="CommentSubjectChar">
    <w:name w:val="Comment Subject Char"/>
    <w:basedOn w:val="CommentTextChar"/>
    <w:link w:val="CommentSubject"/>
    <w:uiPriority w:val="99"/>
    <w:semiHidden/>
    <w:rsid w:val="00B43CBB"/>
    <w:rPr>
      <w:rFonts w:asciiTheme="minorHAnsi" w:hAnsiTheme="minorHAnsi" w:cstheme="minorBidi"/>
      <w:b/>
      <w:bCs/>
      <w:kern w:val="2"/>
      <w:sz w:val="20"/>
      <w:szCs w:val="20"/>
      <w:lang w:eastAsia="zh-TW"/>
    </w:rPr>
  </w:style>
  <w:style w:type="paragraph" w:styleId="Footer">
    <w:name w:val="footer"/>
    <w:basedOn w:val="Normal"/>
    <w:link w:val="FooterChar"/>
    <w:uiPriority w:val="99"/>
    <w:unhideWhenUsed/>
    <w:rsid w:val="00535072"/>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535072"/>
    <w:rPr>
      <w:sz w:val="20"/>
      <w:szCs w:val="20"/>
    </w:rPr>
  </w:style>
  <w:style w:type="character" w:customStyle="1" w:styleId="style23">
    <w:name w:val="style23"/>
    <w:basedOn w:val="DefaultParagraphFont"/>
    <w:rsid w:val="005271A6"/>
  </w:style>
  <w:style w:type="paragraph" w:styleId="Revision">
    <w:name w:val="Revision"/>
    <w:hidden/>
    <w:uiPriority w:val="99"/>
    <w:semiHidden/>
    <w:rsid w:val="00D26E39"/>
    <w:pPr>
      <w:widowControl/>
      <w:jc w:val="left"/>
    </w:pPr>
  </w:style>
  <w:style w:type="character" w:styleId="FollowedHyperlink">
    <w:name w:val="FollowedHyperlink"/>
    <w:basedOn w:val="DefaultParagraphFont"/>
    <w:uiPriority w:val="99"/>
    <w:semiHidden/>
    <w:unhideWhenUsed/>
    <w:rsid w:val="000C1134"/>
    <w:rPr>
      <w:color w:val="800080" w:themeColor="followedHyperlink"/>
      <w:u w:val="single"/>
    </w:rPr>
  </w:style>
  <w:style w:type="paragraph" w:customStyle="1" w:styleId="EndNoteBibliographyTitle">
    <w:name w:val="EndNote Bibliography Title"/>
    <w:basedOn w:val="Normal"/>
    <w:link w:val="EndNoteBibliographyTitle0"/>
    <w:rsid w:val="00A82951"/>
    <w:pPr>
      <w:jc w:val="center"/>
    </w:pPr>
  </w:style>
  <w:style w:type="character" w:customStyle="1" w:styleId="NormalWebChar">
    <w:name w:val="Normal (Web) Char"/>
    <w:basedOn w:val="DefaultParagraphFont"/>
    <w:link w:val="NormalWeb"/>
    <w:uiPriority w:val="99"/>
    <w:rsid w:val="00A82951"/>
    <w:rPr>
      <w:rFonts w:ascii="PMingLiU" w:eastAsia="PMingLiU" w:hAnsi="PMingLiU" w:cs="PMingLiU"/>
      <w:lang w:eastAsia="zh-TW"/>
    </w:rPr>
  </w:style>
  <w:style w:type="character" w:customStyle="1" w:styleId="EndNoteBibliographyTitle0">
    <w:name w:val="EndNote Bibliography Title 字元"/>
    <w:basedOn w:val="NormalWebChar"/>
    <w:link w:val="EndNoteBibliographyTitle"/>
    <w:rsid w:val="00A82951"/>
    <w:rPr>
      <w:rFonts w:ascii="PMingLiU" w:eastAsia="PMingLiU" w:hAnsi="PMingLiU" w:cs="PMingLiU"/>
      <w:lang w:eastAsia="zh-TW"/>
    </w:rPr>
  </w:style>
  <w:style w:type="paragraph" w:customStyle="1" w:styleId="EndNoteBibliography">
    <w:name w:val="EndNote Bibliography"/>
    <w:basedOn w:val="Normal"/>
    <w:link w:val="EndNoteBibliography0"/>
    <w:rsid w:val="00A82951"/>
  </w:style>
  <w:style w:type="character" w:customStyle="1" w:styleId="EndNoteBibliography0">
    <w:name w:val="EndNote Bibliography 字元"/>
    <w:basedOn w:val="NormalWebChar"/>
    <w:link w:val="EndNoteBibliography"/>
    <w:rsid w:val="00A82951"/>
    <w:rPr>
      <w:rFonts w:ascii="PMingLiU" w:eastAsia="PMingLiU" w:hAnsi="PMingLiU" w:cs="PMingLiU"/>
      <w:lang w:eastAsia="zh-TW"/>
    </w:rPr>
  </w:style>
  <w:style w:type="character" w:styleId="LineNumber">
    <w:name w:val="line number"/>
    <w:basedOn w:val="DefaultParagraphFont"/>
    <w:uiPriority w:val="99"/>
    <w:semiHidden/>
    <w:unhideWhenUsed/>
    <w:rsid w:val="0050323C"/>
  </w:style>
  <w:style w:type="paragraph" w:styleId="ListParagraph">
    <w:name w:val="List Paragraph"/>
    <w:basedOn w:val="Normal"/>
    <w:uiPriority w:val="34"/>
    <w:qFormat/>
    <w:rsid w:val="003658E4"/>
    <w:pPr>
      <w:ind w:leftChars="200" w:left="480"/>
    </w:pPr>
  </w:style>
  <w:style w:type="character" w:styleId="PlaceholderText">
    <w:name w:val="Placeholder Text"/>
    <w:basedOn w:val="DefaultParagraphFont"/>
    <w:uiPriority w:val="99"/>
    <w:semiHidden/>
    <w:rsid w:val="00354D2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42709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ingyang@ntu.edu.tw"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ingyang@ntu.edu.tw"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98b42006@ntu.edu.tw"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文件" ma:contentTypeID="0x0101006BF4447063BF984691E7C87D499168D0" ma:contentTypeVersion="11" ma:contentTypeDescription="建立新的文件。" ma:contentTypeScope="" ma:versionID="cf7a9c153cda4095693a0096351df0af">
  <xsd:schema xmlns:xsd="http://www.w3.org/2001/XMLSchema" xmlns:xs="http://www.w3.org/2001/XMLSchema" xmlns:p="http://schemas.microsoft.com/office/2006/metadata/properties" xmlns:ns3="3b96d136-83b0-4e6d-93d6-0c75a06f681d" targetNamespace="http://schemas.microsoft.com/office/2006/metadata/properties" ma:root="true" ma:fieldsID="04881cb6fd12102414c6d843f8f7b265" ns3:_="">
    <xsd:import namespace="3b96d136-83b0-4e6d-93d6-0c75a06f681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96d136-83b0-4e6d-93d6-0c75a06f68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內容類型"/>
        <xsd:element ref="dc:title" minOccurs="0" maxOccurs="1" ma:index="4" ma:displayName="標題"/>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A36656A-B2BF-4974-9518-D24200DFE6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96d136-83b0-4e6d-93d6-0c75a06f68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0A1F804-40B5-439F-BE51-A91D3161CCDC}">
  <ds:schemaRefs>
    <ds:schemaRef ds:uri="http://schemas.microsoft.com/office/2006/metadata/properties"/>
    <ds:schemaRef ds:uri="http://purl.org/dc/elements/1.1/"/>
    <ds:schemaRef ds:uri="http://schemas.microsoft.com/office/2006/documentManagement/types"/>
    <ds:schemaRef ds:uri="http://purl.org/dc/terms/"/>
    <ds:schemaRef ds:uri="http://www.w3.org/XML/1998/namespace"/>
    <ds:schemaRef ds:uri="3b96d136-83b0-4e6d-93d6-0c75a06f681d"/>
    <ds:schemaRef ds:uri="http://schemas.microsoft.com/office/infopath/2007/PartnerControls"/>
    <ds:schemaRef ds:uri="http://schemas.openxmlformats.org/package/2006/metadata/core-properties"/>
    <ds:schemaRef ds:uri="http://purl.org/dc/dcmitype/"/>
  </ds:schemaRefs>
</ds:datastoreItem>
</file>

<file path=customXml/itemProps3.xml><?xml version="1.0" encoding="utf-8"?>
<ds:datastoreItem xmlns:ds="http://schemas.openxmlformats.org/officeDocument/2006/customXml" ds:itemID="{AA79DE06-F817-4060-9AA0-56A1D60A3108}">
  <ds:schemaRefs>
    <ds:schemaRef ds:uri="http://schemas.microsoft.com/sharepoint/v3/contenttype/forms"/>
  </ds:schemaRefs>
</ds:datastoreItem>
</file>

<file path=customXml/itemProps4.xml><?xml version="1.0" encoding="utf-8"?>
<ds:datastoreItem xmlns:ds="http://schemas.openxmlformats.org/officeDocument/2006/customXml" ds:itemID="{FF5BEC43-29C0-4D6B-B847-F0D4A4D5D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9658</Words>
  <Characters>55053</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漢威 江</dc:creator>
  <cp:keywords/>
  <dc:description/>
  <cp:lastModifiedBy>Nilanjana Das</cp:lastModifiedBy>
  <cp:revision>11</cp:revision>
  <dcterms:created xsi:type="dcterms:W3CDTF">2021-10-27T14:42:00Z</dcterms:created>
  <dcterms:modified xsi:type="dcterms:W3CDTF">2021-10-2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F4447063BF984691E7C87D499168D0</vt:lpwstr>
  </property>
</Properties>
</file>